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69F1" w:rsidRPr="00DE69F1" w:rsidRDefault="00DE69F1" w:rsidP="00DE69F1">
      <w:pPr>
        <w:pStyle w:val="Heading1"/>
        <w:tabs>
          <w:tab w:val="left" w:pos="3510"/>
        </w:tabs>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CHAPTER ONE</w:t>
      </w:r>
    </w:p>
    <w:p w:rsidR="00DE69F1" w:rsidRPr="00DE69F1" w:rsidRDefault="00DE69F1" w:rsidP="00DE69F1">
      <w:pPr>
        <w:pStyle w:val="Heading2"/>
        <w:tabs>
          <w:tab w:val="left" w:pos="3510"/>
        </w:tabs>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1.1 Introduction</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is chapter contains the introductory part of the Online Student Project Management System, the background of the study, its problem statement, the aim and objectives, scope and limitation of the scope. </w:t>
      </w:r>
    </w:p>
    <w:p w:rsidR="00DE69F1" w:rsidRPr="00DE69F1" w:rsidRDefault="00DE69F1" w:rsidP="00DE69F1">
      <w:pPr>
        <w:tabs>
          <w:tab w:val="left" w:pos="3510"/>
        </w:tabs>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ink about major projects that occur in people’s lives, such as throwing a big party, like a wedding or graduation celebration. Months are spent in advance identifying and performing all the tasks that need to get done, such as sending out invitations and selecting a menu, and time and money are carefully allocated among them. Along the way, decisions are recorded, problems are addressed, and changes are made. System development projects can be much more complicated than the projects we encounter in our personal lives-usually, more people are involved (e.g., the organization), the costs are higher, and more tasks need to be completed. </w:t>
      </w:r>
      <w:r w:rsidRPr="00DE69F1">
        <w:rPr>
          <w:rFonts w:ascii="Times New Roman" w:hAnsi="Times New Roman" w:cs="Times New Roman"/>
          <w:iCs/>
          <w:sz w:val="24"/>
          <w:szCs w:val="24"/>
        </w:rPr>
        <w:t xml:space="preserve">Project management </w:t>
      </w:r>
      <w:r w:rsidRPr="00DE69F1">
        <w:rPr>
          <w:rFonts w:ascii="Times New Roman" w:hAnsi="Times New Roman" w:cs="Times New Roman"/>
          <w:sz w:val="24"/>
          <w:szCs w:val="24"/>
        </w:rPr>
        <w:t xml:space="preserve">is the process of planning and controlling the development of a system within a specified time frame at a minimum cost with the right functionality. A project manager has the primary responsibility for managing the hundreds of tasks and roles that need to be carefully coordinated. Today, project management is an actual profession, and analysts spend years working on projects prior to tackling the management of them. There also is a variety of </w:t>
      </w:r>
      <w:r w:rsidRPr="00DE69F1">
        <w:rPr>
          <w:rFonts w:ascii="Times New Roman" w:hAnsi="Times New Roman" w:cs="Times New Roman"/>
          <w:iCs/>
          <w:sz w:val="24"/>
          <w:szCs w:val="24"/>
        </w:rPr>
        <w:t xml:space="preserve">project management software </w:t>
      </w:r>
      <w:r w:rsidRPr="00DE69F1">
        <w:rPr>
          <w:rFonts w:ascii="Times New Roman" w:hAnsi="Times New Roman" w:cs="Times New Roman"/>
          <w:sz w:val="24"/>
          <w:szCs w:val="24"/>
        </w:rPr>
        <w:t xml:space="preserve">available, such as Microsoft Project, PlanView, and PMOffice, which support project management activities. Once the project is approved, it enters </w:t>
      </w:r>
      <w:r w:rsidRPr="00DE69F1">
        <w:rPr>
          <w:rFonts w:ascii="Times New Roman" w:hAnsi="Times New Roman" w:cs="Times New Roman"/>
          <w:iCs/>
          <w:sz w:val="24"/>
          <w:szCs w:val="24"/>
        </w:rPr>
        <w:t xml:space="preserve">project management. </w:t>
      </w:r>
      <w:r w:rsidRPr="00DE69F1">
        <w:rPr>
          <w:rFonts w:ascii="Times New Roman" w:hAnsi="Times New Roman" w:cs="Times New Roman"/>
          <w:sz w:val="24"/>
          <w:szCs w:val="24"/>
        </w:rPr>
        <w:t xml:space="preserve">During project management, the </w:t>
      </w:r>
      <w:r w:rsidRPr="00DE69F1">
        <w:rPr>
          <w:rFonts w:ascii="Times New Roman" w:hAnsi="Times New Roman" w:cs="Times New Roman"/>
          <w:iCs/>
          <w:sz w:val="24"/>
          <w:szCs w:val="24"/>
        </w:rPr>
        <w:t xml:space="preserve">project manager </w:t>
      </w:r>
      <w:r w:rsidRPr="00DE69F1">
        <w:rPr>
          <w:rFonts w:ascii="Times New Roman" w:hAnsi="Times New Roman" w:cs="Times New Roman"/>
          <w:sz w:val="24"/>
          <w:szCs w:val="24"/>
        </w:rPr>
        <w:t xml:space="preserve">creates a </w:t>
      </w:r>
      <w:r w:rsidRPr="00DE69F1">
        <w:rPr>
          <w:rFonts w:ascii="Times New Roman" w:hAnsi="Times New Roman" w:cs="Times New Roman"/>
          <w:iCs/>
          <w:sz w:val="24"/>
          <w:szCs w:val="24"/>
        </w:rPr>
        <w:t>work plan</w:t>
      </w:r>
      <w:r w:rsidRPr="00DE69F1">
        <w:rPr>
          <w:rFonts w:ascii="Times New Roman" w:hAnsi="Times New Roman" w:cs="Times New Roman"/>
          <w:sz w:val="24"/>
          <w:szCs w:val="24"/>
        </w:rPr>
        <w:t xml:space="preserve">, staffs the project, and puts techniques in place to help the project team control and direct the project through the entire SDLC. </w:t>
      </w:r>
      <w:r w:rsidRPr="00DE69F1">
        <w:rPr>
          <w:rFonts w:ascii="Times New Roman" w:hAnsi="Times New Roman" w:cs="Times New Roman"/>
          <w:sz w:val="24"/>
          <w:szCs w:val="24"/>
        </w:rPr>
        <w:fldChar w:fldCharType="begin" w:fldLock="1"/>
      </w:r>
      <w:r w:rsidRPr="00DE69F1">
        <w:rPr>
          <w:rFonts w:ascii="Times New Roman" w:hAnsi="Times New Roman" w:cs="Times New Roman"/>
          <w:sz w:val="24"/>
          <w:szCs w:val="24"/>
        </w:rPr>
        <w:instrText xml:space="preserve"> ADDIN ZOTERO_ITEM CSL_CITATION {"citationID":"UFckGEpF","properties":{"formattedCitation":"(Soyemi &amp; Isinkaye, 2017a)","plainCitation":"(Soyemi &amp; Isinkaye, 2017a)","noteIndex":0},"citationItems":[{"id":112,"uris":["http://zotero.org/users/local/lGqwEgzl/items/L4INVPP2"],"uri":["http://zotero.org/users/local/lGqwEgzl/items/L4INVPP2"],"itemData":{"id":112,"type":"article-journal","title":"A WEB-BASED FINAL YEAR STUDENT PROJECT DUPLICATION DETECTION SYSTEM","container-title":"International Journal of Computer Application","page":"8","volume":"7","source":"Zotero","abstract":"Over the years, human endeavors had experienced series of growth and development attributed to information technology. The Nigeria technological education can further be advanced by engaging this information technology in monitoring the final year student project. It is a common phenomenon in higher institutions of learning that final year student’s projects are often managed in paper-pen system where most of these students lay their hands on already completed projects, and present the same to their supervisors without the knowledge of the same. This had caused so many duplications of projects words for words, year in, year out and laziness on the part of the students replicating work without originality. This trend contributed to the poor technological skills of graduates produced in many institutions today which invariably also impact on the society at large. In this research, a webbased student project duplication detection application software was developed to monitor projects that had been implemented before to enable supervisors detect repetitive projects and guide the student right to conduct original and unique projects that will advance the technological skill of the student as well as improve technological advancement of our great nation, Nigeria. The system was developed using HTML, JavaScript, Cascading Style Sheet (CSS) and PHP as the front-end while MySQL Structured Query Language was used as the back end.","language":"en","author":[{"family":"Soyemi","given":"Jumoke"},{"family":"Isinkaye","given":"Folasade O"}],"issued":{"date-parts":[["2017"]]}},"label":"page"}],"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Soyemi &amp; Isinkaye, 2017a)</w:t>
      </w:r>
      <w:r w:rsidRPr="00DE69F1">
        <w:rPr>
          <w:rFonts w:ascii="Times New Roman" w:hAnsi="Times New Roman" w:cs="Times New Roman"/>
          <w:sz w:val="24"/>
          <w:szCs w:val="24"/>
        </w:rPr>
        <w:fldChar w:fldCharType="end"/>
      </w:r>
    </w:p>
    <w:p w:rsidR="00DE69F1" w:rsidRPr="00DE69F1" w:rsidRDefault="00DE69F1" w:rsidP="00DE69F1">
      <w:pPr>
        <w:pStyle w:val="NormalWeb"/>
        <w:shd w:val="clear" w:color="auto" w:fill="FFFFFF"/>
        <w:tabs>
          <w:tab w:val="left" w:pos="3510"/>
        </w:tabs>
        <w:spacing w:before="0" w:beforeAutospacing="0" w:after="300" w:afterAutospacing="0" w:line="360" w:lineRule="auto"/>
        <w:jc w:val="both"/>
      </w:pPr>
      <w:r w:rsidRPr="00DE69F1">
        <w:t>A Project is an investigative undertaking, a structured, organized experiential learning including design work, field work or other placement learning. A ‘Project’ leads to a ‘dissertation’ that is assessed. (M. Thorn, 2015)</w:t>
      </w:r>
    </w:p>
    <w:p w:rsidR="00DE69F1" w:rsidRPr="00DE69F1" w:rsidRDefault="00DE69F1" w:rsidP="00DE69F1">
      <w:pPr>
        <w:pStyle w:val="NormalWeb"/>
        <w:shd w:val="clear" w:color="auto" w:fill="FFFFFF"/>
        <w:tabs>
          <w:tab w:val="left" w:pos="3510"/>
        </w:tabs>
        <w:spacing w:before="0" w:beforeAutospacing="0" w:after="300" w:afterAutospacing="0" w:line="360" w:lineRule="auto"/>
        <w:jc w:val="both"/>
      </w:pPr>
      <w:r w:rsidRPr="00DE69F1">
        <w:t xml:space="preserve">The project/dissertation is a module that provides the students with the opportunity to design, undertake or conduct an independent piece of research or study related to their Program of studies under the guidance of a supervisor, who is normally a member of the academic staff </w:t>
      </w:r>
      <w:r w:rsidRPr="00DE69F1">
        <w:lastRenderedPageBreak/>
        <w:t xml:space="preserve">(full-time or part-time). Other qualified supervisors may also be appointed subject to approval by the Head of Department and Dean of Faculty/ Director of Centre. (David J. A, 2007). </w:t>
      </w:r>
    </w:p>
    <w:p w:rsidR="00DE69F1" w:rsidRPr="00DE69F1" w:rsidRDefault="00DE69F1" w:rsidP="00DE69F1">
      <w:pPr>
        <w:pStyle w:val="NormalWeb"/>
        <w:shd w:val="clear" w:color="auto" w:fill="FFFFFF"/>
        <w:tabs>
          <w:tab w:val="left" w:pos="3510"/>
        </w:tabs>
        <w:spacing w:before="0" w:beforeAutospacing="0" w:after="300" w:afterAutospacing="0" w:line="360" w:lineRule="auto"/>
        <w:jc w:val="both"/>
      </w:pPr>
      <w:r w:rsidRPr="00DE69F1">
        <w:t>In most tertiary institutes in the country, students seek a project in a given field of specialty as part of the upper level of their degree program. Usually, a project can be filled by at most one student, though in some cases a project is suitable for more than one student to work on simultaneously. To give students something of a choice, there should be as wide a range of available projects as possible, and in any case the total number of project places should not be less than the total number of students. Typically a lecturer will also offer a range of projects, but does not inevitably expect that all will be taken up.</w:t>
      </w:r>
    </w:p>
    <w:p w:rsidR="00DE69F1" w:rsidRPr="00DE69F1" w:rsidRDefault="00DE69F1" w:rsidP="00DE69F1">
      <w:pPr>
        <w:pStyle w:val="NormalWeb"/>
        <w:shd w:val="clear" w:color="auto" w:fill="FFFFFF"/>
        <w:tabs>
          <w:tab w:val="left" w:pos="3510"/>
        </w:tabs>
        <w:spacing w:before="0" w:beforeAutospacing="0" w:after="300" w:afterAutospacing="0" w:line="360" w:lineRule="auto"/>
        <w:jc w:val="both"/>
      </w:pPr>
      <w:r w:rsidRPr="00DE69F1">
        <w:t>Often, senior students struggle with their graduation projects throughout their university years, trying to manage their deliverables and their progress to meet deadlines. To ensure that they complete their projects, supervisors must become more involved, and what is needed to make this possible is an online application that would facilitate the whole process of creating and managing the project, which includes tasks, documentation, correspondence, and other related activities.</w:t>
      </w:r>
      <w:r w:rsidRPr="00DE69F1">
        <w:br/>
        <w:t>Over time, it has been discovered that students are becoming very lazy and are no more originality in the project carried out to qualify them for the degree awarded. From the little findings carried out, it was discovered that since students are allocated to different supervisors, a project carried out by a student in a particular year with certain supervisor could be picked up by another student in another year and replicate to another supervisor within the same department without the supervisor’s knowledge</w:t>
      </w:r>
      <w:r w:rsidRPr="00DE69F1">
        <w:fldChar w:fldCharType="begin"/>
      </w:r>
      <w:r w:rsidRPr="00DE69F1">
        <w:instrText xml:space="preserve"> ADDIN ZOTERO_ITEM CSL_CITATION {"citationID":"FnOE7zDQ","properties":{"formattedCitation":"(Soyemi &amp; Isinkaye, 2017b)","plainCitation":"(Soyemi &amp; Isinkaye, 2017b)","noteIndex":0},"citationItems":[{"id":90,"uris":["http://zotero.org/users/local/lGqwEgzl/items/QZ438PUF"],"uri":["http://zotero.org/users/local/lGqwEgzl/items/QZ438PUF"],"itemData":{"id":90,"type":"article-journal","title":"A WEB-BASED FINAL YEAR STUDENT PROJECT DUPLICATION DETECTION SYSTEM","container-title":"International Journal of Computer Application","page":"8","volume":"7","source":"Zotero","abstract":"Over the years, human endeavors had experienced series of growth and development attributed to information technology. The Nigeria technological education can further be advanced by engaging this information technology in monitoring the final year student project. It is a common phenomenon in higher institutions of learning that final year student’s projects are often managed in paper-pen system where most of these students lay their hands on already completed projects, and present the same to their supervisors without the knowledge of the same. This had caused so many duplications of projects words for words, year in, year out and laziness on the part of the students replicating work without originality. This trend contributed to the poor technological skills of graduates produced in many institutions today which invariably also impact on the society at large. In this research, a webbased student project duplication detection application software was developed to monitor projects that had been implemented before to enable supervisors detect repetitive projects and guide the student right to conduct original and unique projects that will advance the technological skill of the student as well as improve technological advancement of our great nation, Nigeria. The system was developed using HTML, JavaScript, Cascading Style Sheet (CSS) and PHP as the front-end while MySQL Structured Query Language was used as the back end.","language":"en","author":[{"family":"Soyemi","given":"Jumoke"},{"family":"Isinkaye","given":"Folasade O"}],"issued":{"date-parts":[["2017"]]}}}],"schema":"https://github.com/citation-style-language/schema/raw/master/csl-citation.json"} </w:instrText>
      </w:r>
      <w:r w:rsidRPr="00DE69F1">
        <w:fldChar w:fldCharType="separate"/>
      </w:r>
      <w:r w:rsidRPr="00DE69F1">
        <w:t>(Soyemi &amp; Isinkaye, 2017b)</w:t>
      </w:r>
      <w:r w:rsidRPr="00DE69F1">
        <w:fldChar w:fldCharType="end"/>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day in the information age that we live in, rapid changes in information and communication technologies (ICT) have become common in every field of our lives. The tools and materials that we use in our daily lives are renewed almost daily. In paralleled with these changes, ICT applications have inevitably entered into learning and teaching activities.</w:t>
      </w: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ITEM CSL_CITATION {"citationID":"HHiqo5tV","properties":{"formattedCitation":"(Yorulmaz, 2012)","plainCitation":"(Yorulmaz, 2012)","noteIndex":0},"citationItems":[{"id":124,"uris":["http://zotero.org/users/local/lGqwEgzl/items/ZP6QHME6"],"uri":["http://zotero.org/users/local/lGqwEgzl/items/ZP6QHME6"],"itemData":{"id":124,"type":"article-journal","title":"A WEB-BASED MANAGEMENT SYSTEM AND ITS APPLICATION FOR STUDENT DESIGN PROJECTS","page":"13","volume":"2","issue":"2","source":"Zotero","abstract":"This study introduces a web-based management system called “Design Project” that was developed to direct, monitor and evaluate students’ design projects according to design processes. This software tool was developed as a new module in Moodle, which is an open source learning management system (LMS). It was applied for one academic term with student groups attending the course unit “ETE404-Industrial Design” at the Industrial Technology Education Department, Gazi University and the data obtained from students was analyzed at the end of the academic term. The results of using the LMS were assessed by comparing them with conventional supervisory methods. The results showed that the LMS system increased communication between student-counselor, student-student; facilitated report submission and archiving; and standardized assessment criteria between different instructors.","language":"en","author":[{"family":"Yorulmaz","given":"Muhammet"}],"issued":{"date-parts":[["2012"]]}}}],"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Yorulmaz, 2012)</w:t>
      </w:r>
      <w:r w:rsidRPr="00DE69F1">
        <w:rPr>
          <w:rFonts w:ascii="Times New Roman" w:hAnsi="Times New Roman" w:cs="Times New Roman"/>
          <w:sz w:val="24"/>
          <w:szCs w:val="24"/>
        </w:rPr>
        <w:fldChar w:fldCharType="end"/>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case study is Faculty of Computer Science and Information Technology, is a faculty in Bayero University kano and as a matter of fact there are close to seventeen (17) faculties in the </w:t>
      </w:r>
      <w:r w:rsidRPr="00DE69F1">
        <w:rPr>
          <w:rFonts w:ascii="Times New Roman" w:hAnsi="Times New Roman" w:cs="Times New Roman"/>
          <w:sz w:val="24"/>
          <w:szCs w:val="24"/>
        </w:rPr>
        <w:lastRenderedPageBreak/>
        <w:t>institute, but we have chosen to focus on a particular one, Faculty of Computer Science and Information Technology.</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t Faculty of Computer Science and Information Technology, all activities related to students project are carried out either manually or through electronic mails, as desired by the project supervisor. </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daily use of ICT devices has driven so deep that there cannot be an effective management without the availability of computers. The problem is that there has been number of projects mismanagement, lack of communication between students and their supervisors, loss of files which in case lead to project breakdown. It is for this reason that this work is proposed.</w:t>
      </w:r>
    </w:p>
    <w:p w:rsidR="00DE69F1" w:rsidRPr="00DE69F1" w:rsidRDefault="00DE69F1" w:rsidP="00DE69F1">
      <w:pPr>
        <w:pStyle w:val="Heading2"/>
        <w:tabs>
          <w:tab w:val="left" w:pos="3510"/>
        </w:tabs>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1.2 Problem Statement</w:t>
      </w:r>
    </w:p>
    <w:p w:rsidR="00DE69F1" w:rsidRPr="00DE69F1" w:rsidRDefault="00DE69F1" w:rsidP="00DE69F1">
      <w:pPr>
        <w:pStyle w:val="NormalWeb"/>
        <w:shd w:val="clear" w:color="auto" w:fill="FFFFFF"/>
        <w:tabs>
          <w:tab w:val="left" w:pos="3510"/>
        </w:tabs>
        <w:spacing w:before="0" w:beforeAutospacing="0" w:after="300" w:afterAutospacing="0" w:line="360" w:lineRule="auto"/>
        <w:ind w:firstLine="720"/>
        <w:jc w:val="both"/>
      </w:pPr>
      <w:r w:rsidRPr="00DE69F1">
        <w:t>The traditional way of managing project to students in the faculty of computer science and information technology need to be reevaluated since project/research writing is sensitive aspect of student education in the all higher institute. Before now, lecturers ask students to go out and get project topics for themselves for approval. This system made project writing look less like a class assignment which does not require an extra effort to complete rather an issue of copying. Most students are fond of getting their project write-up/documentation destroyed either to loss of computer system, misplacing files, fire out break and lots more. One of the most annoying and frustrating activity in conducting a research work is submitting your initial project chapters to a busy supervisor, one that is engaged both at undergraduate and postgraduate level, the entire manual process is not effective.  It has become widely recognized that manual storage of student projects has inherent problems. At faculty of computer science and information technology, students submit hard copies of projects’ write-up to their various individual supervisors within the department and faculty.</w:t>
      </w:r>
    </w:p>
    <w:p w:rsidR="00DE69F1" w:rsidRPr="00DE69F1" w:rsidRDefault="00DE69F1" w:rsidP="00DE69F1">
      <w:pPr>
        <w:pStyle w:val="NormalWeb"/>
        <w:shd w:val="clear" w:color="auto" w:fill="FFFFFF"/>
        <w:tabs>
          <w:tab w:val="left" w:pos="3510"/>
        </w:tabs>
        <w:spacing w:before="0" w:beforeAutospacing="0" w:after="300" w:afterAutospacing="0" w:line="360" w:lineRule="auto"/>
        <w:ind w:firstLine="720"/>
        <w:jc w:val="both"/>
      </w:pPr>
      <w:r w:rsidRPr="00DE69F1">
        <w:t xml:space="preserve">Difficulty in reviewing documentations of student work, as a result of supervisors been busy most times, they find it most times very challenges to sit back in their offices in other to review students’ works. It will be very difficult for supervisors to figure out all projects topics been student been carried out by various students and possibility of repeating project topics without detection by project supervisors and project coordinator. Records of project topics carried out by a student are stored in the departmental library for a long time which occupies </w:t>
      </w:r>
      <w:r w:rsidRPr="00DE69F1">
        <w:lastRenderedPageBreak/>
        <w:t>valuable office space. Backing up projects becomes a problem since more space will be employed. Projects are prone to loss due to natural disasters such as fire outbreak, flooding etc. Difficulty in searching for project topics already done, that needs to be reviewed. Projects cannot be accessed outside the University, that is, it has the problem of geographical barrier.</w:t>
      </w:r>
    </w:p>
    <w:p w:rsidR="00DE69F1" w:rsidRPr="00DE69F1" w:rsidRDefault="00DE69F1" w:rsidP="00DE69F1">
      <w:pPr>
        <w:pStyle w:val="NormalWeb"/>
        <w:shd w:val="clear" w:color="auto" w:fill="FFFFFF"/>
        <w:tabs>
          <w:tab w:val="left" w:pos="3510"/>
        </w:tabs>
        <w:spacing w:before="0" w:beforeAutospacing="0" w:after="0" w:afterAutospacing="0" w:line="360" w:lineRule="auto"/>
        <w:jc w:val="both"/>
      </w:pPr>
      <w:r w:rsidRPr="00DE69F1">
        <w:t>Faced with the need to organize projects, the proposed system for management of student projects is unique and totally inventive in its incorporated approach. The system to be developed makes use of rich internet technology to replace the traditional method currently in use.</w:t>
      </w:r>
    </w:p>
    <w:p w:rsidR="00DE69F1" w:rsidRPr="00DE69F1" w:rsidRDefault="00DE69F1" w:rsidP="00DE69F1">
      <w:pPr>
        <w:pStyle w:val="Heading2"/>
        <w:tabs>
          <w:tab w:val="left" w:pos="3510"/>
        </w:tabs>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1.3 Aim and Objectives</w:t>
      </w:r>
    </w:p>
    <w:p w:rsidR="00DE69F1" w:rsidRPr="00DE69F1" w:rsidRDefault="00DE69F1" w:rsidP="00DE69F1">
      <w:pPr>
        <w:pStyle w:val="NormalWeb"/>
        <w:shd w:val="clear" w:color="auto" w:fill="FFFFFF"/>
        <w:tabs>
          <w:tab w:val="left" w:pos="3510"/>
        </w:tabs>
        <w:spacing w:before="0" w:beforeAutospacing="0" w:after="0" w:afterAutospacing="0" w:line="360" w:lineRule="auto"/>
        <w:jc w:val="both"/>
      </w:pPr>
      <w:r w:rsidRPr="00DE69F1">
        <w:t>The aim of this research study is to develop an online student project management system for Bayero University Kano to effectively manage undergraduate students’ final year projects, which will replace the manual method. The system is aimed at reducing if not to eliminate the problems associated with the current system in use.</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 achieve this aim, the following objectives are set out:</w:t>
      </w:r>
    </w:p>
    <w:p w:rsidR="00DE69F1" w:rsidRPr="00DE69F1" w:rsidRDefault="00DE69F1" w:rsidP="00DE69F1">
      <w:pPr>
        <w:pStyle w:val="NormalWeb"/>
        <w:numPr>
          <w:ilvl w:val="0"/>
          <w:numId w:val="1"/>
        </w:numPr>
        <w:shd w:val="clear" w:color="auto" w:fill="FFFFFF"/>
        <w:tabs>
          <w:tab w:val="left" w:pos="3510"/>
        </w:tabs>
        <w:spacing w:before="0" w:beforeAutospacing="0" w:after="0" w:afterAutospacing="0" w:line="360" w:lineRule="auto"/>
        <w:ind w:left="450"/>
        <w:jc w:val="both"/>
      </w:pPr>
      <w:r w:rsidRPr="00DE69F1">
        <w:t>To study the current system in use.</w:t>
      </w:r>
    </w:p>
    <w:p w:rsidR="00DE69F1" w:rsidRPr="00DE69F1" w:rsidRDefault="00DE69F1" w:rsidP="00DE69F1">
      <w:pPr>
        <w:pStyle w:val="NormalWeb"/>
        <w:numPr>
          <w:ilvl w:val="0"/>
          <w:numId w:val="1"/>
        </w:numPr>
        <w:shd w:val="clear" w:color="auto" w:fill="FFFFFF"/>
        <w:tabs>
          <w:tab w:val="left" w:pos="3510"/>
        </w:tabs>
        <w:spacing w:before="0" w:beforeAutospacing="0" w:after="0" w:afterAutospacing="0" w:line="360" w:lineRule="auto"/>
        <w:ind w:left="450"/>
        <w:jc w:val="both"/>
      </w:pPr>
      <w:r w:rsidRPr="00DE69F1">
        <w:t>To design and develop the proposed system putting into consideration the features present in the manual system and the new features that needs to be added in the new system.</w:t>
      </w:r>
    </w:p>
    <w:p w:rsidR="00DE69F1" w:rsidRPr="00DE69F1" w:rsidRDefault="00DE69F1" w:rsidP="00DE69F1">
      <w:pPr>
        <w:pStyle w:val="NormalWeb"/>
        <w:numPr>
          <w:ilvl w:val="0"/>
          <w:numId w:val="1"/>
        </w:numPr>
        <w:shd w:val="clear" w:color="auto" w:fill="FFFFFF"/>
        <w:tabs>
          <w:tab w:val="left" w:pos="3510"/>
        </w:tabs>
        <w:spacing w:before="0" w:beforeAutospacing="0" w:after="0" w:afterAutospacing="0" w:line="360" w:lineRule="auto"/>
        <w:ind w:left="450"/>
        <w:jc w:val="both"/>
      </w:pPr>
      <w:r w:rsidRPr="00DE69F1">
        <w:t>To implement the new proposed system and to develop the design into fully working system.</w:t>
      </w:r>
    </w:p>
    <w:p w:rsidR="00DE69F1" w:rsidRPr="00DE69F1" w:rsidRDefault="00DE69F1" w:rsidP="00DE69F1">
      <w:pPr>
        <w:pStyle w:val="NormalWeb"/>
        <w:numPr>
          <w:ilvl w:val="0"/>
          <w:numId w:val="1"/>
        </w:numPr>
        <w:shd w:val="clear" w:color="auto" w:fill="FFFFFF"/>
        <w:tabs>
          <w:tab w:val="left" w:pos="3510"/>
        </w:tabs>
        <w:spacing w:before="0" w:beforeAutospacing="0" w:after="0" w:afterAutospacing="0" w:line="360" w:lineRule="auto"/>
        <w:ind w:left="450"/>
        <w:jc w:val="both"/>
      </w:pPr>
      <w:r w:rsidRPr="00DE69F1">
        <w:t>To test the new system develop using FCSIT as a case study.</w:t>
      </w:r>
    </w:p>
    <w:p w:rsidR="00DE69F1" w:rsidRPr="00DE69F1" w:rsidRDefault="00DE69F1" w:rsidP="00DE69F1">
      <w:pPr>
        <w:pStyle w:val="Heading2"/>
        <w:tabs>
          <w:tab w:val="left" w:pos="3510"/>
        </w:tabs>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1.4 Scope and Limitation of the study</w:t>
      </w:r>
    </w:p>
    <w:p w:rsidR="00DE69F1" w:rsidRPr="00DE69F1" w:rsidRDefault="00DE69F1" w:rsidP="00DE69F1">
      <w:pPr>
        <w:pStyle w:val="Heading3"/>
        <w:tabs>
          <w:tab w:val="left" w:pos="3510"/>
        </w:tabs>
        <w:spacing w:line="360" w:lineRule="auto"/>
        <w:jc w:val="both"/>
        <w:rPr>
          <w:rFonts w:ascii="Times New Roman" w:hAnsi="Times New Roman" w:cs="Times New Roman"/>
          <w:color w:val="auto"/>
        </w:rPr>
      </w:pPr>
      <w:r w:rsidRPr="00DE69F1">
        <w:rPr>
          <w:rFonts w:ascii="Times New Roman" w:hAnsi="Times New Roman" w:cs="Times New Roman"/>
          <w:color w:val="auto"/>
        </w:rPr>
        <w:t>1.4.1 Scope of the study</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cope of this project covers Students’ Project Management in Bayero University Kano. This scope will be achieved in the following areas:</w:t>
      </w:r>
    </w:p>
    <w:p w:rsidR="00DE69F1" w:rsidRPr="00DE69F1" w:rsidRDefault="00DE69F1" w:rsidP="00DE69F1">
      <w:pPr>
        <w:pStyle w:val="NormalWeb"/>
        <w:numPr>
          <w:ilvl w:val="0"/>
          <w:numId w:val="5"/>
        </w:numPr>
        <w:shd w:val="clear" w:color="auto" w:fill="FFFFFF"/>
        <w:tabs>
          <w:tab w:val="left" w:pos="3510"/>
        </w:tabs>
        <w:spacing w:before="0" w:beforeAutospacing="0" w:after="0" w:afterAutospacing="0" w:line="360" w:lineRule="auto"/>
        <w:jc w:val="both"/>
      </w:pPr>
      <w:r w:rsidRPr="00DE69F1">
        <w:t>Keeping track of research projects both approved and completed</w:t>
      </w:r>
    </w:p>
    <w:p w:rsidR="00DE69F1" w:rsidRPr="00DE69F1" w:rsidRDefault="00DE69F1" w:rsidP="00DE69F1">
      <w:pPr>
        <w:pStyle w:val="NormalWeb"/>
        <w:numPr>
          <w:ilvl w:val="0"/>
          <w:numId w:val="5"/>
        </w:numPr>
        <w:shd w:val="clear" w:color="auto" w:fill="FFFFFF"/>
        <w:tabs>
          <w:tab w:val="left" w:pos="3510"/>
        </w:tabs>
        <w:spacing w:before="0" w:beforeAutospacing="0" w:after="0" w:afterAutospacing="0" w:line="360" w:lineRule="auto"/>
        <w:jc w:val="both"/>
      </w:pPr>
      <w:r w:rsidRPr="00DE69F1">
        <w:t>Coupling the energy of staff at a faster pace.</w:t>
      </w:r>
    </w:p>
    <w:p w:rsidR="00DE69F1" w:rsidRPr="00DE69F1" w:rsidRDefault="00DE69F1" w:rsidP="00DE69F1">
      <w:pPr>
        <w:pStyle w:val="NormalWeb"/>
        <w:numPr>
          <w:ilvl w:val="0"/>
          <w:numId w:val="5"/>
        </w:numPr>
        <w:shd w:val="clear" w:color="auto" w:fill="FFFFFF"/>
        <w:tabs>
          <w:tab w:val="left" w:pos="3510"/>
        </w:tabs>
        <w:spacing w:before="0" w:beforeAutospacing="0" w:after="0" w:afterAutospacing="0" w:line="360" w:lineRule="auto"/>
        <w:jc w:val="both"/>
      </w:pPr>
      <w:r w:rsidRPr="00DE69F1">
        <w:t>Managing complex changes in an organized way</w:t>
      </w:r>
    </w:p>
    <w:p w:rsidR="00DE69F1" w:rsidRPr="00DE69F1" w:rsidRDefault="00DE69F1" w:rsidP="00DE69F1">
      <w:pPr>
        <w:pStyle w:val="NormalWeb"/>
        <w:numPr>
          <w:ilvl w:val="0"/>
          <w:numId w:val="5"/>
        </w:numPr>
        <w:shd w:val="clear" w:color="auto" w:fill="FFFFFF"/>
        <w:tabs>
          <w:tab w:val="left" w:pos="3510"/>
        </w:tabs>
        <w:spacing w:before="0" w:beforeAutospacing="0" w:after="0" w:afterAutospacing="0" w:line="360" w:lineRule="auto"/>
        <w:jc w:val="both"/>
      </w:pPr>
      <w:r w:rsidRPr="00DE69F1">
        <w:t>Retrieving data as at when required.</w:t>
      </w:r>
    </w:p>
    <w:p w:rsidR="00DE69F1" w:rsidRPr="00DE69F1" w:rsidRDefault="00DE69F1" w:rsidP="00DE69F1">
      <w:pPr>
        <w:pStyle w:val="NormalWeb"/>
        <w:shd w:val="clear" w:color="auto" w:fill="FFFFFF"/>
        <w:tabs>
          <w:tab w:val="left" w:pos="3510"/>
        </w:tabs>
        <w:spacing w:before="0" w:beforeAutospacing="0" w:after="0" w:afterAutospacing="0" w:line="360" w:lineRule="auto"/>
        <w:jc w:val="both"/>
      </w:pPr>
      <w:r w:rsidRPr="00DE69F1">
        <w:t xml:space="preserve">The proposed system will affect three types of actors, which are the project coordinators, project supervisors and students. The system will allow eligible final year students within FCSIT to </w:t>
      </w:r>
      <w:r w:rsidRPr="00DE69F1">
        <w:lastRenderedPageBreak/>
        <w:t>automatically generate supervisor, submit project proposal, upon approval he/she will be able to upload project initial documents. Project Supervisor also will have to approve proposed topics, download and review document and give recommendations. The project coordinator manages the entire activity for the project management, supervisors’ allocations, etc. All stakeholders must log into the system to interact with the system.</w:t>
      </w:r>
    </w:p>
    <w:p w:rsidR="00DE69F1" w:rsidRPr="00DE69F1" w:rsidRDefault="00DE69F1" w:rsidP="00DE69F1">
      <w:pPr>
        <w:pStyle w:val="NormalWeb"/>
        <w:shd w:val="clear" w:color="auto" w:fill="FFFFFF"/>
        <w:tabs>
          <w:tab w:val="left" w:pos="3510"/>
        </w:tabs>
        <w:spacing w:before="0" w:beforeAutospacing="0" w:after="0" w:afterAutospacing="0" w:line="360" w:lineRule="auto"/>
        <w:jc w:val="both"/>
      </w:pPr>
      <w:r w:rsidRPr="00DE69F1">
        <w:t>The different modules present in this project based on the three actors are as follows:</w:t>
      </w:r>
    </w:p>
    <w:p w:rsidR="00DE69F1" w:rsidRPr="00DE69F1" w:rsidRDefault="00DE69F1" w:rsidP="00DE69F1">
      <w:pPr>
        <w:pStyle w:val="NormalWeb"/>
        <w:shd w:val="clear" w:color="auto" w:fill="FFFFFF"/>
        <w:tabs>
          <w:tab w:val="left" w:pos="3510"/>
        </w:tabs>
        <w:spacing w:before="0" w:beforeAutospacing="0" w:after="0" w:afterAutospacing="0" w:line="360" w:lineRule="auto"/>
        <w:jc w:val="both"/>
      </w:pPr>
      <w:r w:rsidRPr="00DE69F1">
        <w:t>Proposed system</w:t>
      </w:r>
    </w:p>
    <w:p w:rsidR="00DE69F1" w:rsidRPr="00DE69F1" w:rsidRDefault="00DE69F1" w:rsidP="00DE69F1">
      <w:pPr>
        <w:pStyle w:val="NormalWeb"/>
        <w:numPr>
          <w:ilvl w:val="0"/>
          <w:numId w:val="6"/>
        </w:numPr>
        <w:shd w:val="clear" w:color="auto" w:fill="FFFFFF"/>
        <w:tabs>
          <w:tab w:val="left" w:pos="3510"/>
        </w:tabs>
        <w:spacing w:before="0" w:beforeAutospacing="0" w:after="0" w:afterAutospacing="0" w:line="360" w:lineRule="auto"/>
        <w:jc w:val="both"/>
      </w:pPr>
      <w:r w:rsidRPr="00DE69F1">
        <w:t>Project Coordinator’ interface</w:t>
      </w:r>
    </w:p>
    <w:p w:rsidR="00DE69F1" w:rsidRPr="00DE69F1" w:rsidRDefault="00DE69F1" w:rsidP="00DE69F1">
      <w:pPr>
        <w:pStyle w:val="NormalWeb"/>
        <w:numPr>
          <w:ilvl w:val="0"/>
          <w:numId w:val="7"/>
        </w:numPr>
        <w:shd w:val="clear" w:color="auto" w:fill="FFFFFF"/>
        <w:tabs>
          <w:tab w:val="left" w:pos="3510"/>
        </w:tabs>
        <w:spacing w:before="0" w:beforeAutospacing="0" w:after="0" w:afterAutospacing="0" w:line="360" w:lineRule="auto"/>
        <w:jc w:val="both"/>
      </w:pPr>
      <w:r w:rsidRPr="00DE69F1">
        <w:t>Login</w:t>
      </w:r>
    </w:p>
    <w:p w:rsidR="00DE69F1" w:rsidRPr="00DE69F1" w:rsidRDefault="00DE69F1" w:rsidP="00DE69F1">
      <w:pPr>
        <w:pStyle w:val="NormalWeb"/>
        <w:numPr>
          <w:ilvl w:val="0"/>
          <w:numId w:val="7"/>
        </w:numPr>
        <w:shd w:val="clear" w:color="auto" w:fill="FFFFFF"/>
        <w:tabs>
          <w:tab w:val="left" w:pos="3510"/>
        </w:tabs>
        <w:spacing w:before="0" w:beforeAutospacing="0" w:after="0" w:afterAutospacing="0" w:line="360" w:lineRule="auto"/>
        <w:jc w:val="both"/>
      </w:pPr>
      <w:r w:rsidRPr="00DE69F1">
        <w:t>Manage users</w:t>
      </w:r>
    </w:p>
    <w:p w:rsidR="00DE69F1" w:rsidRPr="00DE69F1" w:rsidRDefault="00DE69F1" w:rsidP="00DE69F1">
      <w:pPr>
        <w:pStyle w:val="NormalWeb"/>
        <w:numPr>
          <w:ilvl w:val="0"/>
          <w:numId w:val="7"/>
        </w:numPr>
        <w:shd w:val="clear" w:color="auto" w:fill="FFFFFF"/>
        <w:tabs>
          <w:tab w:val="left" w:pos="3510"/>
        </w:tabs>
        <w:spacing w:before="0" w:beforeAutospacing="0" w:after="0" w:afterAutospacing="0" w:line="360" w:lineRule="auto"/>
        <w:jc w:val="both"/>
      </w:pPr>
      <w:r w:rsidRPr="00DE69F1">
        <w:t>Manage projects</w:t>
      </w:r>
    </w:p>
    <w:p w:rsidR="00DE69F1" w:rsidRPr="00DE69F1" w:rsidRDefault="00DE69F1" w:rsidP="00DE69F1">
      <w:pPr>
        <w:pStyle w:val="NormalWeb"/>
        <w:numPr>
          <w:ilvl w:val="0"/>
          <w:numId w:val="7"/>
        </w:numPr>
        <w:shd w:val="clear" w:color="auto" w:fill="FFFFFF"/>
        <w:tabs>
          <w:tab w:val="left" w:pos="3510"/>
        </w:tabs>
        <w:spacing w:before="0" w:beforeAutospacing="0" w:after="0" w:afterAutospacing="0" w:line="360" w:lineRule="auto"/>
        <w:jc w:val="both"/>
      </w:pPr>
      <w:r w:rsidRPr="00DE69F1">
        <w:t>Manage project category and sub category</w:t>
      </w:r>
    </w:p>
    <w:p w:rsidR="00DE69F1" w:rsidRPr="00DE69F1" w:rsidRDefault="00DE69F1" w:rsidP="00DE69F1">
      <w:pPr>
        <w:pStyle w:val="NormalWeb"/>
        <w:numPr>
          <w:ilvl w:val="0"/>
          <w:numId w:val="7"/>
        </w:numPr>
        <w:shd w:val="clear" w:color="auto" w:fill="FFFFFF"/>
        <w:tabs>
          <w:tab w:val="left" w:pos="3510"/>
        </w:tabs>
        <w:spacing w:before="0" w:beforeAutospacing="0" w:after="0" w:afterAutospacing="0" w:line="360" w:lineRule="auto"/>
        <w:jc w:val="both"/>
      </w:pPr>
      <w:r w:rsidRPr="00DE69F1">
        <w:t>Manage Notifications</w:t>
      </w:r>
    </w:p>
    <w:p w:rsidR="00DE69F1" w:rsidRPr="00DE69F1" w:rsidRDefault="00DE69F1" w:rsidP="00DE69F1">
      <w:pPr>
        <w:pStyle w:val="NormalWeb"/>
        <w:numPr>
          <w:ilvl w:val="0"/>
          <w:numId w:val="6"/>
        </w:numPr>
        <w:shd w:val="clear" w:color="auto" w:fill="FFFFFF"/>
        <w:tabs>
          <w:tab w:val="left" w:pos="3510"/>
        </w:tabs>
        <w:spacing w:before="0" w:beforeAutospacing="0" w:after="0" w:afterAutospacing="0" w:line="360" w:lineRule="auto"/>
        <w:jc w:val="both"/>
      </w:pPr>
      <w:r w:rsidRPr="00DE69F1">
        <w:t>Project Supervisor’ interface</w:t>
      </w:r>
    </w:p>
    <w:p w:rsidR="00DE69F1" w:rsidRPr="00DE69F1" w:rsidRDefault="00DE69F1" w:rsidP="00DE69F1">
      <w:pPr>
        <w:pStyle w:val="NormalWeb"/>
        <w:numPr>
          <w:ilvl w:val="0"/>
          <w:numId w:val="8"/>
        </w:numPr>
        <w:shd w:val="clear" w:color="auto" w:fill="FFFFFF"/>
        <w:tabs>
          <w:tab w:val="left" w:pos="3510"/>
        </w:tabs>
        <w:spacing w:before="0" w:beforeAutospacing="0" w:after="0" w:afterAutospacing="0" w:line="360" w:lineRule="auto"/>
        <w:jc w:val="both"/>
      </w:pPr>
      <w:r w:rsidRPr="00DE69F1">
        <w:t>User Authentication (login)</w:t>
      </w:r>
    </w:p>
    <w:p w:rsidR="00DE69F1" w:rsidRPr="00DE69F1" w:rsidRDefault="00DE69F1" w:rsidP="00DE69F1">
      <w:pPr>
        <w:pStyle w:val="NormalWeb"/>
        <w:numPr>
          <w:ilvl w:val="0"/>
          <w:numId w:val="8"/>
        </w:numPr>
        <w:shd w:val="clear" w:color="auto" w:fill="FFFFFF"/>
        <w:tabs>
          <w:tab w:val="left" w:pos="3510"/>
        </w:tabs>
        <w:spacing w:before="0" w:beforeAutospacing="0" w:after="0" w:afterAutospacing="0" w:line="360" w:lineRule="auto"/>
        <w:jc w:val="both"/>
      </w:pPr>
      <w:r w:rsidRPr="00DE69F1">
        <w:t>Manage project proposals</w:t>
      </w:r>
    </w:p>
    <w:p w:rsidR="00DE69F1" w:rsidRPr="00DE69F1" w:rsidRDefault="00DE69F1" w:rsidP="00DE69F1">
      <w:pPr>
        <w:pStyle w:val="NormalWeb"/>
        <w:numPr>
          <w:ilvl w:val="0"/>
          <w:numId w:val="8"/>
        </w:numPr>
        <w:shd w:val="clear" w:color="auto" w:fill="FFFFFF"/>
        <w:tabs>
          <w:tab w:val="left" w:pos="3510"/>
        </w:tabs>
        <w:spacing w:before="0" w:beforeAutospacing="0" w:after="0" w:afterAutospacing="0" w:line="360" w:lineRule="auto"/>
        <w:jc w:val="both"/>
      </w:pPr>
      <w:r w:rsidRPr="00DE69F1">
        <w:t xml:space="preserve">Manage project chapters  </w:t>
      </w:r>
    </w:p>
    <w:p w:rsidR="00DE69F1" w:rsidRPr="00DE69F1" w:rsidRDefault="00DE69F1" w:rsidP="00DE69F1">
      <w:pPr>
        <w:pStyle w:val="NormalWeb"/>
        <w:numPr>
          <w:ilvl w:val="0"/>
          <w:numId w:val="8"/>
        </w:numPr>
        <w:shd w:val="clear" w:color="auto" w:fill="FFFFFF"/>
        <w:tabs>
          <w:tab w:val="left" w:pos="3510"/>
        </w:tabs>
        <w:spacing w:before="0" w:beforeAutospacing="0" w:after="0" w:afterAutospacing="0" w:line="360" w:lineRule="auto"/>
        <w:jc w:val="both"/>
      </w:pPr>
      <w:r w:rsidRPr="00DE69F1">
        <w:t>Manage feedback</w:t>
      </w:r>
    </w:p>
    <w:p w:rsidR="00DE69F1" w:rsidRPr="00DE69F1" w:rsidRDefault="00DE69F1" w:rsidP="00DE69F1">
      <w:pPr>
        <w:pStyle w:val="NormalWeb"/>
        <w:numPr>
          <w:ilvl w:val="0"/>
          <w:numId w:val="8"/>
        </w:numPr>
        <w:shd w:val="clear" w:color="auto" w:fill="FFFFFF"/>
        <w:tabs>
          <w:tab w:val="left" w:pos="3510"/>
        </w:tabs>
        <w:spacing w:before="0" w:beforeAutospacing="0" w:after="0" w:afterAutospacing="0" w:line="360" w:lineRule="auto"/>
        <w:jc w:val="both"/>
      </w:pPr>
      <w:r w:rsidRPr="00DE69F1">
        <w:t>Suggest Topic</w:t>
      </w:r>
    </w:p>
    <w:p w:rsidR="00DE69F1" w:rsidRPr="00DE69F1" w:rsidRDefault="00DE69F1" w:rsidP="00DE69F1">
      <w:pPr>
        <w:pStyle w:val="NormalWeb"/>
        <w:numPr>
          <w:ilvl w:val="0"/>
          <w:numId w:val="8"/>
        </w:numPr>
        <w:shd w:val="clear" w:color="auto" w:fill="FFFFFF"/>
        <w:tabs>
          <w:tab w:val="left" w:pos="3510"/>
        </w:tabs>
        <w:spacing w:before="0" w:beforeAutospacing="0" w:after="0" w:afterAutospacing="0" w:line="360" w:lineRule="auto"/>
        <w:jc w:val="both"/>
      </w:pPr>
      <w:r w:rsidRPr="00DE69F1">
        <w:t>Grade students</w:t>
      </w:r>
    </w:p>
    <w:p w:rsidR="00DE69F1" w:rsidRPr="00DE69F1" w:rsidRDefault="00DE69F1" w:rsidP="00DE69F1">
      <w:pPr>
        <w:pStyle w:val="NormalWeb"/>
        <w:numPr>
          <w:ilvl w:val="0"/>
          <w:numId w:val="6"/>
        </w:numPr>
        <w:shd w:val="clear" w:color="auto" w:fill="FFFFFF"/>
        <w:tabs>
          <w:tab w:val="left" w:pos="3510"/>
        </w:tabs>
        <w:spacing w:before="0" w:beforeAutospacing="0" w:after="0" w:afterAutospacing="0" w:line="360" w:lineRule="auto"/>
        <w:jc w:val="both"/>
      </w:pPr>
      <w:r w:rsidRPr="00DE69F1">
        <w:t>Students interface</w:t>
      </w:r>
    </w:p>
    <w:p w:rsidR="00DE69F1" w:rsidRPr="00DE69F1" w:rsidRDefault="00DE69F1" w:rsidP="00DE69F1">
      <w:pPr>
        <w:pStyle w:val="NormalWeb"/>
        <w:numPr>
          <w:ilvl w:val="0"/>
          <w:numId w:val="9"/>
        </w:numPr>
        <w:shd w:val="clear" w:color="auto" w:fill="FFFFFF"/>
        <w:tabs>
          <w:tab w:val="left" w:pos="3510"/>
        </w:tabs>
        <w:spacing w:before="0" w:beforeAutospacing="0" w:after="0" w:afterAutospacing="0" w:line="360" w:lineRule="auto"/>
        <w:jc w:val="both"/>
      </w:pPr>
      <w:r w:rsidRPr="00DE69F1">
        <w:t>User Authentication (login)</w:t>
      </w:r>
    </w:p>
    <w:p w:rsidR="00DE69F1" w:rsidRPr="00DE69F1" w:rsidRDefault="00DE69F1" w:rsidP="00DE69F1">
      <w:pPr>
        <w:pStyle w:val="NormalWeb"/>
        <w:numPr>
          <w:ilvl w:val="0"/>
          <w:numId w:val="9"/>
        </w:numPr>
        <w:shd w:val="clear" w:color="auto" w:fill="FFFFFF"/>
        <w:tabs>
          <w:tab w:val="left" w:pos="3510"/>
        </w:tabs>
        <w:spacing w:before="0" w:beforeAutospacing="0" w:after="0" w:afterAutospacing="0" w:line="360" w:lineRule="auto"/>
        <w:jc w:val="both"/>
      </w:pPr>
      <w:r w:rsidRPr="00DE69F1">
        <w:t>View feedback</w:t>
      </w:r>
    </w:p>
    <w:p w:rsidR="00DE69F1" w:rsidRPr="00DE69F1" w:rsidRDefault="00DE69F1" w:rsidP="00DE69F1">
      <w:pPr>
        <w:pStyle w:val="NormalWeb"/>
        <w:numPr>
          <w:ilvl w:val="0"/>
          <w:numId w:val="9"/>
        </w:numPr>
        <w:shd w:val="clear" w:color="auto" w:fill="FFFFFF"/>
        <w:tabs>
          <w:tab w:val="left" w:pos="3510"/>
        </w:tabs>
        <w:spacing w:before="0" w:beforeAutospacing="0" w:after="0" w:afterAutospacing="0" w:line="360" w:lineRule="auto"/>
        <w:jc w:val="both"/>
      </w:pPr>
      <w:r w:rsidRPr="00DE69F1">
        <w:t>Generate project supervisor</w:t>
      </w:r>
    </w:p>
    <w:p w:rsidR="00DE69F1" w:rsidRPr="00DE69F1" w:rsidRDefault="00DE69F1" w:rsidP="00DE69F1">
      <w:pPr>
        <w:pStyle w:val="NormalWeb"/>
        <w:numPr>
          <w:ilvl w:val="0"/>
          <w:numId w:val="9"/>
        </w:numPr>
        <w:shd w:val="clear" w:color="auto" w:fill="FFFFFF"/>
        <w:tabs>
          <w:tab w:val="left" w:pos="3510"/>
        </w:tabs>
        <w:spacing w:before="0" w:beforeAutospacing="0" w:after="0" w:afterAutospacing="0" w:line="360" w:lineRule="auto"/>
        <w:jc w:val="both"/>
      </w:pPr>
      <w:r w:rsidRPr="00DE69F1">
        <w:t>Upload project proposal</w:t>
      </w:r>
    </w:p>
    <w:p w:rsidR="00DE69F1" w:rsidRPr="00DE69F1" w:rsidRDefault="00DE69F1" w:rsidP="00DE69F1">
      <w:pPr>
        <w:pStyle w:val="NormalWeb"/>
        <w:numPr>
          <w:ilvl w:val="0"/>
          <w:numId w:val="9"/>
        </w:numPr>
        <w:shd w:val="clear" w:color="auto" w:fill="FFFFFF"/>
        <w:tabs>
          <w:tab w:val="left" w:pos="3510"/>
        </w:tabs>
        <w:spacing w:before="0" w:beforeAutospacing="0" w:after="0" w:afterAutospacing="0" w:line="360" w:lineRule="auto"/>
        <w:jc w:val="both"/>
      </w:pPr>
      <w:r w:rsidRPr="00DE69F1">
        <w:t>Upload project chapters</w:t>
      </w:r>
    </w:p>
    <w:p w:rsidR="00DE69F1" w:rsidRPr="00DE69F1" w:rsidRDefault="00DE69F1" w:rsidP="00DE69F1">
      <w:pPr>
        <w:pStyle w:val="Heading3"/>
        <w:tabs>
          <w:tab w:val="left" w:pos="3510"/>
        </w:tabs>
        <w:spacing w:line="360" w:lineRule="auto"/>
        <w:jc w:val="both"/>
        <w:rPr>
          <w:rFonts w:ascii="Times New Roman" w:hAnsi="Times New Roman" w:cs="Times New Roman"/>
          <w:color w:val="auto"/>
        </w:rPr>
      </w:pPr>
      <w:r w:rsidRPr="00DE69F1">
        <w:rPr>
          <w:rFonts w:ascii="Times New Roman" w:hAnsi="Times New Roman" w:cs="Times New Roman"/>
          <w:color w:val="auto"/>
        </w:rPr>
        <w:t>1.4.2 Limitation of the study</w:t>
      </w:r>
    </w:p>
    <w:p w:rsidR="00DE69F1" w:rsidRPr="00DE69F1" w:rsidRDefault="00DE69F1" w:rsidP="00DE69F1">
      <w:pPr>
        <w:pStyle w:val="NormalWeb"/>
        <w:shd w:val="clear" w:color="auto" w:fill="FFFFFF"/>
        <w:tabs>
          <w:tab w:val="left" w:pos="3510"/>
        </w:tabs>
        <w:spacing w:before="0" w:beforeAutospacing="0" w:after="0" w:afterAutospacing="0" w:line="360" w:lineRule="auto"/>
        <w:jc w:val="both"/>
      </w:pPr>
      <w:r w:rsidRPr="00DE69F1">
        <w:t>Generally, every work has some limitations and this study is not exempted. For this study, limitations from the above could be:</w:t>
      </w:r>
    </w:p>
    <w:p w:rsidR="00DE69F1" w:rsidRPr="00DE69F1" w:rsidRDefault="00DE69F1" w:rsidP="00DE69F1">
      <w:pPr>
        <w:pStyle w:val="NormalWeb"/>
        <w:numPr>
          <w:ilvl w:val="0"/>
          <w:numId w:val="10"/>
        </w:numPr>
        <w:shd w:val="clear" w:color="auto" w:fill="FFFFFF"/>
        <w:tabs>
          <w:tab w:val="left" w:pos="3510"/>
        </w:tabs>
        <w:spacing w:before="0" w:beforeAutospacing="0" w:after="0" w:afterAutospacing="0" w:line="360" w:lineRule="auto"/>
        <w:jc w:val="both"/>
        <w:rPr>
          <w:b/>
        </w:rPr>
      </w:pPr>
      <w:r w:rsidRPr="00DE69F1">
        <w:t>The system will not support document word to word checking.</w:t>
      </w:r>
    </w:p>
    <w:p w:rsidR="00DE69F1" w:rsidRPr="00DE69F1" w:rsidRDefault="00DE69F1" w:rsidP="00DE69F1">
      <w:pPr>
        <w:pStyle w:val="NormalWeb"/>
        <w:numPr>
          <w:ilvl w:val="0"/>
          <w:numId w:val="10"/>
        </w:numPr>
        <w:shd w:val="clear" w:color="auto" w:fill="FFFFFF"/>
        <w:tabs>
          <w:tab w:val="left" w:pos="3510"/>
        </w:tabs>
        <w:spacing w:before="0" w:beforeAutospacing="0" w:after="0" w:afterAutospacing="0" w:line="360" w:lineRule="auto"/>
        <w:jc w:val="both"/>
        <w:rPr>
          <w:b/>
        </w:rPr>
      </w:pPr>
      <w:r w:rsidRPr="00DE69F1">
        <w:lastRenderedPageBreak/>
        <w:t>The system will not support collaboration between students.</w:t>
      </w:r>
    </w:p>
    <w:p w:rsidR="00DE69F1" w:rsidRPr="00DE69F1" w:rsidRDefault="00DE69F1" w:rsidP="00DE69F1">
      <w:pPr>
        <w:pStyle w:val="NormalWeb"/>
        <w:numPr>
          <w:ilvl w:val="0"/>
          <w:numId w:val="10"/>
        </w:numPr>
        <w:shd w:val="clear" w:color="auto" w:fill="FFFFFF"/>
        <w:tabs>
          <w:tab w:val="left" w:pos="3510"/>
        </w:tabs>
        <w:spacing w:before="0" w:beforeAutospacing="0" w:after="0" w:afterAutospacing="0" w:line="360" w:lineRule="auto"/>
        <w:jc w:val="both"/>
        <w:rPr>
          <w:b/>
        </w:rPr>
      </w:pPr>
      <w:r w:rsidRPr="00DE69F1">
        <w:t>The system will not support tasks assignment by project supervisors.</w:t>
      </w:r>
    </w:p>
    <w:p w:rsidR="00DE69F1" w:rsidRPr="00DE69F1" w:rsidRDefault="00DE69F1" w:rsidP="00DE69F1">
      <w:pPr>
        <w:pStyle w:val="NormalWeb"/>
        <w:numPr>
          <w:ilvl w:val="0"/>
          <w:numId w:val="10"/>
        </w:numPr>
        <w:shd w:val="clear" w:color="auto" w:fill="FFFFFF"/>
        <w:tabs>
          <w:tab w:val="left" w:pos="3510"/>
        </w:tabs>
        <w:spacing w:before="0" w:beforeAutospacing="0" w:after="0" w:afterAutospacing="0" w:line="360" w:lineRule="auto"/>
        <w:jc w:val="both"/>
      </w:pPr>
      <w:r w:rsidRPr="00DE69F1">
        <w:t>The study is limited to faculty of computer science and information technology of this institute.</w:t>
      </w:r>
    </w:p>
    <w:p w:rsidR="00DE69F1" w:rsidRPr="00DE69F1" w:rsidRDefault="00DE69F1" w:rsidP="00DE69F1">
      <w:pPr>
        <w:pStyle w:val="NormalWeb"/>
        <w:numPr>
          <w:ilvl w:val="0"/>
          <w:numId w:val="10"/>
        </w:numPr>
        <w:shd w:val="clear" w:color="auto" w:fill="FFFFFF"/>
        <w:tabs>
          <w:tab w:val="left" w:pos="3510"/>
        </w:tabs>
        <w:spacing w:before="0" w:beforeAutospacing="0" w:after="0" w:afterAutospacing="0" w:line="360" w:lineRule="auto"/>
        <w:jc w:val="both"/>
      </w:pPr>
      <w:r w:rsidRPr="00DE69F1">
        <w:t>Student cannot view their grade in their own model.</w:t>
      </w:r>
    </w:p>
    <w:p w:rsidR="00DE69F1" w:rsidRPr="00DE69F1" w:rsidRDefault="00DE69F1" w:rsidP="00DE69F1">
      <w:pPr>
        <w:numPr>
          <w:ilvl w:val="0"/>
          <w:numId w:val="10"/>
        </w:numPr>
        <w:tabs>
          <w:tab w:val="left" w:pos="3510"/>
        </w:tabs>
        <w:spacing w:before="100" w:beforeAutospacing="1"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must authenticate users (students and project supervisors) before they can use it.</w:t>
      </w:r>
    </w:p>
    <w:p w:rsidR="00DE69F1" w:rsidRPr="00DE69F1" w:rsidRDefault="00DE69F1" w:rsidP="00DE69F1">
      <w:pPr>
        <w:pStyle w:val="Heading2"/>
        <w:tabs>
          <w:tab w:val="left" w:pos="3510"/>
        </w:tabs>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1.5 Significance of the study</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manual method as we said earlier is associated with too much set-backs and as such the reason of the new proposed system is to eliminate or reduce these problems hence the importance of the new proposed system. </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new system is time saving, non-tedious, data safe, non-data redundant and accessible from any part of the world, scalable online database system of storage and user friendly interface. Also in this study we will be moving from manual management of projects to computerized management of projects for easy retrieval, storage, accuracy, security of documents. This research work will offer the following benefits to the most faculties (FCSIT) in Bayero University Kano:</w:t>
      </w:r>
    </w:p>
    <w:p w:rsidR="00DE69F1" w:rsidRPr="00DE69F1" w:rsidRDefault="00DE69F1" w:rsidP="00DE69F1">
      <w:pPr>
        <w:tabs>
          <w:tab w:val="left" w:pos="0"/>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rough this system, the students will be able to use the Online Project Portal effectively for their online project activities and process especially for submitting their project proposal, uploading their project chapter. Example: It will also promote students easy access to project resources, materials etc.</w:t>
      </w:r>
    </w:p>
    <w:p w:rsidR="00DE69F1" w:rsidRPr="00DE69F1" w:rsidRDefault="00DE69F1" w:rsidP="00DE69F1">
      <w:pPr>
        <w:pStyle w:val="NormalWeb"/>
        <w:numPr>
          <w:ilvl w:val="0"/>
          <w:numId w:val="3"/>
        </w:numPr>
        <w:shd w:val="clear" w:color="auto" w:fill="FFFFFF"/>
        <w:tabs>
          <w:tab w:val="left" w:pos="3510"/>
        </w:tabs>
        <w:spacing w:before="0" w:beforeAutospacing="0" w:after="0" w:afterAutospacing="0" w:line="360" w:lineRule="auto"/>
        <w:jc w:val="both"/>
      </w:pPr>
      <w:r w:rsidRPr="00DE69F1">
        <w:t>Aid project supervisors’ allocation.</w:t>
      </w:r>
    </w:p>
    <w:p w:rsidR="00DE69F1" w:rsidRPr="00DE69F1" w:rsidRDefault="00DE69F1" w:rsidP="00DE69F1">
      <w:pPr>
        <w:pStyle w:val="NormalWeb"/>
        <w:numPr>
          <w:ilvl w:val="0"/>
          <w:numId w:val="3"/>
        </w:numPr>
        <w:shd w:val="clear" w:color="auto" w:fill="FFFFFF"/>
        <w:tabs>
          <w:tab w:val="left" w:pos="3510"/>
        </w:tabs>
        <w:spacing w:before="0" w:beforeAutospacing="0" w:after="0" w:afterAutospacing="0" w:line="360" w:lineRule="auto"/>
        <w:jc w:val="both"/>
      </w:pPr>
      <w:r w:rsidRPr="00DE69F1">
        <w:t>Avoid losing files to natural disaster.</w:t>
      </w:r>
    </w:p>
    <w:p w:rsidR="00DE69F1" w:rsidRPr="00DE69F1" w:rsidRDefault="00DE69F1" w:rsidP="00DE69F1">
      <w:pPr>
        <w:pStyle w:val="NormalWeb"/>
        <w:numPr>
          <w:ilvl w:val="0"/>
          <w:numId w:val="3"/>
        </w:numPr>
        <w:shd w:val="clear" w:color="auto" w:fill="FFFFFF"/>
        <w:tabs>
          <w:tab w:val="left" w:pos="3510"/>
        </w:tabs>
        <w:spacing w:before="0" w:beforeAutospacing="0" w:after="0" w:afterAutospacing="0" w:line="360" w:lineRule="auto"/>
        <w:jc w:val="both"/>
      </w:pPr>
      <w:r w:rsidRPr="00DE69F1">
        <w:t>Enable easy and reliable project topic selection.</w:t>
      </w:r>
    </w:p>
    <w:p w:rsidR="00DE69F1" w:rsidRPr="00DE69F1" w:rsidRDefault="00DE69F1" w:rsidP="00DE69F1">
      <w:pPr>
        <w:spacing w:line="360" w:lineRule="auto"/>
        <w:jc w:val="both"/>
        <w:rPr>
          <w:rFonts w:ascii="Times New Roman" w:eastAsia="Times New Roman" w:hAnsi="Times New Roman" w:cs="Times New Roman"/>
          <w:sz w:val="24"/>
          <w:szCs w:val="24"/>
        </w:rPr>
      </w:pPr>
      <w:r w:rsidRPr="00DE69F1">
        <w:rPr>
          <w:rFonts w:ascii="Times New Roman" w:hAnsi="Times New Roman" w:cs="Times New Roman"/>
          <w:sz w:val="24"/>
          <w:szCs w:val="24"/>
        </w:rPr>
        <w:br w:type="page"/>
      </w:r>
    </w:p>
    <w:p w:rsidR="00DE69F1" w:rsidRPr="00DE69F1" w:rsidRDefault="00DE69F1" w:rsidP="00DE69F1">
      <w:pPr>
        <w:pStyle w:val="Heading1"/>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lastRenderedPageBreak/>
        <w:t>CHAPTER TWO</w:t>
      </w:r>
    </w:p>
    <w:p w:rsidR="00DE69F1" w:rsidRPr="00DE69F1" w:rsidRDefault="00DE69F1" w:rsidP="00DE69F1">
      <w:pPr>
        <w:pStyle w:val="Heading2"/>
        <w:spacing w:line="360" w:lineRule="auto"/>
        <w:jc w:val="both"/>
        <w:rPr>
          <w:rFonts w:ascii="Times New Roman" w:hAnsi="Times New Roman" w:cs="Times New Roman"/>
          <w:b/>
          <w:color w:val="auto"/>
          <w:sz w:val="24"/>
          <w:szCs w:val="24"/>
        </w:rPr>
      </w:pPr>
      <w:r w:rsidRPr="00DE69F1">
        <w:rPr>
          <w:rFonts w:ascii="Times New Roman" w:hAnsi="Times New Roman" w:cs="Times New Roman"/>
          <w:color w:val="auto"/>
          <w:sz w:val="24"/>
          <w:szCs w:val="24"/>
        </w:rPr>
        <w:t>LITERATURE REVIEW</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2.1 Introduction</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is chapter contains the literature review of this project. It contains some of the efforts that have been made so far in computerizing the student project management system. The project management system consist of all the processes required for a complete student project process. </w:t>
      </w:r>
    </w:p>
    <w:p w:rsidR="00DE69F1" w:rsidRPr="00DE69F1" w:rsidRDefault="00DE69F1" w:rsidP="00DE69F1">
      <w:pPr>
        <w:widowControl w:val="0"/>
        <w:autoSpaceDE w:val="0"/>
        <w:autoSpaceDN w:val="0"/>
        <w:adjustRightInd w:val="0"/>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 student project is a work that a student creates as part of a tertiary/high school, undergraduate, or graduate school program. Student project are long academic documents that students write after they research a particular subject in depth. Therefore, student project are usually assigned once per course, per semester, or only once as part of an academic program. (David J. A , 2007)  </w:t>
      </w:r>
    </w:p>
    <w:p w:rsidR="00DE69F1" w:rsidRPr="00DE69F1" w:rsidRDefault="00DE69F1" w:rsidP="00DE69F1">
      <w:pPr>
        <w:widowControl w:val="0"/>
        <w:autoSpaceDE w:val="0"/>
        <w:autoSpaceDN w:val="0"/>
        <w:adjustRightInd w:val="0"/>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 graduate student project has its own definition and set of requirements. In most cases, a graduate project is “One paper that a student works on for a large portion of the graduate program, especially in his or her final months of the program. This project requires a huge amount of research and may even be ground-breaking for a particular industry”. Students will then have to defend their student project in front of a panel of judges that are familiar with the subject matter in the project. These panel members may ask the student questions related to his or her research or to the project itself. This sort of graduate project is also often called a graduate school dissertation. (Valter de Senna May 2005)</w:t>
      </w:r>
    </w:p>
    <w:p w:rsidR="00DE69F1" w:rsidRPr="00DE69F1" w:rsidRDefault="00DE69F1" w:rsidP="00DE69F1">
      <w:pPr>
        <w:widowControl w:val="0"/>
        <w:autoSpaceDE w:val="0"/>
        <w:autoSpaceDN w:val="0"/>
        <w:adjustRightInd w:val="0"/>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urner (1998) defined a project as ‘an endeavor in which human (or machine), material and financial resources are organized in a novel way, to undertake a unique scope of work, or given specification, within constraints of cost and time, so as to deliver beneficial change by quantitative and qualitative objectives’. According to Turner (1998), project-based management includes five functions: organization, scope, time, quality and cost. Kerzner argues that ‘a project is any series of activities and tasks that have a specific objective to be completed within certain specifications; have a defined start and end date; have funding limits; consume money, people and equipment; and are multifunctional.’ Andersen understands projects from an organizational perspective as ‘A project is a temporary organization, established by its base organization to carry out an assignment on its behalf.’</w:t>
      </w:r>
    </w:p>
    <w:p w:rsidR="00DE69F1" w:rsidRPr="00DE69F1" w:rsidRDefault="00DE69F1" w:rsidP="00DE69F1">
      <w:p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ClockingIT (Clocking.com 2008) is a general project management system with licensing free of charge. It provides basic management function like task management with priority assignment to tasks, so that project manager can better arrange manpower and plan the schedule of project. Moreover, it has chat function and forum for ease of communication, while at the same time, it provides share folders for user to access documents and source code simultaneously. This system also included some advanced functions like Gantt chart generator which is a standard tool for project scheduling. </w:t>
      </w:r>
    </w:p>
    <w:p w:rsidR="00DE69F1" w:rsidRPr="00DE69F1" w:rsidRDefault="00DE69F1" w:rsidP="00DE69F1">
      <w:pPr>
        <w:autoSpaceDE w:val="0"/>
        <w:autoSpaceDN w:val="0"/>
        <w:adjustRightInd w:val="0"/>
        <w:spacing w:after="0"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Clement and Bounds (2013) facilitates the management of FYP. While, their focus was to better connect students with potential supervisors before the project allocation starts. Their system also included tools for assessment submission and collection which are normal functions in a CMS. Bakar et. al. (2011) had reported their experience in developing and using an FYP management system at Universiti Kebangsaan Malaysia. Their system consists of three major modules including user profile, project monitoring and appointment setting modules. The system also contains similar functional modules as Barkar’s, while we have additional modules like project allocation, file repository and online communication.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HKU CS Project Management System (2014) is a project management system that was developed in the University of Hong Kong, Department of Computer Science. The system can show project information, news, schedules and project allocation. In the main page of this system, it includes functions like blogs, calendar and forms downloading. Also, there is a list of projects and related information, as well as some advanced function like providing a virtual machine for students as servers for their FYP</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t>2.1.1 Project management</w:t>
      </w:r>
    </w:p>
    <w:p w:rsidR="00DE69F1" w:rsidRPr="00DE69F1" w:rsidRDefault="00DE69F1" w:rsidP="00DE69F1">
      <w:p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management is the process of planning, scheduling, resource management, requirement analysis, designing and testing to achieve project goals and objectives. Without project management it is difficult to complete projects in given time. Therefore, project management is required to remove such barriers in project development and to achieve specific goals.</w:t>
      </w: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ITEM CSL_CITATION {"citationID":"G2HOOZ7m","properties":{"formattedCitation":"(Kale et al., 2017)","plainCitation":"(Kale et al., 2017)","noteIndex":0},"citationItems":[{"id":96,"uris":["http://zotero.org/users/local/lGqwEgzl/items/VFCZU6I5"],"uri":["http://zotero.org/users/local/lGqwEgzl/items/VFCZU6I5"],"itemData":{"id":96,"type":"article-journal","title":"Project Management System (PMS)","page":"5","volume":"5","issue":"2","source":"Zotero","abstract":"Managing and controlling the final year projects of students using manual or traditional process is a very tedious job. The main aim of this project is to create an automated system for managing all the activities of projects. Project management system is a system for managing, controlling, monitoring the final year projects of students. It is a web based portal or application which is useful for students, project coordinator and project guide. Firstly all the students need to register into the system using registration form. Then registered students can login into the system using their id and password to get authenticated. When the students login to the system, then they will form the groups by their own. Similarly, project guide needs to login into the system using their id and password. PMS also allows the group of the students to provide at least three project domains and then system will automatically assign the guides to the group of students. Project coordinator is main aspect of the system which will assign different tasks to the students. Project coordinator and project guide is co-ordinate with each other. Depending upon the different parameters, the work is assigned by t he coordinator and the progress chart of the group is created. For creating progress chart we are using a work breakdown structure (WBS). Depending on progress charts the marks will automatically get assigned for particular group of the students.","language":"en","author":[{"family":"Kale","given":"Sanket"},{"family":"Shewale","given":"Aniket"},{"family":"Sarang","given":"Premsagar J"},{"family":"Pawar","given":"Prasad S"},{"family":"Sadruddin","given":"Safia"},{"family":"Scholar","given":"UG"}],"issued":{"date-parts":[["2017"]]}}}],"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Kale et al., 2017)</w:t>
      </w:r>
      <w:r w:rsidRPr="00DE69F1">
        <w:rPr>
          <w:rFonts w:ascii="Times New Roman" w:hAnsi="Times New Roman" w:cs="Times New Roman"/>
          <w:sz w:val="24"/>
          <w:szCs w:val="24"/>
        </w:rPr>
        <w:fldChar w:fldCharType="end"/>
      </w:r>
    </w:p>
    <w:p w:rsidR="00DE69F1" w:rsidRPr="00DE69F1" w:rsidRDefault="00DE69F1" w:rsidP="00DE69F1">
      <w:pPr>
        <w:spacing w:line="360" w:lineRule="auto"/>
        <w:jc w:val="both"/>
        <w:rPr>
          <w:rFonts w:ascii="Times New Roman" w:hAnsi="Times New Roman" w:cs="Times New Roman"/>
          <w:spacing w:val="3"/>
          <w:sz w:val="24"/>
          <w:szCs w:val="24"/>
          <w:shd w:val="clear" w:color="auto" w:fill="FFFFFF"/>
        </w:rPr>
      </w:pPr>
      <w:r w:rsidRPr="00DE69F1">
        <w:rPr>
          <w:rFonts w:ascii="Times New Roman" w:hAnsi="Times New Roman" w:cs="Times New Roman"/>
          <w:spacing w:val="3"/>
          <w:sz w:val="24"/>
          <w:szCs w:val="24"/>
          <w:shd w:val="clear" w:color="auto" w:fill="FFFFFF"/>
        </w:rPr>
        <w:lastRenderedPageBreak/>
        <w:t>Project management is about knowing exactly what your goals are, how you’re going to achieve them, what resources you’ll need, and how long it will take you to reach that specific goal. In fact, project management’s goal is to make sure that everyone involved in a project knows these and is aware of the purpose of the project.</w:t>
      </w:r>
    </w:p>
    <w:p w:rsidR="00DE69F1" w:rsidRPr="00DE69F1" w:rsidRDefault="00DE69F1" w:rsidP="00DE69F1">
      <w:pPr>
        <w:pStyle w:val="Heading3"/>
        <w:spacing w:line="360" w:lineRule="auto"/>
        <w:jc w:val="both"/>
        <w:rPr>
          <w:rFonts w:ascii="Times New Roman" w:hAnsi="Times New Roman" w:cs="Times New Roman"/>
          <w:color w:val="auto"/>
          <w:shd w:val="clear" w:color="auto" w:fill="FFFFFF"/>
        </w:rPr>
      </w:pPr>
      <w:r w:rsidRPr="00DE69F1">
        <w:rPr>
          <w:rFonts w:ascii="Times New Roman" w:hAnsi="Times New Roman" w:cs="Times New Roman"/>
          <w:color w:val="auto"/>
          <w:shd w:val="clear" w:color="auto" w:fill="FFFFFF"/>
        </w:rPr>
        <w:t>2.1.2 Project Management Software</w:t>
      </w:r>
    </w:p>
    <w:p w:rsidR="00DE69F1" w:rsidRPr="00DE69F1" w:rsidRDefault="00DE69F1" w:rsidP="00DE69F1">
      <w:pPr>
        <w:spacing w:line="360" w:lineRule="auto"/>
        <w:jc w:val="both"/>
        <w:rPr>
          <w:rFonts w:ascii="Times New Roman" w:hAnsi="Times New Roman" w:cs="Times New Roman"/>
          <w:spacing w:val="3"/>
          <w:sz w:val="24"/>
          <w:szCs w:val="24"/>
          <w:shd w:val="clear" w:color="auto" w:fill="FFFFFF"/>
        </w:rPr>
      </w:pPr>
      <w:r w:rsidRPr="00DE69F1">
        <w:rPr>
          <w:rFonts w:ascii="Times New Roman" w:hAnsi="Times New Roman" w:cs="Times New Roman"/>
          <w:sz w:val="24"/>
          <w:szCs w:val="24"/>
          <w:shd w:val="clear" w:color="auto" w:fill="FFFFFF"/>
        </w:rPr>
        <w:t>Project management software is a software that helps project managers and teams collaborate and meet goals on time while managing resources and cost. Functions may include task distribution, time tracking, budgeting, resource planning, team collaboration, and many more.</w:t>
      </w:r>
      <w:r w:rsidRPr="00DE69F1">
        <w:rPr>
          <w:rFonts w:ascii="Times New Roman" w:hAnsi="Times New Roman" w:cs="Times New Roman"/>
          <w:spacing w:val="3"/>
          <w:sz w:val="24"/>
          <w:szCs w:val="24"/>
          <w:shd w:val="clear" w:color="auto" w:fill="FFFFFF"/>
        </w:rPr>
        <w:t xml:space="preserve"> </w:t>
      </w:r>
      <w:r w:rsidRPr="00DE69F1">
        <w:rPr>
          <w:rFonts w:ascii="Times New Roman" w:hAnsi="Times New Roman" w:cs="Times New Roman"/>
          <w:sz w:val="24"/>
          <w:szCs w:val="24"/>
        </w:rPr>
        <w:t>Example, Microsoft Project, PlanView, and PMOffice etc.</w:t>
      </w:r>
    </w:p>
    <w:p w:rsidR="00DE69F1" w:rsidRPr="00DE69F1" w:rsidRDefault="00DE69F1" w:rsidP="00DE69F1">
      <w:pPr>
        <w:pStyle w:val="Heading3"/>
        <w:spacing w:line="360" w:lineRule="auto"/>
        <w:jc w:val="both"/>
        <w:rPr>
          <w:rFonts w:ascii="Times New Roman" w:hAnsi="Times New Roman" w:cs="Times New Roman"/>
        </w:rPr>
      </w:pPr>
      <w:r w:rsidRPr="00DE69F1">
        <w:rPr>
          <w:rStyle w:val="Heading3Char"/>
          <w:rFonts w:ascii="Times New Roman" w:hAnsi="Times New Roman" w:cs="Times New Roman"/>
          <w:color w:val="auto"/>
        </w:rPr>
        <w:t>2.1.3 Importance of Project Management.</w:t>
      </w:r>
      <w:r w:rsidRPr="00DE69F1">
        <w:rPr>
          <w:rStyle w:val="Heading3Char"/>
          <w:rFonts w:ascii="Times New Roman" w:hAnsi="Times New Roman" w:cs="Times New Roman"/>
          <w:color w:val="auto"/>
        </w:rPr>
        <w:br/>
      </w:r>
      <w:r w:rsidRPr="00DE69F1">
        <w:rPr>
          <w:rFonts w:ascii="Times New Roman" w:hAnsi="Times New Roman" w:cs="Times New Roman"/>
          <w:color w:val="auto"/>
          <w:spacing w:val="3"/>
        </w:rPr>
        <w:t>Without project management, a project’s development would be chaotic. The discipline’s main goal is to ensure that everyone involved in a project knows exactly what needs to be done, for how long they have to complete an activity, what resources are available, and whom they should talk to in case they encounter a problem.</w:t>
      </w:r>
    </w:p>
    <w:p w:rsidR="00DE69F1" w:rsidRPr="00DE69F1" w:rsidRDefault="00DE69F1" w:rsidP="00DE69F1">
      <w:pPr>
        <w:pStyle w:val="NormalWeb"/>
        <w:spacing w:before="0" w:beforeAutospacing="0" w:line="360" w:lineRule="auto"/>
        <w:jc w:val="both"/>
        <w:rPr>
          <w:spacing w:val="3"/>
        </w:rPr>
      </w:pPr>
      <w:r w:rsidRPr="00DE69F1">
        <w:rPr>
          <w:spacing w:val="3"/>
        </w:rPr>
        <w:t xml:space="preserve">If everybody clearly knows what they have to do, there will be much higher chances of meeting the project’s requirements. Also, mistakes that otherwise would require additional time to fix are eliminated from the start. These could lead you to lose important data and resources in the process. </w:t>
      </w:r>
      <w:r w:rsidRPr="00DE69F1">
        <w:rPr>
          <w:spacing w:val="3"/>
        </w:rPr>
        <w:br/>
        <w:t>But, what makes project management successful? Its main goal is to ensure the final success of a project. A project is successful once all objectives have been followed on time and on budget and the client is pleased with the quality of the project.</w:t>
      </w: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t>2.1.4 Application of Project Management System</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management software are applicable at various sector in the labor field. Some of which include:</w:t>
      </w:r>
    </w:p>
    <w:p w:rsidR="00DE69F1" w:rsidRPr="00DE69F1" w:rsidRDefault="00DE69F1" w:rsidP="00DE69F1">
      <w:pPr>
        <w:pStyle w:val="ListParagraph"/>
        <w:numPr>
          <w:ilvl w:val="0"/>
          <w:numId w:val="1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Information technology firms</w:t>
      </w:r>
    </w:p>
    <w:p w:rsidR="00DE69F1" w:rsidRPr="00DE69F1" w:rsidRDefault="00DE69F1" w:rsidP="00DE69F1">
      <w:pPr>
        <w:pStyle w:val="ListParagraph"/>
        <w:numPr>
          <w:ilvl w:val="0"/>
          <w:numId w:val="1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Engineering Firms</w:t>
      </w:r>
    </w:p>
    <w:p w:rsidR="00DE69F1" w:rsidRPr="00DE69F1" w:rsidRDefault="00DE69F1" w:rsidP="00DE69F1">
      <w:pPr>
        <w:pStyle w:val="ListParagraph"/>
        <w:numPr>
          <w:ilvl w:val="0"/>
          <w:numId w:val="1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Banking Sectors </w:t>
      </w:r>
    </w:p>
    <w:p w:rsidR="00DE69F1" w:rsidRPr="00DE69F1" w:rsidRDefault="00DE69F1" w:rsidP="00DE69F1">
      <w:pPr>
        <w:pStyle w:val="ListParagraph"/>
        <w:numPr>
          <w:ilvl w:val="0"/>
          <w:numId w:val="1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Education Sector</w:t>
      </w:r>
    </w:p>
    <w:p w:rsidR="00DE69F1" w:rsidRPr="00DE69F1" w:rsidRDefault="00DE69F1" w:rsidP="00DE69F1">
      <w:pPr>
        <w:pStyle w:val="ListParagraph"/>
        <w:numPr>
          <w:ilvl w:val="0"/>
          <w:numId w:val="1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oftware Engineering Firms and lots more.</w:t>
      </w: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lastRenderedPageBreak/>
        <w:t>2.1.5</w:t>
      </w:r>
      <w:r w:rsidRPr="00DE69F1">
        <w:rPr>
          <w:rStyle w:val="mntl-sc-block-headingtext"/>
          <w:rFonts w:ascii="Times New Roman" w:hAnsi="Times New Roman" w:cs="Times New Roman"/>
          <w:color w:val="auto"/>
        </w:rPr>
        <w:t xml:space="preserve"> TYPES OF PROJECT MANAGEMENT</w:t>
      </w:r>
    </w:p>
    <w:p w:rsidR="00DE69F1" w:rsidRPr="00DE69F1" w:rsidRDefault="00DE69F1" w:rsidP="00DE69F1">
      <w:pPr>
        <w:pStyle w:val="NormalWeb"/>
        <w:spacing w:before="0" w:beforeAutospacing="0" w:line="360" w:lineRule="auto"/>
        <w:jc w:val="both"/>
      </w:pPr>
      <w:r w:rsidRPr="00DE69F1">
        <w:t>Many types of project management have been developed to meet the specific needs of certain industries or types of projects. Some of which include:</w:t>
      </w:r>
    </w:p>
    <w:p w:rsidR="00DE69F1" w:rsidRPr="00DE69F1" w:rsidRDefault="00DE69F1" w:rsidP="00DE69F1">
      <w:pPr>
        <w:pStyle w:val="Heading4"/>
        <w:spacing w:line="360" w:lineRule="auto"/>
        <w:jc w:val="both"/>
        <w:rPr>
          <w:rFonts w:ascii="Times New Roman" w:hAnsi="Times New Roman" w:cs="Times New Roman"/>
          <w:i w:val="0"/>
          <w:color w:val="auto"/>
          <w:sz w:val="24"/>
          <w:szCs w:val="24"/>
        </w:rPr>
      </w:pPr>
      <w:r w:rsidRPr="00DE69F1">
        <w:rPr>
          <w:rFonts w:ascii="Times New Roman" w:hAnsi="Times New Roman" w:cs="Times New Roman"/>
          <w:i w:val="0"/>
          <w:color w:val="auto"/>
          <w:sz w:val="24"/>
          <w:szCs w:val="24"/>
        </w:rPr>
        <w:t>2.1.5.1 Waterfall Project Management</w:t>
      </w:r>
    </w:p>
    <w:p w:rsidR="00DE69F1" w:rsidRPr="00DE69F1" w:rsidRDefault="00DE69F1" w:rsidP="00DE69F1">
      <w:pPr>
        <w:pStyle w:val="NormalWeb"/>
        <w:spacing w:before="0" w:beforeAutospacing="0" w:line="360" w:lineRule="auto"/>
        <w:jc w:val="both"/>
      </w:pPr>
      <w:r w:rsidRPr="00DE69F1">
        <w:t xml:space="preserve">This is similar to traditional project management but includes the caveat that each task needs to be completed before the next one starts. Steps are linear and progress flows in one direction—like a waterfall. Because of this, attention to task sequences and timelines are very important in this type of project management. </w:t>
      </w:r>
    </w:p>
    <w:p w:rsidR="00DE69F1" w:rsidRPr="00DE69F1" w:rsidRDefault="00DE69F1" w:rsidP="00DE69F1">
      <w:pPr>
        <w:pStyle w:val="Heading4"/>
        <w:spacing w:line="360" w:lineRule="auto"/>
        <w:jc w:val="both"/>
        <w:rPr>
          <w:rFonts w:ascii="Times New Roman" w:hAnsi="Times New Roman" w:cs="Times New Roman"/>
          <w:i w:val="0"/>
          <w:color w:val="auto"/>
          <w:sz w:val="24"/>
          <w:szCs w:val="24"/>
        </w:rPr>
      </w:pPr>
      <w:r w:rsidRPr="00DE69F1">
        <w:rPr>
          <w:rFonts w:ascii="Times New Roman" w:hAnsi="Times New Roman" w:cs="Times New Roman"/>
          <w:i w:val="0"/>
          <w:color w:val="auto"/>
          <w:sz w:val="24"/>
          <w:szCs w:val="24"/>
        </w:rPr>
        <w:t>2.1.5.2 Agile Project Management</w:t>
      </w:r>
    </w:p>
    <w:p w:rsidR="00DE69F1" w:rsidRPr="00DE69F1" w:rsidRDefault="00DE69F1" w:rsidP="00DE69F1">
      <w:pPr>
        <w:pStyle w:val="NormalWeb"/>
        <w:spacing w:before="0" w:beforeAutospacing="0" w:line="360" w:lineRule="auto"/>
        <w:jc w:val="both"/>
      </w:pPr>
      <w:r w:rsidRPr="00DE69F1">
        <w:t>The computer software industry was one of the first to use this methodology. With the basis originating in the 12 core principles of the </w:t>
      </w:r>
      <w:hyperlink r:id="rId7" w:tgtFrame="_blank" w:history="1">
        <w:r w:rsidRPr="00DE69F1">
          <w:rPr>
            <w:rStyle w:val="Hyperlink"/>
            <w:rFonts w:eastAsiaTheme="majorEastAsia"/>
            <w:color w:val="auto"/>
            <w:u w:val="none"/>
          </w:rPr>
          <w:t>Agile Manifesto</w:t>
        </w:r>
      </w:hyperlink>
      <w:r w:rsidRPr="00DE69F1">
        <w:t xml:space="preserve">, agile project management is an iterative process focused on the continuous monitoring and improvement of deliverables. </w:t>
      </w:r>
    </w:p>
    <w:p w:rsidR="00DE69F1" w:rsidRPr="00DE69F1" w:rsidRDefault="00DE69F1" w:rsidP="00DE69F1">
      <w:pPr>
        <w:pStyle w:val="Heading4"/>
        <w:spacing w:line="360" w:lineRule="auto"/>
        <w:jc w:val="both"/>
        <w:rPr>
          <w:rFonts w:ascii="Times New Roman" w:hAnsi="Times New Roman" w:cs="Times New Roman"/>
          <w:i w:val="0"/>
          <w:color w:val="auto"/>
          <w:sz w:val="24"/>
          <w:szCs w:val="24"/>
        </w:rPr>
      </w:pPr>
      <w:r w:rsidRPr="00DE69F1">
        <w:rPr>
          <w:rFonts w:ascii="Times New Roman" w:hAnsi="Times New Roman" w:cs="Times New Roman"/>
          <w:i w:val="0"/>
          <w:color w:val="auto"/>
          <w:sz w:val="24"/>
          <w:szCs w:val="24"/>
        </w:rPr>
        <w:t>2.1.5.3 Lean Project Management</w:t>
      </w:r>
    </w:p>
    <w:p w:rsidR="00DE69F1" w:rsidRPr="00DE69F1" w:rsidRDefault="00DE69F1" w:rsidP="00DE69F1">
      <w:pPr>
        <w:pStyle w:val="NormalWeb"/>
        <w:spacing w:before="0" w:beforeAutospacing="0" w:line="360" w:lineRule="auto"/>
        <w:jc w:val="both"/>
      </w:pPr>
      <w:r w:rsidRPr="00DE69F1">
        <w:t>This methodology is all about </w:t>
      </w:r>
      <w:hyperlink r:id="rId8" w:history="1">
        <w:r w:rsidRPr="00DE69F1">
          <w:rPr>
            <w:rStyle w:val="Hyperlink"/>
            <w:rFonts w:eastAsiaTheme="majorEastAsia"/>
            <w:color w:val="auto"/>
            <w:u w:val="none"/>
          </w:rPr>
          <w:t>avoiding waste</w:t>
        </w:r>
      </w:hyperlink>
      <w:r w:rsidRPr="00DE69F1">
        <w:t>—both waste of time and resources. The principles of this methodology were gleaned from Japanese manufacturing practices. The main idea behind them is to create more value for customers with fewer resources. There are many more methodologies and types of project management than listed here, but these are some of the most common.</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2.2 REVIEW OF RELATED WORK</w:t>
      </w: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t>2.2.1 LITERATURE REVIEW</w:t>
      </w:r>
    </w:p>
    <w:p w:rsidR="00DE69F1" w:rsidRPr="00DE69F1" w:rsidRDefault="00DE69F1" w:rsidP="00DE69F1">
      <w:pPr>
        <w:spacing w:line="360" w:lineRule="auto"/>
        <w:ind w:firstLine="720"/>
        <w:jc w:val="both"/>
        <w:rPr>
          <w:rFonts w:ascii="Times New Roman" w:hAnsi="Times New Roman" w:cs="Times New Roman"/>
          <w:sz w:val="24"/>
          <w:szCs w:val="24"/>
          <w:shd w:val="clear" w:color="auto" w:fill="FFFFFF"/>
        </w:rPr>
      </w:pPr>
      <w:r w:rsidRPr="00DE69F1">
        <w:rPr>
          <w:rFonts w:ascii="Times New Roman" w:hAnsi="Times New Roman" w:cs="Times New Roman"/>
          <w:sz w:val="24"/>
          <w:szCs w:val="24"/>
          <w:shd w:val="clear" w:color="auto" w:fill="FFFFFF"/>
        </w:rPr>
        <w:t>A literature review surveys books, intellectual articles, and any other sources relevant to a particular issue, area of research, or theory, and by so doing, provides a description, summary and critical evaluation of these works in relation to the overview of sources you have explored while researching a particular topic and to demonstrate to your readers how your research fits within a larger field of study.</w:t>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bCs/>
          <w:sz w:val="24"/>
          <w:szCs w:val="24"/>
        </w:rPr>
        <w:t xml:space="preserve">Rahul Bhatt, Darpan Bhorade, Advait Kinare, Dev Patel (2018) developed a collaborative online supervision system for projects in Thakur polytechnic, Mumbai. </w:t>
      </w:r>
      <w:r w:rsidRPr="00DE69F1">
        <w:rPr>
          <w:rFonts w:ascii="Times New Roman" w:hAnsi="Times New Roman" w:cs="Times New Roman"/>
          <w:sz w:val="24"/>
          <w:szCs w:val="24"/>
        </w:rPr>
        <w:t xml:space="preserve">They adopted </w:t>
      </w:r>
      <w:r w:rsidRPr="00DE69F1">
        <w:rPr>
          <w:rFonts w:ascii="Times New Roman" w:hAnsi="Times New Roman" w:cs="Times New Roman"/>
          <w:sz w:val="24"/>
          <w:szCs w:val="24"/>
        </w:rPr>
        <w:lastRenderedPageBreak/>
        <w:t xml:space="preserve">questionnaire and interview to gather the requirement for this project. They developed a collaborative online system that will enable group of students and a mentor to work on a particular project, some modules are under constructions. The system does not have live chat platform where students and mentors can communicate effective, since it’s a collaborative supervision. </w:t>
      </w:r>
      <w:r w:rsidRPr="00DE69F1">
        <w:rPr>
          <w:rFonts w:ascii="Times New Roman" w:hAnsi="Times New Roman" w:cs="Times New Roman"/>
          <w:sz w:val="24"/>
          <w:szCs w:val="24"/>
        </w:rPr>
        <w:fldChar w:fldCharType="begin" w:fldLock="1"/>
      </w:r>
      <w:r w:rsidRPr="00DE69F1">
        <w:rPr>
          <w:rFonts w:ascii="Times New Roman" w:hAnsi="Times New Roman" w:cs="Times New Roman"/>
          <w:sz w:val="24"/>
          <w:szCs w:val="24"/>
        </w:rPr>
        <w:instrText xml:space="preserve"> ADDIN ZOTERO_ITEM CSL_CITATION {"citationID":"BqMfCXFu","properties":{"formattedCitation":"(Bhatt, Bhorade, Kinare, &amp; Patel, 2018)","plainCitation":"(Bhatt, Bhorade, Kinare, &amp; Patel, 2018)","noteIndex":0},"citationItems":[{"id":"UbIvxU9h/gbJjinYF","uris":["http://www.mendeley.com/documents/?uuid=948d1798-cb34-49bd-aae0-0df11d1a14d5"],"uri":["http://www.mendeley.com/documents/?uuid=948d1798-cb34-49bd-aae0-0df11d1a14d5"],"itemData":{"author":[{"dropping-particle":"","family":"Bhatt","given":"Rahul","non-dropping-particle":"","parse-names":false,"suffix":""},{"dropping-particle":"","family":"Bhorade","given":"Darpan","non-dropping-particle":"","parse-names":false,"suffix":""},{"dropping-particle":"","family":"Kinare","given":"Advait","non-dropping-particle":"","parse-names":false,"suffix":""},{"dropping-particle":"","family":"Patel","given":"Dev","non-dropping-particle":"","parse-names":false,"suffix":""}],"id":"ITEM-1","issued":{"date-parts":[["2018"]]},"page":"1410-1411","title":"Student Project Management System ( SPMS )","type":"article-journal"}}],"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Bhatt, Bhorade, Kinare, &amp; Patel, 2018)</w:t>
      </w:r>
      <w:r w:rsidRPr="00DE69F1">
        <w:rPr>
          <w:rFonts w:ascii="Times New Roman" w:hAnsi="Times New Roman" w:cs="Times New Roman"/>
          <w:sz w:val="24"/>
          <w:szCs w:val="24"/>
        </w:rPr>
        <w:fldChar w:fldCharType="end"/>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Sanket Kale, Aniket Shewale, Premsagar J. Sarang, Prasad S.Pawar, Safia Sadruddin(2017) they developed an application which enables the managing, controlling, monitoring the final year projects of students. A methodology used is the Hash map data structure to implement automatic assigning of project guide with the domain to student groups. Some of it strength are Centralized data, up-to-date status reporting, E-mail notification, ease of use, backups etc. The application also reduces the extra time and efforts required to manage and monitor the final year projects in colleges and also this work monitors students in groups. The weakness of this work is that the appliication is a stand-alone system. </w:t>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Jumoke Soyemi, Folasade O. Isinkaye (2017) developed a web- based student project duplication / detection application software to monitor projects that had been implemented before to enable supervisors detect repetitive projects and guide the student right to conduct original and unique projects that will advance the technological skill of the student as well as improve technological advancement of our great nation, Nigeria. The system finally contributed to the development of a departmental project repository. The system was developed using HTML, JavaScript, Cascading Style Sheet (CSS) and PHP as the front-end while MySQL Structured Query Language was used as the back end. It was observed that the software can only be accessed over the internet.</w:t>
      </w: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ITEM CSL_CITATION {"citationID":"TVQbfdIH","properties":{"formattedCitation":"(Soyemi &amp; Isinkaye, 2017b)","plainCitation":"(Soyemi &amp; Isinkaye, 2017b)","noteIndex":0},"citationItems":[{"id":90,"uris":["http://zotero.org/users/local/lGqwEgzl/items/QZ438PUF"],"uri":["http://zotero.org/users/local/lGqwEgzl/items/QZ438PUF"],"itemData":{"id":90,"type":"article-journal","title":"A WEB-BASED FINAL YEAR STUDENT PROJECT DUPLICATION DETECTION SYSTEM","container-title":"International Journal of Computer Application","page":"8","volume":"7","source":"Zotero","abstract":"Over the years, human endeavors had experienced series of growth and development attributed to information technology. The Nigeria technological education can further be advanced by engaging this information technology in monitoring the final year student project. It is a common phenomenon in higher institutions of learning that final year student’s projects are often managed in paper-pen system where most of these students lay their hands on already completed projects, and present the same to their supervisors without the knowledge of the same. This had caused so many duplications of projects words for words, year in, year out and laziness on the part of the students replicating work without originality. This trend contributed to the poor technological skills of graduates produced in many institutions today which invariably also impact on the society at large. In this research, a webbased student project duplication detection application software was developed to monitor projects that had been implemented before to enable supervisors detect repetitive projects and guide the student right to conduct original and unique projects that will advance the technological skill of the student as well as improve technological advancement of our great nation, Nigeria. The system was developed using HTML, JavaScript, Cascading Style Sheet (CSS) and PHP as the front-end while MySQL Structured Query Language was used as the back end.","language":"en","author":[{"family":"Soyemi","given":"Jumoke"},{"family":"Isinkaye","given":"Folasade O"}],"issued":{"date-parts":[["2017"]]}}}],"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Soyemi &amp; Isinkaye, 2017b)</w:t>
      </w:r>
      <w:r w:rsidRPr="00DE69F1">
        <w:rPr>
          <w:rFonts w:ascii="Times New Roman" w:hAnsi="Times New Roman" w:cs="Times New Roman"/>
          <w:sz w:val="24"/>
          <w:szCs w:val="24"/>
        </w:rPr>
        <w:fldChar w:fldCharType="end"/>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nimesh Tayal, Ruchi Pahire, Sneha Suryawanshi, Shreyash Chawhan Assistant Professor (2017) developed an online collaborative system to manage project; that is documentation review, uploading and downloading of work. This system solved all the traditional process of manually submitting the project abstracts, synopsis or any other documents. Also it provides a platform where guide can allot tasks to their respective group and student can choose his/her group as well as can choice his project guide. Project related tasks can be allotted by the project guide and other faculties can only give reviews over it if they wish to. Students can directly </w:t>
      </w:r>
      <w:r w:rsidRPr="00DE69F1">
        <w:rPr>
          <w:rFonts w:ascii="Times New Roman" w:hAnsi="Times New Roman" w:cs="Times New Roman"/>
          <w:sz w:val="24"/>
          <w:szCs w:val="24"/>
        </w:rPr>
        <w:lastRenderedPageBreak/>
        <w:t>upload their proposed work and the documentation on this system for evaluation of the work. At the end of the project completion, based on the performance of the students, a report will be generated for the academics and grading of the student. This application can only be accessed with internet connection.</w:t>
      </w: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ITEM CSL_CITATION {"citationID":"fmfavFPQ","properties":{"formattedCitation":"(Tayal, Pahire, Suryawanshi, &amp; Chawhan, 2017)","plainCitation":"(Tayal, Pahire, Suryawanshi, &amp; Chawhan, 2017)","noteIndex":0},"citationItems":[{"id":107,"uris":["http://zotero.org/users/local/lGqwEgzl/items/MWCTWXUZ"],"uri":["http://zotero.org/users/local/lGqwEgzl/items/MWCTWXUZ"],"itemData":{"id":107,"type":"article-journal","title":"Implementation of Student Project Analysis and Management","page":"5","source":"Zotero","abstract":"In today’s era, Project Management is not an easy activity. Collaboration of Project Guide and group members are often a tedious affair. And to effectively manage the history of previous projects a well-designed system is needed. There are many traditional Activities such as group allotment, project allotment, guide allotment, marks distribution etc. All these work consume a lots of manual time. There are some issues occur during project management like project ambiguity. Hence to eliminate these issues and to minimize the manual paper work and time we introduce SPAM system. Moreover, SPAM is a Web Application which automates the whole project management system through which we can view the documentation related to the project tasks.","language":"en","author":[{"family":"Tayal","given":"Animesh"},{"family":"Pahire","given":"Ruchi"},{"family":"Suryawanshi","given":"Sneha"},{"family":"Chawhan","given":"Shreyash"}],"issued":{"date-parts":[["2017"]]}}}],"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Tayal, Pahire, Suryawanshi, &amp; Chawhan, 2017)</w:t>
      </w:r>
      <w:r w:rsidRPr="00DE69F1">
        <w:rPr>
          <w:rFonts w:ascii="Times New Roman" w:hAnsi="Times New Roman" w:cs="Times New Roman"/>
          <w:sz w:val="24"/>
          <w:szCs w:val="24"/>
        </w:rPr>
        <w:fldChar w:fldCharType="end"/>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bCs/>
          <w:sz w:val="24"/>
          <w:szCs w:val="24"/>
        </w:rPr>
        <w:t xml:space="preserve">Aaron. A. Izang, Chinyere. C. Ihesiulo, Miracle Ofuru, Chukwuebuka Okafor (2016) developed a web based project manangement system </w:t>
      </w:r>
      <w:r w:rsidRPr="00DE69F1">
        <w:rPr>
          <w:rFonts w:ascii="Times New Roman" w:hAnsi="Times New Roman" w:cs="Times New Roman"/>
          <w:sz w:val="24"/>
          <w:szCs w:val="24"/>
        </w:rPr>
        <w:t xml:space="preserve"> </w:t>
      </w:r>
      <w:r w:rsidRPr="00DE69F1">
        <w:rPr>
          <w:rFonts w:ascii="Times New Roman" w:hAnsi="Times New Roman" w:cs="Times New Roman"/>
          <w:bCs/>
          <w:iCs/>
          <w:sz w:val="24"/>
          <w:szCs w:val="24"/>
        </w:rPr>
        <w:t>that fully monitors project progress, allocates tasks, creates milestones and provides an avenue for stakeholders to track project progress during its development phase.</w:t>
      </w:r>
      <w:r w:rsidRPr="00DE69F1">
        <w:rPr>
          <w:rFonts w:ascii="Times New Roman" w:hAnsi="Times New Roman" w:cs="Times New Roman"/>
          <w:bCs/>
          <w:sz w:val="24"/>
          <w:szCs w:val="24"/>
        </w:rPr>
        <w:t xml:space="preserve">, </w:t>
      </w:r>
      <w:r w:rsidRPr="00DE69F1">
        <w:rPr>
          <w:rFonts w:ascii="Times New Roman" w:hAnsi="Times New Roman" w:cs="Times New Roman"/>
          <w:sz w:val="24"/>
          <w:szCs w:val="24"/>
        </w:rPr>
        <w:t>The software development model that was used is the iterative model. This model was used because the iterative model allows for requirement changing. The system also breaches the gap between the stakeholders and the project manager by offering a platform whereby the stakeholder can monitor the progress of the system.</w:t>
      </w: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ITEM CSL_CITATION {"citationID":"VPAvKpEc","properties":{"formattedCitation":"(Aaron. A., n.d.)","plainCitation":"(Aaron. A., n.d.)","noteIndex":0},"citationItems":[{"id":126,"uris":["http://zotero.org/users/local/lGqwEgzl/items/GYAM6KNV"],"uri":["http://zotero.org/users/local/lGqwEgzl/items/GYAM6KNV"],"itemData":{"id":126,"type":"article-journal","title":"A Web- Based Project Management System","container-title":"International Journal of Advanced Research in Computer Science and Software Engineering","source":"DOI.org (Crossref)","abstract":"As business become increasingly dependent on Information Technology for their operations, project managers find themselves under pressure to remain innovative and go forward to deliver quality projects, on time and within budget constraints. However, some organizations still find it hard to plan and track project components, stakeholders and resources. Additionally, project managers, team members and customers do not communicate frequently to share their expert opinions. Projects tend to extend beyond scheduled deadlines, not necessarily due to lack of resources or incompetence of projects members, but often because of inability to elicit requirements completely and inadequacy of proper communication. To this end, with the advent of Information Technology, there has been an increase in the demand for software that make jobs easier for people, as a result, to keep up with rising demand, project managers need a way to effectively manage their software projects. Using the iterative methodology, a web based software project management system was developed, that fully monitors project progress, allocates tasks, creates milestones and provides an avenue for stakeholders to track project progress during its development phase. The developed system solves the problem of unity and lack of communication. With the system, once added to a new project, all participating members may send messages to one another and keep tabs on the progress of the project so as to implement the stakeholder’s requirements efficiently.","ISSN":"22776451, 2277128X","journalAbbreviation":"IJARCSSE","language":"en","author":[{"family":"Aaron. A.","given":"Izang"}]}}],"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Aaron. A., n.d.)</w:t>
      </w:r>
      <w:r w:rsidRPr="00DE69F1">
        <w:rPr>
          <w:rFonts w:ascii="Times New Roman" w:hAnsi="Times New Roman" w:cs="Times New Roman"/>
          <w:sz w:val="24"/>
          <w:szCs w:val="24"/>
        </w:rPr>
        <w:fldChar w:fldCharType="end"/>
      </w:r>
      <w:r w:rsidRPr="00DE69F1">
        <w:rPr>
          <w:rFonts w:ascii="Times New Roman" w:hAnsi="Times New Roman" w:cs="Times New Roman"/>
          <w:sz w:val="24"/>
          <w:szCs w:val="24"/>
        </w:rPr>
        <w:t xml:space="preserve"> </w:t>
      </w:r>
    </w:p>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bCs/>
          <w:color w:val="auto"/>
        </w:rPr>
        <w:t>Fabiyi A. Aderanti, Ramoni T. Amosa. Adetutu A. Oluwatobiloba (2016) developed a</w:t>
      </w:r>
      <w:r w:rsidRPr="00DE69F1">
        <w:rPr>
          <w:rFonts w:ascii="Times New Roman" w:hAnsi="Times New Roman" w:cs="Times New Roman"/>
          <w:bCs/>
          <w:iCs/>
          <w:color w:val="auto"/>
        </w:rPr>
        <w:t xml:space="preserve"> resource allocation system that will used to assigning project supervisors to students. </w:t>
      </w:r>
      <w:r w:rsidRPr="00DE69F1">
        <w:rPr>
          <w:rFonts w:ascii="Times New Roman" w:hAnsi="Times New Roman" w:cs="Times New Roman"/>
          <w:color w:val="auto"/>
        </w:rPr>
        <w:t>They adopted questionnaire and interview to gather the requirement for this project.</w:t>
      </w:r>
      <w:r w:rsidRPr="00DE69F1">
        <w:rPr>
          <w:rFonts w:ascii="Times New Roman" w:hAnsi="Times New Roman" w:cs="Times New Roman"/>
          <w:bCs/>
          <w:iCs/>
          <w:color w:val="auto"/>
        </w:rPr>
        <w:t xml:space="preserve"> Matching algorithm methodology was used to achieve the aim of this work. The algorithm was preferred due to its efficiency in data matching and selection. The programming Languages like Php and MySql and Wamp Server was used for the implementation of the system. </w:t>
      </w:r>
      <w:r w:rsidRPr="00DE69F1">
        <w:rPr>
          <w:rFonts w:ascii="Times New Roman" w:hAnsi="Times New Roman" w:cs="Times New Roman"/>
          <w:color w:val="auto"/>
        </w:rPr>
        <w:t>The System demonstrated that the Matching Algorithm is able to provide solutions to many of the problems inherent in allocation of resources. The system is an online application that will only be accessed with internet connection.</w:t>
      </w:r>
      <w:r w:rsidRPr="00DE69F1">
        <w:rPr>
          <w:rFonts w:ascii="Times New Roman" w:hAnsi="Times New Roman" w:cs="Times New Roman"/>
          <w:color w:val="auto"/>
        </w:rPr>
        <w:fldChar w:fldCharType="begin"/>
      </w:r>
      <w:r w:rsidRPr="00DE69F1">
        <w:rPr>
          <w:rFonts w:ascii="Times New Roman" w:hAnsi="Times New Roman" w:cs="Times New Roman"/>
          <w:color w:val="auto"/>
        </w:rPr>
        <w:instrText xml:space="preserve"> ADDIN ZOTERO_ITEM CSL_CITATION {"citationID":"BhEe5pj3","properties":{"formattedCitation":"(Aderanti, Amosa, &amp; Oluwatobiloba, n.d.)","plainCitation":"(Aderanti, Amosa, &amp; Oluwatobiloba, n.d.)","noteIndex":0},"citationItems":[{"id":110,"uris":["http://zotero.org/users/local/lGqwEgzl/items/RDUJ2G5G"],"uri":["http://zotero.org/users/local/lGqwEgzl/items/RDUJ2G5G"],"itemData":{"id":110,"type":"article-journal","title":"Development of Student Project Allocation System Using Matching Algorithm","page":"8","source":"Zotero","abstract":"Resource allocation is the assignment of available resources to various uses. This paper brings in impact analysis of efficiency of project coordinator in effectively allocating students to supervisor/Lecturer. The paper aim at solving the problem of allocating project student to appropriate project supervisors. Matching algorithm was used to achieve the aim. The algorithm was preferred due to its efficiency in data matching and selection. The programming Languages used are Php and MySql and Wamp Server was used for the implementation of the system.","language":"en","author":[{"family":"Aderanti","given":"Fabiyi A"},{"family":"Amosa","given":"Ramoni T"},{"family":"Oluwatobiloba","given":"Adetutu A"}]}}],"schema":"https://github.com/citation-style-language/schema/raw/master/csl-citation.json"} </w:instrText>
      </w:r>
      <w:r w:rsidRPr="00DE69F1">
        <w:rPr>
          <w:rFonts w:ascii="Times New Roman" w:hAnsi="Times New Roman" w:cs="Times New Roman"/>
          <w:color w:val="auto"/>
        </w:rPr>
        <w:fldChar w:fldCharType="separate"/>
      </w:r>
      <w:r w:rsidRPr="00DE69F1">
        <w:rPr>
          <w:rFonts w:ascii="Times New Roman" w:hAnsi="Times New Roman" w:cs="Times New Roman"/>
        </w:rPr>
        <w:t>(Aderanti, Amosa, &amp; Oluwatobiloba, 2016.)</w:t>
      </w:r>
      <w:r w:rsidRPr="00DE69F1">
        <w:rPr>
          <w:rFonts w:ascii="Times New Roman" w:hAnsi="Times New Roman" w:cs="Times New Roman"/>
          <w:color w:val="auto"/>
        </w:rPr>
        <w:fldChar w:fldCharType="end"/>
      </w:r>
      <w:r w:rsidRPr="00DE69F1">
        <w:rPr>
          <w:rFonts w:ascii="Times New Roman" w:hAnsi="Times New Roman" w:cs="Times New Roman"/>
          <w:color w:val="auto"/>
        </w:rPr>
        <w:t xml:space="preserve"> </w:t>
      </w:r>
    </w:p>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color w:val="auto"/>
        </w:rPr>
        <w:t>Chun-Hang L, Chung-Lun L, Tsun-Kit Y, Wai-Man P, Jeff K.T, Wai-Shng H, Tak-Lam W (</w:t>
      </w:r>
    </w:p>
    <w:p w:rsidR="00DE69F1" w:rsidRPr="00DE69F1" w:rsidRDefault="00DE69F1" w:rsidP="00DE69F1">
      <w:p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2015) developed an online platform which facilitates the final year projects (FYP) process, their system include three kinds of users; they are the FYP programme organizer (PO), project supervisors and the project group members. A p</w:t>
      </w:r>
      <w:r w:rsidRPr="00DE69F1">
        <w:rPr>
          <w:rFonts w:ascii="Times New Roman" w:hAnsi="Times New Roman" w:cs="Times New Roman"/>
          <w:bCs/>
          <w:sz w:val="24"/>
          <w:szCs w:val="24"/>
        </w:rPr>
        <w:t xml:space="preserve">reliminary user study and evaluation on the system was conducted and was found to be of a positive impact to their institute. </w:t>
      </w:r>
      <w:r w:rsidRPr="00DE69F1">
        <w:rPr>
          <w:rFonts w:ascii="Times New Roman" w:hAnsi="Times New Roman" w:cs="Times New Roman"/>
          <w:sz w:val="24"/>
          <w:szCs w:val="24"/>
        </w:rPr>
        <w:t xml:space="preserve">The system does not allow users to discuss or solve challenges when the project encounters problems. It is kind of hard for students to communicate with their supervisor out of the meeting time purely by email, as the feedback time is prolonged, and progress of the project will be significantly affected. Also, students usually found it difficult for them to keep up the original planned </w:t>
      </w:r>
      <w:r w:rsidRPr="00DE69F1">
        <w:rPr>
          <w:rFonts w:ascii="Times New Roman" w:hAnsi="Times New Roman" w:cs="Times New Roman"/>
          <w:sz w:val="24"/>
          <w:szCs w:val="24"/>
        </w:rPr>
        <w:lastRenderedPageBreak/>
        <w:t>progress after the project starts. This can due to the lack of project management knowledge and tools.</w:t>
      </w: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ITEM CSL_CITATION {"citationID":"bhPo9p3P","properties":{"formattedCitation":"(Leung et al., 2015)","plainCitation":"(Leung et al., 2015)","noteIndex":0},"citationItems":[{"id":91,"uris":["http://zotero.org/users/local/lGqwEgzl/items/EQQXT8CH"],"uri":["http://zotero.org/users/local/lGqwEgzl/items/EQQXT8CH"],"itemData":{"id":91,"type":"chapter","title":"The Development of a Final Year Project Management System for Information Technology Programmes","container-title":"Technology in Education. Transforming Educational Practices with Technology","publisher":"Springer Berlin Heidelberg","publisher-place":"Berlin, Heidelberg","page":"86-97","volume":"494","source":"DOI.org (Crossref)","event-place":"Berlin, Heidelberg","abstract":"This project tries to develop an online platform which facilitates the final year projects (FYP) process implemented by our information technology programme. The whole FYP is a year-long process involving groups of students and their supervisors to accomplish a theme based project. It is very necessary to employ the latest technologies in order to allow different parties to contribute and communicate more efficiently. Therefore, we have designed and developed a comprehensive web-based system to better support the three kinds of users; they are the FYP programme organizer (PO), project supervisors and the project group members.","URL":"http://link.springer.com/10.1007/978-3-662-46158-7_9","ISBN":"978-3-662-46157-0","note":"DOI: 10.1007/978-3-662-46158-7_9","language":"en","editor":[{"family":"Li","given":"Kam Cheong"},{"family":"Wong","given":"Tak-Lam"},{"family":"Cheung","given":"Simon K. S."},{"family":"Lam","given":"Jeanne"},{"family":"Ng","given":"Kwan Keung"}],"author":[{"family":"Leung","given":"Chun-Hang"},{"family":"Lai","given":"Chung-Lun"},{"family":"Yuan","given":"Tsun-Kit"},{"family":"Pang","given":"Wai-Man"},{"family":"Tang","given":"Jeff K. T."},{"family":"Ho","given":"Wai-Shing"},{"family":"Wong","given":"Tak-Lam"}],"issued":{"date-parts":[["2015"]]},"accessed":{"date-parts":[["2019",11,22]]}}}],"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Leung et al., 2015)</w:t>
      </w:r>
      <w:r w:rsidRPr="00DE69F1">
        <w:rPr>
          <w:rFonts w:ascii="Times New Roman" w:hAnsi="Times New Roman" w:cs="Times New Roman"/>
          <w:sz w:val="24"/>
          <w:szCs w:val="24"/>
        </w:rPr>
        <w:fldChar w:fldCharType="end"/>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bCs/>
          <w:iCs/>
          <w:sz w:val="24"/>
          <w:szCs w:val="24"/>
        </w:rPr>
        <w:t xml:space="preserve">Abdulkareem Ademola, Adeyinka Adewale, Dike U. Ike (2013) </w:t>
      </w:r>
      <w:r w:rsidRPr="00DE69F1">
        <w:rPr>
          <w:rFonts w:ascii="Times New Roman" w:hAnsi="Times New Roman" w:cs="Times New Roman"/>
          <w:sz w:val="24"/>
          <w:szCs w:val="24"/>
        </w:rPr>
        <w:t xml:space="preserve">developed a portal-based system used for the automation of the processes associated with the management of final year projects in the department of Electrical and Information department Engineering, Covenant University, Nigeria. The processes start from the allocation of project supervisors to students down to the final clearance of the student after the project defense. ASP.NET was used to create the web server, C-sharp language (C#), Microsoft SQL server 2005 as the back-end. The aim and objectives of this project was actualized. Also the portal was able to prevent the duplication / replication of final year Projects. The application can online be accessed with internet connection. </w:t>
      </w: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ITEM CSL_CITATION {"citationID":"h8EGB80z","properties":{"formattedCitation":"(Ademola, Adewale, &amp; Ike, 2013)","plainCitation":"(Ademola, Adewale, &amp; Ike, 2013)","noteIndex":0},"citationItems":[{"id":117,"uris":["http://zotero.org/users/local/lGqwEgzl/items/ESDMMMN4"],"uri":["http://zotero.org/users/local/lGqwEgzl/items/ESDMMMN4"],"itemData":{"id":117,"type":"article-journal","title":"Design and Development of a University Portal for the Management of Final Year Undergraduate Projects","page":"10","volume":"2","source":"Zotero","abstract":"Processes associated with undergraduate final year projects have always been a manual process which requires a lot of paperwork and could sometimes be a cumbersome and tiring task for the personnel in charge. The manual process sometimes leads to time wasting, impeding of project work because the student carrying out the project work is not able to update the lecturer on the level of execution of the project. Also due to unavailability of a content management system or repository, duplicity of previously carried out final year projects is experienced. It could be sensed by the project supervisors or the personnel in charge that this particular project has been done but where is the proof? Where is the system that out rightly bounces the topic back when the student puts it forward or bring forth a list of projects that has keywords present in the chosen project topic? This project work therefore, eliminates or reduces the error of allowing a student to carry out a project that has been done before as well as cutting down on the cost and time required by the student to produce a quality technical report. It also helps to prevent the forgery of signatures usually experienced during the final clearance stage of the students after the conclusion of the project work. During the clearance stages, the completed stages will be noted by the computer until the final stage of the clearance stage is completed and the print button can be clicked upon by the student to bring forth the completed clearance form. In this work, we developed an intranet portal platform that can integrate all the processes above into one system.","language":"en","author":[{"family":"Ademola","given":"Abdulkareem"},{"family":"Adewale","given":"Adeyinka"},{"family":"Ike","given":"Dike U"}],"issued":{"date-parts":[["2013"]]}}}],"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Ademola, Adewale, &amp; Ike, 2013)</w:t>
      </w:r>
      <w:r w:rsidRPr="00DE69F1">
        <w:rPr>
          <w:rFonts w:ascii="Times New Roman" w:hAnsi="Times New Roman" w:cs="Times New Roman"/>
          <w:sz w:val="24"/>
          <w:szCs w:val="24"/>
        </w:rPr>
        <w:fldChar w:fldCharType="end"/>
      </w:r>
      <w:r w:rsidRPr="00DE69F1">
        <w:rPr>
          <w:rFonts w:ascii="Times New Roman" w:hAnsi="Times New Roman" w:cs="Times New Roman"/>
          <w:sz w:val="24"/>
          <w:szCs w:val="24"/>
        </w:rPr>
        <w:br/>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2.2.2 Literature Review Table</w:t>
      </w: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443"/>
        </w:trPr>
        <w:tc>
          <w:tcPr>
            <w:tcW w:w="805" w:type="dxa"/>
            <w:tcBorders>
              <w:top w:val="single" w:sz="4" w:space="0" w:color="auto"/>
              <w:left w:val="single" w:sz="4" w:space="0" w:color="auto"/>
              <w:bottom w:val="single" w:sz="4" w:space="0" w:color="auto"/>
              <w:right w:val="single" w:sz="4" w:space="0" w:color="auto"/>
            </w:tcBorders>
            <w:hideMark/>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hideMark/>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hideMark/>
          </w:tcPr>
          <w:p w:rsidR="00DE69F1" w:rsidRPr="00DE69F1" w:rsidRDefault="00DE69F1" w:rsidP="00DE69F1">
            <w:pPr>
              <w:pStyle w:val="ListParagraph"/>
              <w:numPr>
                <w:ilvl w:val="0"/>
                <w:numId w:val="13"/>
              </w:numPr>
              <w:spacing w:after="0"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hideMark/>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anket Kale, Aniket Shewale, Premsagar J. Sarang, Prasad S.Pawar, Safia Sadruddin (2017)</w:t>
            </w:r>
          </w:p>
        </w:tc>
        <w:tc>
          <w:tcPr>
            <w:tcW w:w="1980" w:type="dxa"/>
            <w:tcBorders>
              <w:top w:val="single" w:sz="4" w:space="0" w:color="auto"/>
              <w:left w:val="single" w:sz="4" w:space="0" w:color="auto"/>
              <w:bottom w:val="single" w:sz="4" w:space="0" w:color="auto"/>
              <w:right w:val="single" w:sz="4" w:space="0" w:color="auto"/>
            </w:tcBorders>
            <w:hideMark/>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Management System (PMS)</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Developed an application which enables the managing, controlling, and monitoring the final year projects of students. </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 methodology used is the Hash map data structure to implement automatic assigning of project guide with the domain to student groups.</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Some of it strength are Centralized data, up-to-date status reporting, E-mail notification, ease of use, backups etc. The application also reduces the extra time and efforts required to manage and monitor the final year projects in colleges and also this work monitors students in groups.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eakness of this work is that the application is a stand-alone system.</w:t>
            </w:r>
          </w:p>
        </w:tc>
      </w:tr>
    </w:tbl>
    <w:p w:rsidR="00DE69F1" w:rsidRPr="00DE69F1" w:rsidRDefault="00DE69F1" w:rsidP="00DE69F1">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ListParagraph"/>
              <w:numPr>
                <w:ilvl w:val="0"/>
                <w:numId w:val="13"/>
              </w:numPr>
              <w:spacing w:after="0"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Jumoke Soyemi, Folasade O. Isinkaye (2017) </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 web-based final year Students Project Duplication Detection System</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Developed a web- based system to monitor projects that had been implemented before to enable supervisors detect repetitive projects and guide the student right to conduct original and unique projects that will advance the technological skill of a student. </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was developed using HTML, JavaScript, Cascading Style Sheet (CSS) and PHP as the front-end while MySQL Structured Query Language was used as the back end.</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finally contributed to the development of a departmental project repository.  It was observed that the software can only be accessed over the internet.</w:t>
            </w:r>
          </w:p>
          <w:p w:rsidR="00DE69F1" w:rsidRPr="00DE69F1" w:rsidRDefault="00DE69F1" w:rsidP="00DE69F1">
            <w:pPr>
              <w:spacing w:line="360" w:lineRule="auto"/>
              <w:jc w:val="both"/>
              <w:rPr>
                <w:rFonts w:ascii="Times New Roman" w:hAnsi="Times New Roman" w:cs="Times New Roman"/>
                <w:sz w:val="24"/>
                <w:szCs w:val="24"/>
              </w:rPr>
            </w:pP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br w:type="page"/>
      </w:r>
    </w:p>
    <w:tbl>
      <w:tblPr>
        <w:tblStyle w:val="TableGrid"/>
        <w:tblpPr w:leftFromText="180" w:rightFromText="180" w:vertAnchor="text" w:horzAnchor="margin" w:tblpY="-156"/>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ListParagraph"/>
              <w:numPr>
                <w:ilvl w:val="0"/>
                <w:numId w:val="13"/>
              </w:numPr>
              <w:spacing w:after="0"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Sonali Gadge, Animesh Tayal, Ruchi Pahire, Sneha Suryawanshi, Shreyash Chawhan Assistant Professor (Year 2017). </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Review on Student’s Project Management System for Faculty of Engineering &amp; Technology</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Developed an online collaborative system to manage project; that is documentation review, uploading and downloading of work</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y Interviewed students and lecturers when gathering their data.</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is system solved all the traditional process of manually submitting the project abstracts, synopsis or any other documents. Also it provides a platform where guide can allot tasks to their respective group and student can choose his/her group as well as can choice his project guide. Project related tasks can be allotted by the project guide and other faculties can only give reviews over it if they wish to. </w:t>
            </w:r>
          </w:p>
          <w:p w:rsidR="00DE69F1" w:rsidRPr="00DE69F1" w:rsidRDefault="00DE69F1" w:rsidP="00DE69F1">
            <w:pPr>
              <w:spacing w:line="360" w:lineRule="auto"/>
              <w:jc w:val="both"/>
              <w:rPr>
                <w:rFonts w:ascii="Times New Roman" w:hAnsi="Times New Roman" w:cs="Times New Roman"/>
                <w:sz w:val="24"/>
                <w:szCs w:val="24"/>
              </w:rPr>
            </w:pP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Students can directly upload their proposed work and the documentation on this system for evaluation of the work. At the end of the </w:t>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completion, based on the performance of the students, a report will be generated for the academics and grading of the student.</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is application can only be accessed with internet connection.</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ind w:left="360"/>
              <w:jc w:val="both"/>
              <w:rPr>
                <w:rFonts w:ascii="Times New Roman" w:hAnsi="Times New Roman" w:cs="Times New Roman"/>
                <w:sz w:val="24"/>
                <w:szCs w:val="24"/>
              </w:rPr>
            </w:pPr>
            <w:r w:rsidRPr="00DE69F1">
              <w:rPr>
                <w:rFonts w:ascii="Times New Roman" w:hAnsi="Times New Roman" w:cs="Times New Roman"/>
                <w:sz w:val="24"/>
                <w:szCs w:val="24"/>
              </w:rPr>
              <w:t>4.</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bCs/>
                <w:color w:val="auto"/>
              </w:rPr>
              <w:t xml:space="preserve">Aaron. A. Izang, Chinyere. C. Ihesiulo, Miracle Ofuru, Chukwuebuka Okafor (2016) </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A Web- Based Project Management System</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bCs/>
                <w:sz w:val="24"/>
                <w:szCs w:val="24"/>
              </w:rPr>
              <w:t xml:space="preserve">Developed web based project management system </w:t>
            </w:r>
            <w:r w:rsidRPr="00DE69F1">
              <w:rPr>
                <w:rFonts w:ascii="Times New Roman" w:hAnsi="Times New Roman" w:cs="Times New Roman"/>
                <w:sz w:val="24"/>
                <w:szCs w:val="24"/>
              </w:rPr>
              <w:t xml:space="preserve"> </w:t>
            </w:r>
            <w:r w:rsidRPr="00DE69F1">
              <w:rPr>
                <w:rFonts w:ascii="Times New Roman" w:hAnsi="Times New Roman" w:cs="Times New Roman"/>
                <w:bCs/>
                <w:iCs/>
                <w:sz w:val="24"/>
                <w:szCs w:val="24"/>
              </w:rPr>
              <w:t>that fully monitors project progress, allocates tasks, creates milestones and provides an avenue for stakeholders to track project progress during its development phase.</w:t>
            </w:r>
            <w:r w:rsidRPr="00DE69F1">
              <w:rPr>
                <w:rFonts w:ascii="Times New Roman" w:hAnsi="Times New Roman" w:cs="Times New Roman"/>
                <w:bCs/>
                <w:sz w:val="24"/>
                <w:szCs w:val="24"/>
              </w:rPr>
              <w:t>,</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color w:val="auto"/>
              </w:rPr>
              <w:t>The software development model that was used is the iterative model. This model was used because the iterative model allows for requirement changing.</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also breaches the gap between the stakeholders and the project manager by offering a platform whereby the stakeholder can monitor the progress of the system.</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is application can only be accessed with internet connection.</w:t>
            </w:r>
          </w:p>
          <w:p w:rsidR="00DE69F1" w:rsidRPr="00DE69F1" w:rsidRDefault="00DE69F1" w:rsidP="00DE69F1">
            <w:pPr>
              <w:spacing w:line="360" w:lineRule="auto"/>
              <w:jc w:val="both"/>
              <w:rPr>
                <w:rFonts w:ascii="Times New Roman" w:hAnsi="Times New Roman" w:cs="Times New Roman"/>
                <w:sz w:val="24"/>
                <w:szCs w:val="24"/>
              </w:rPr>
            </w:pPr>
          </w:p>
        </w:tc>
      </w:tr>
    </w:tbl>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ind w:left="360"/>
              <w:jc w:val="both"/>
              <w:rPr>
                <w:rFonts w:ascii="Times New Roman" w:hAnsi="Times New Roman" w:cs="Times New Roman"/>
                <w:sz w:val="24"/>
                <w:szCs w:val="24"/>
              </w:rPr>
            </w:pPr>
            <w:r w:rsidRPr="00DE69F1">
              <w:rPr>
                <w:rFonts w:ascii="Times New Roman" w:hAnsi="Times New Roman" w:cs="Times New Roman"/>
                <w:sz w:val="24"/>
                <w:szCs w:val="24"/>
              </w:rPr>
              <w:t>5.</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Default"/>
              <w:spacing w:line="360" w:lineRule="auto"/>
              <w:jc w:val="both"/>
              <w:rPr>
                <w:rFonts w:ascii="Times New Roman" w:hAnsi="Times New Roman" w:cs="Times New Roman"/>
                <w:bCs/>
                <w:color w:val="auto"/>
              </w:rPr>
            </w:pPr>
            <w:r w:rsidRPr="00DE69F1">
              <w:rPr>
                <w:rFonts w:ascii="Times New Roman" w:hAnsi="Times New Roman" w:cs="Times New Roman"/>
                <w:bCs/>
                <w:color w:val="auto"/>
              </w:rPr>
              <w:t xml:space="preserve">Rahul Bhatt, Darpan Bhorade, Advait Kinare, Dev Patel (2018) </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w:t>
            </w:r>
            <w:r w:rsidRPr="00DE69F1">
              <w:rPr>
                <w:rFonts w:ascii="Times New Roman" w:hAnsi="Times New Roman" w:cs="Times New Roman"/>
                <w:bCs/>
                <w:sz w:val="24"/>
                <w:szCs w:val="24"/>
              </w:rPr>
              <w:t>Student Project Management System (SPMS)</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bCs/>
                <w:sz w:val="24"/>
                <w:szCs w:val="24"/>
              </w:rPr>
            </w:pPr>
            <w:r w:rsidRPr="00DE69F1">
              <w:rPr>
                <w:rFonts w:ascii="Times New Roman" w:hAnsi="Times New Roman" w:cs="Times New Roman"/>
                <w:bCs/>
                <w:sz w:val="24"/>
                <w:szCs w:val="24"/>
              </w:rPr>
              <w:t>Developed a collaborative online supervision system for projects in Thakur polytechnic, Mumbai.</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color w:val="auto"/>
              </w:rPr>
              <w:t>They adopted questionnaire and interview to gather the requirement for this project.</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y developed a collaborative online system that will enable group of students and a mentor to work on a particular project, some modules are under construction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oes not have live chat platform where students and mentors can communicate effective, since it’s a collaborative supervision.</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ListParagraph"/>
              <w:numPr>
                <w:ilvl w:val="0"/>
                <w:numId w:val="40"/>
              </w:numPr>
              <w:spacing w:after="0"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autoSpaceDE w:val="0"/>
              <w:autoSpaceDN w:val="0"/>
              <w:adjustRightInd w:val="0"/>
              <w:spacing w:line="360" w:lineRule="auto"/>
              <w:jc w:val="both"/>
              <w:rPr>
                <w:rFonts w:ascii="Times New Roman" w:hAnsi="Times New Roman" w:cs="Times New Roman"/>
                <w:bCs/>
                <w:sz w:val="24"/>
                <w:szCs w:val="24"/>
              </w:rPr>
            </w:pPr>
            <w:r w:rsidRPr="00DE69F1">
              <w:rPr>
                <w:rFonts w:ascii="Times New Roman" w:hAnsi="Times New Roman" w:cs="Times New Roman"/>
                <w:bCs/>
                <w:sz w:val="24"/>
                <w:szCs w:val="24"/>
              </w:rPr>
              <w:t>Fabiyi A. Aderanti, Ramoni T. Amosa. Adetutu A. Oluwatobiloba (2016)</w:t>
            </w:r>
            <w:r w:rsidRPr="00DE69F1">
              <w:rPr>
                <w:rFonts w:ascii="Times New Roman" w:hAnsi="Times New Roman" w:cs="Times New Roman"/>
                <w:sz w:val="24"/>
                <w:szCs w:val="24"/>
              </w:rPr>
              <w:t xml:space="preserve"> </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autoSpaceDE w:val="0"/>
              <w:autoSpaceDN w:val="0"/>
              <w:adjustRightInd w:val="0"/>
              <w:spacing w:line="360" w:lineRule="auto"/>
              <w:jc w:val="both"/>
              <w:rPr>
                <w:rFonts w:ascii="Times New Roman" w:hAnsi="Times New Roman" w:cs="Times New Roman"/>
                <w:bCs/>
                <w:sz w:val="24"/>
                <w:szCs w:val="24"/>
              </w:rPr>
            </w:pPr>
            <w:r w:rsidRPr="00DE69F1">
              <w:rPr>
                <w:rFonts w:ascii="Times New Roman" w:hAnsi="Times New Roman" w:cs="Times New Roman"/>
                <w:bCs/>
                <w:sz w:val="24"/>
                <w:szCs w:val="24"/>
              </w:rPr>
              <w:t>Development of Student Project Allocation System Using</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bCs/>
                <w:sz w:val="24"/>
                <w:szCs w:val="24"/>
              </w:rPr>
              <w:t>Matching Algorithm</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bCs/>
                <w:sz w:val="24"/>
                <w:szCs w:val="24"/>
              </w:rPr>
            </w:pPr>
            <w:r w:rsidRPr="00DE69F1">
              <w:rPr>
                <w:rFonts w:ascii="Times New Roman" w:hAnsi="Times New Roman" w:cs="Times New Roman"/>
                <w:bCs/>
                <w:sz w:val="24"/>
                <w:szCs w:val="24"/>
              </w:rPr>
              <w:t>Developed a</w:t>
            </w:r>
            <w:r w:rsidRPr="00DE69F1">
              <w:rPr>
                <w:rFonts w:ascii="Times New Roman" w:hAnsi="Times New Roman" w:cs="Times New Roman"/>
                <w:bCs/>
                <w:iCs/>
                <w:sz w:val="24"/>
                <w:szCs w:val="24"/>
              </w:rPr>
              <w:t xml:space="preserve"> resource allocation system that will used to assigning project supervisors to students.</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color w:val="auto"/>
              </w:rPr>
              <w:t>They adopted questionnaire and interview to gather the requirement for this project.</w:t>
            </w:r>
            <w:r w:rsidRPr="00DE69F1">
              <w:rPr>
                <w:rFonts w:ascii="Times New Roman" w:hAnsi="Times New Roman" w:cs="Times New Roman"/>
                <w:bCs/>
                <w:iCs/>
                <w:color w:val="auto"/>
              </w:rPr>
              <w:t xml:space="preserve"> Matching algorithm methodology was used to achieve the aim of this work. The algorithm was preferred due to its efficiency in data matching and selection. The programming Languages like Php and MySql and Wamp Server was used for the implementation of the system.</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emonstrated that the Matching Algorithm is able to provide solutions to many of the problems inherent in allocation of resources.</w:t>
            </w:r>
          </w:p>
          <w:p w:rsidR="00DE69F1" w:rsidRPr="00DE69F1" w:rsidRDefault="00DE69F1" w:rsidP="00DE69F1">
            <w:pPr>
              <w:autoSpaceDE w:val="0"/>
              <w:autoSpaceDN w:val="0"/>
              <w:adjustRightInd w:val="0"/>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system is an online application that will only be accessed with internet connection. </w:t>
            </w:r>
          </w:p>
          <w:p w:rsidR="00DE69F1" w:rsidRPr="00DE69F1" w:rsidRDefault="00DE69F1" w:rsidP="00DE69F1">
            <w:pPr>
              <w:spacing w:line="360" w:lineRule="auto"/>
              <w:jc w:val="both"/>
              <w:rPr>
                <w:rFonts w:ascii="Times New Roman" w:hAnsi="Times New Roman" w:cs="Times New Roman"/>
                <w:sz w:val="24"/>
                <w:szCs w:val="24"/>
              </w:rPr>
            </w:pPr>
          </w:p>
        </w:tc>
      </w:tr>
    </w:tbl>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ListParagraph"/>
              <w:numPr>
                <w:ilvl w:val="0"/>
                <w:numId w:val="41"/>
              </w:numPr>
              <w:spacing w:after="0"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bCs/>
                <w:sz w:val="24"/>
                <w:szCs w:val="24"/>
              </w:rPr>
            </w:pPr>
            <w:r w:rsidRPr="00DE69F1">
              <w:rPr>
                <w:rFonts w:ascii="Times New Roman" w:hAnsi="Times New Roman" w:cs="Times New Roman"/>
                <w:bCs/>
                <w:iCs/>
                <w:sz w:val="24"/>
                <w:szCs w:val="24"/>
              </w:rPr>
              <w:t xml:space="preserve">Abdulkareem Ademola, Adeyinka Adewale, Dike U. Ike (2013) </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autoSpaceDE w:val="0"/>
              <w:autoSpaceDN w:val="0"/>
              <w:adjustRightInd w:val="0"/>
              <w:spacing w:line="360" w:lineRule="auto"/>
              <w:jc w:val="both"/>
              <w:rPr>
                <w:rFonts w:ascii="Times New Roman" w:hAnsi="Times New Roman" w:cs="Times New Roman"/>
                <w:bCs/>
                <w:sz w:val="24"/>
                <w:szCs w:val="24"/>
              </w:rPr>
            </w:pPr>
            <w:r w:rsidRPr="00DE69F1">
              <w:rPr>
                <w:rFonts w:ascii="Times New Roman" w:hAnsi="Times New Roman" w:cs="Times New Roman"/>
                <w:bCs/>
                <w:sz w:val="24"/>
                <w:szCs w:val="24"/>
              </w:rPr>
              <w:t>Design and Development of a University Portal for the Management of Final Year Undergraduate Projects</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bCs/>
                <w:sz w:val="24"/>
                <w:szCs w:val="24"/>
              </w:rPr>
            </w:pPr>
            <w:r w:rsidRPr="00DE69F1">
              <w:rPr>
                <w:rFonts w:ascii="Times New Roman" w:hAnsi="Times New Roman" w:cs="Times New Roman"/>
                <w:sz w:val="24"/>
                <w:szCs w:val="24"/>
              </w:rPr>
              <w:t>Developed a portal-based system used for the automation of the processes associated with the management of final year projects in the department of Electrical and Information department Engineering, Covenant University, Nigeria.</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SP.NET was used to create the web server, C-sharp language (C#), Microsoft SQL server 2005 as the back-end. </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processes start from the allocation of project supervisors to students down to the final clearance of the student after the project defense.  The aim and objectives of this project was actualized. Also the portal was able to prevent the duplication / replication of final year Projects.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application can online be accessed with internet connection.</w:t>
            </w:r>
          </w:p>
        </w:tc>
      </w:tr>
    </w:tbl>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p w:rsidR="00DE69F1" w:rsidRPr="00DE69F1" w:rsidRDefault="00DE69F1" w:rsidP="00DE69F1">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ListParagraph"/>
              <w:numPr>
                <w:ilvl w:val="0"/>
                <w:numId w:val="42"/>
              </w:numPr>
              <w:spacing w:after="0"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color w:val="auto"/>
              </w:rPr>
              <w:t>Chun-Hang L, Chung-Lun L, Tsun-Kit Y, Wai-Man P, Jeff K.T, Wai-Shng H, Tak-Lam W (</w:t>
            </w:r>
          </w:p>
          <w:p w:rsidR="00DE69F1" w:rsidRPr="00DE69F1" w:rsidRDefault="00DE69F1" w:rsidP="00DE69F1">
            <w:pPr>
              <w:tabs>
                <w:tab w:val="left" w:pos="360"/>
              </w:tabs>
              <w:spacing w:line="360" w:lineRule="auto"/>
              <w:jc w:val="both"/>
              <w:rPr>
                <w:rFonts w:ascii="Times New Roman" w:hAnsi="Times New Roman" w:cs="Times New Roman"/>
                <w:bCs/>
                <w:iCs/>
                <w:sz w:val="24"/>
                <w:szCs w:val="24"/>
              </w:rPr>
            </w:pPr>
            <w:r w:rsidRPr="00DE69F1">
              <w:rPr>
                <w:rFonts w:ascii="Times New Roman" w:hAnsi="Times New Roman" w:cs="Times New Roman"/>
                <w:sz w:val="24"/>
                <w:szCs w:val="24"/>
              </w:rPr>
              <w:t xml:space="preserve"> 2015)</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Development of a Final Year Project Management System for Information Technology Programmes</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autoSpaceDE w:val="0"/>
              <w:autoSpaceDN w:val="0"/>
              <w:adjustRightInd w:val="0"/>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Developed an online platform which facilitates the final year projects (FYP) process, their system include three kinds of users; they are the FYP programme organizer (PO), project supervisors and the project group members.</w:t>
            </w: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y gather information via interviews from students and lecturers.</w:t>
            </w: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bCs/>
                <w:sz w:val="24"/>
                <w:szCs w:val="24"/>
              </w:rPr>
            </w:pPr>
            <w:r w:rsidRPr="00DE69F1">
              <w:rPr>
                <w:rFonts w:ascii="Times New Roman" w:hAnsi="Times New Roman" w:cs="Times New Roman"/>
                <w:sz w:val="24"/>
                <w:szCs w:val="24"/>
              </w:rPr>
              <w:t>A p</w:t>
            </w:r>
            <w:r w:rsidRPr="00DE69F1">
              <w:rPr>
                <w:rFonts w:ascii="Times New Roman" w:hAnsi="Times New Roman" w:cs="Times New Roman"/>
                <w:bCs/>
                <w:sz w:val="24"/>
                <w:szCs w:val="24"/>
              </w:rPr>
              <w:t>reliminary user study and evaluation on the system was conducted and was found to be of a positive impact to their institute.</w:t>
            </w:r>
          </w:p>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system does not allow users to discuss or solve challenges when the project encounters problems. Significantly affected. </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p w:rsidR="00DE69F1" w:rsidRPr="00DE69F1" w:rsidRDefault="00DE69F1" w:rsidP="00DE69F1">
      <w:pPr>
        <w:spacing w:line="360" w:lineRule="auto"/>
        <w:jc w:val="both"/>
        <w:rPr>
          <w:rFonts w:ascii="Times New Roman" w:hAnsi="Times New Roman" w:cs="Times New Roman"/>
          <w:sz w:val="24"/>
          <w:szCs w:val="24"/>
        </w:rPr>
      </w:pPr>
    </w:p>
    <w:tbl>
      <w:tblPr>
        <w:tblStyle w:val="TableGrid"/>
        <w:tblpPr w:leftFromText="180" w:rightFromText="180" w:vertAnchor="text" w:horzAnchor="margin" w:tblpY="11"/>
        <w:tblW w:w="10345" w:type="dxa"/>
        <w:tblLayout w:type="fixed"/>
        <w:tblLook w:val="04A0" w:firstRow="1" w:lastRow="0" w:firstColumn="1" w:lastColumn="0" w:noHBand="0" w:noVBand="1"/>
      </w:tblPr>
      <w:tblGrid>
        <w:gridCol w:w="805"/>
        <w:gridCol w:w="1710"/>
        <w:gridCol w:w="1980"/>
        <w:gridCol w:w="1710"/>
        <w:gridCol w:w="2160"/>
        <w:gridCol w:w="1980"/>
      </w:tblGrid>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N</w:t>
            </w: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UTHOR(s) AND YEARS</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ITLE/TYPE OF THE PAPER</w:t>
            </w:r>
          </w:p>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BJECTIVES</w:t>
            </w:r>
          </w:p>
          <w:p w:rsidR="00DE69F1" w:rsidRPr="00DE69F1" w:rsidRDefault="00DE69F1" w:rsidP="00DE69F1">
            <w:pPr>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THODOLOGY</w:t>
            </w:r>
          </w:p>
          <w:p w:rsidR="00DE69F1" w:rsidRPr="00DE69F1" w:rsidRDefault="00DE69F1" w:rsidP="00DE69F1">
            <w:pPr>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NDINGS</w:t>
            </w:r>
          </w:p>
        </w:tc>
      </w:tr>
      <w:tr w:rsidR="00DE69F1" w:rsidRPr="00DE69F1" w:rsidTr="00A11690">
        <w:trPr>
          <w:trHeight w:val="980"/>
        </w:trPr>
        <w:tc>
          <w:tcPr>
            <w:tcW w:w="805"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ListParagraph"/>
              <w:spacing w:after="0"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pStyle w:val="Default"/>
              <w:spacing w:line="360" w:lineRule="auto"/>
              <w:jc w:val="both"/>
              <w:rPr>
                <w:rFonts w:ascii="Times New Roman" w:hAnsi="Times New Roman" w:cs="Times New Roman"/>
                <w:color w:val="auto"/>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spacing w:line="360" w:lineRule="auto"/>
              <w:jc w:val="both"/>
              <w:rPr>
                <w:rFonts w:ascii="Times New Roman" w:hAnsi="Times New Roman" w:cs="Times New Roman"/>
                <w:sz w:val="24"/>
                <w:szCs w:val="24"/>
              </w:rPr>
            </w:pPr>
          </w:p>
        </w:tc>
        <w:tc>
          <w:tcPr>
            <w:tcW w:w="171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autoSpaceDE w:val="0"/>
              <w:autoSpaceDN w:val="0"/>
              <w:adjustRightInd w:val="0"/>
              <w:spacing w:line="360" w:lineRule="auto"/>
              <w:jc w:val="both"/>
              <w:rPr>
                <w:rFonts w:ascii="Times New Roman" w:hAnsi="Times New Roman" w:cs="Times New Roman"/>
                <w:sz w:val="24"/>
                <w:szCs w:val="24"/>
              </w:rPr>
            </w:pPr>
          </w:p>
        </w:tc>
        <w:tc>
          <w:tcPr>
            <w:tcW w:w="216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p>
        </w:tc>
        <w:tc>
          <w:tcPr>
            <w:tcW w:w="1980" w:type="dxa"/>
            <w:tcBorders>
              <w:top w:val="single" w:sz="4" w:space="0" w:color="auto"/>
              <w:left w:val="single" w:sz="4" w:space="0" w:color="auto"/>
              <w:bottom w:val="single" w:sz="4" w:space="0" w:color="auto"/>
              <w:right w:val="single" w:sz="4" w:space="0" w:color="auto"/>
            </w:tcBorders>
          </w:tcPr>
          <w:p w:rsidR="00DE69F1" w:rsidRPr="00DE69F1" w:rsidRDefault="00DE69F1" w:rsidP="00DE69F1">
            <w:pPr>
              <w:tabs>
                <w:tab w:val="left" w:pos="36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so It is kind of hard for students to communicate with their supervisor out of the meeting time purely by email, as the feedback time is prolonged, and progress of the project will be Students usually found it difficult for them to keep up the original planned progress after the project starts. This can due to the lack of project management knowledge and tools.</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p w:rsidR="00DE69F1" w:rsidRPr="00DE69F1" w:rsidRDefault="00DE69F1" w:rsidP="00DE69F1">
      <w:pPr>
        <w:pStyle w:val="Heading1"/>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lastRenderedPageBreak/>
        <w:t>CHAPTER THREE</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SYSTEM AND ANALYSIS DESIGN</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3.1 Introduction</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This chapter contains the methodology, software development lifecycle, requirement elicitation, requirement definition and analysis, description and problems of the existing system, description of the proposed system, and requirement design of the online student project management system.</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3.2 Description of the Existing System</w:t>
      </w:r>
    </w:p>
    <w:p w:rsidR="00DE69F1" w:rsidRPr="00DE69F1" w:rsidRDefault="00DE69F1" w:rsidP="00DE69F1">
      <w:pPr>
        <w:spacing w:line="360" w:lineRule="auto"/>
        <w:ind w:firstLine="450"/>
        <w:jc w:val="both"/>
        <w:rPr>
          <w:rFonts w:ascii="Times New Roman" w:hAnsi="Times New Roman" w:cs="Times New Roman"/>
          <w:sz w:val="24"/>
          <w:szCs w:val="24"/>
        </w:rPr>
      </w:pPr>
      <w:r w:rsidRPr="00DE69F1">
        <w:rPr>
          <w:rFonts w:ascii="Times New Roman" w:hAnsi="Times New Roman" w:cs="Times New Roman"/>
          <w:sz w:val="24"/>
          <w:szCs w:val="24"/>
        </w:rPr>
        <w:t xml:space="preserve">The existing system makes use of manual method which involves paper method where project coordinators will have to get the list of all eligible students offering CSC4600 from their course registration form. </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Presently student project in the university is carried out manually. When a student registers CSC4600 as his/her final year undergraduate project for the fulfillment of a bachelor degree in Bayero University Kano, he/she will be allocated a supervisor manually, will be asked to select a major project topic (either a research work or software development).</w:t>
      </w:r>
    </w:p>
    <w:p w:rsidR="00DE69F1" w:rsidRPr="00DE69F1" w:rsidRDefault="00DE69F1" w:rsidP="00DE69F1">
      <w:pPr>
        <w:spacing w:line="360" w:lineRule="auto"/>
        <w:ind w:firstLine="720"/>
        <w:jc w:val="both"/>
        <w:rPr>
          <w:rFonts w:ascii="Times New Roman" w:hAnsi="Times New Roman" w:cs="Times New Roman"/>
          <w:iCs/>
          <w:sz w:val="24"/>
          <w:szCs w:val="24"/>
        </w:rPr>
      </w:pPr>
      <w:r w:rsidRPr="00DE69F1">
        <w:rPr>
          <w:rFonts w:ascii="Times New Roman" w:hAnsi="Times New Roman" w:cs="Times New Roman"/>
          <w:sz w:val="24"/>
          <w:szCs w:val="24"/>
        </w:rPr>
        <w:t xml:space="preserve">The student will have to occasionally present hard copies of his/her project documentation to their assigned project supervisor, for vetting (manually cross checking the work to avoid students committing copy) and approval (from chapter one to chapter five). Upon approval the student will be asked to proceed to next phase of the work, either project defense as applicable in most science based faculty within the University or asked to Spiral bind his/her research work as applicable in faculties that do not conduct Undergraduate project defense. There after the student will be graded according to the project guidelines. </w:t>
      </w:r>
      <w:r w:rsidRPr="00DE69F1">
        <w:rPr>
          <w:rFonts w:ascii="Times New Roman" w:hAnsi="Times New Roman" w:cs="Times New Roman"/>
          <w:iCs/>
          <w:sz w:val="24"/>
          <w:szCs w:val="24"/>
        </w:rPr>
        <w:t>All these can be so stressful and frustrating combining this activities with attending lectures, meanwhile this can be done at the comfort of the students and project supervisors.</w:t>
      </w:r>
    </w:p>
    <w:p w:rsidR="00DE69F1" w:rsidRPr="00DE69F1" w:rsidRDefault="00DE69F1" w:rsidP="00DE69F1">
      <w:pPr>
        <w:pStyle w:val="Heading3"/>
        <w:spacing w:line="360" w:lineRule="auto"/>
        <w:jc w:val="both"/>
        <w:rPr>
          <w:rFonts w:ascii="Times New Roman" w:hAnsi="Times New Roman" w:cs="Times New Roman"/>
          <w:color w:val="auto"/>
        </w:rPr>
      </w:pPr>
      <w:bookmarkStart w:id="0" w:name="_Toc445665620"/>
      <w:bookmarkStart w:id="1" w:name="_Toc445670394"/>
      <w:bookmarkStart w:id="2" w:name="_Toc473995015"/>
      <w:bookmarkStart w:id="3" w:name="_Toc476049764"/>
      <w:r w:rsidRPr="00DE69F1">
        <w:rPr>
          <w:rFonts w:ascii="Times New Roman" w:hAnsi="Times New Roman" w:cs="Times New Roman"/>
          <w:color w:val="auto"/>
        </w:rPr>
        <w:t>3.2.1 Problems of the existing system</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existing system used in management of student project process in Bayero University Kano, as described above in 3.2, has many problems.</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Firstly, lecturers asking students to go out and get project topics for themselves for approval, of which will definitely led to multiple selection of a single project topic by eligible students. Since different supervisors are assigned to different students. </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Secondly, manual storage of student projects has inherent problems. Looking at Bayero University Kano, students are to submit hard copies of projects to their various supervisors within the department and faculty, which this documents are prone to natural disaster such as fire outbreak. Records of project topics carried out by a student are stored in the departmental library for a long time which occupies valuable office space.</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Thirdly, difficulty in searching for project topics already done, that needs to be reviewed. For students to gain access to past work, and related literature review.</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 xml:space="preserve">Finally, the current system is inflexible because project Supervisors will have to be present in their office before the process can take place, students have to visit their supervisors on daily, weekly or scheduled timing. </w:t>
      </w:r>
    </w:p>
    <w:bookmarkEnd w:id="0"/>
    <w:bookmarkEnd w:id="1"/>
    <w:bookmarkEnd w:id="2"/>
    <w:bookmarkEnd w:id="3"/>
    <w:p w:rsidR="00DE69F1" w:rsidRPr="00DE69F1" w:rsidRDefault="00DE69F1" w:rsidP="00DE69F1">
      <w:pPr>
        <w:spacing w:line="360" w:lineRule="auto"/>
        <w:ind w:firstLine="360"/>
        <w:jc w:val="both"/>
        <w:rPr>
          <w:rFonts w:ascii="Times New Roman" w:hAnsi="Times New Roman" w:cs="Times New Roman"/>
          <w:sz w:val="24"/>
          <w:szCs w:val="24"/>
        </w:rPr>
      </w:pPr>
      <w:r w:rsidRPr="00DE69F1">
        <w:rPr>
          <w:rFonts w:ascii="Times New Roman" w:hAnsi="Times New Roman" w:cs="Times New Roman"/>
          <w:sz w:val="24"/>
          <w:szCs w:val="24"/>
        </w:rPr>
        <w:t>Below are some of disadvantages of the existing system under study:</w:t>
      </w:r>
    </w:p>
    <w:p w:rsidR="00DE69F1" w:rsidRPr="00DE69F1" w:rsidRDefault="00DE69F1" w:rsidP="00DE69F1">
      <w:pPr>
        <w:numPr>
          <w:ilvl w:val="0"/>
          <w:numId w:val="1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existing system consumes time and human labor. </w:t>
      </w:r>
    </w:p>
    <w:p w:rsidR="00DE69F1" w:rsidRPr="00DE69F1" w:rsidRDefault="00DE69F1" w:rsidP="00DE69F1">
      <w:pPr>
        <w:numPr>
          <w:ilvl w:val="0"/>
          <w:numId w:val="16"/>
        </w:num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5CD1A29" wp14:editId="787163B1">
                <wp:simplePos x="0" y="0"/>
                <wp:positionH relativeFrom="column">
                  <wp:posOffset>-3105150</wp:posOffset>
                </wp:positionH>
                <wp:positionV relativeFrom="paragraph">
                  <wp:posOffset>156347795</wp:posOffset>
                </wp:positionV>
                <wp:extent cx="5562600" cy="3676650"/>
                <wp:effectExtent l="0" t="38100" r="57150" b="95250"/>
                <wp:wrapNone/>
                <wp:docPr id="76" name="Group 76"/>
                <wp:cNvGraphicFramePr/>
                <a:graphic xmlns:a="http://schemas.openxmlformats.org/drawingml/2006/main">
                  <a:graphicData uri="http://schemas.microsoft.com/office/word/2010/wordprocessingGroup">
                    <wpg:wgp>
                      <wpg:cNvGrpSpPr/>
                      <wpg:grpSpPr>
                        <a:xfrm>
                          <a:off x="0" y="0"/>
                          <a:ext cx="5562600" cy="3676650"/>
                          <a:chOff x="0" y="0"/>
                          <a:chExt cx="5562600" cy="3887292"/>
                        </a:xfrm>
                      </wpg:grpSpPr>
                      <wps:wsp>
                        <wps:cNvPr id="40" name="Oval 40"/>
                        <wps:cNvSpPr/>
                        <wps:spPr>
                          <a:xfrm>
                            <a:off x="3886200" y="0"/>
                            <a:ext cx="1609725" cy="504825"/>
                          </a:xfrm>
                          <a:prstGeom prst="ellipse">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Oval 41"/>
                        <wps:cNvSpPr/>
                        <wps:spPr>
                          <a:xfrm>
                            <a:off x="3895725" y="1114425"/>
                            <a:ext cx="1609725" cy="504825"/>
                          </a:xfrm>
                          <a:prstGeom prst="ellipse">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Oval 42"/>
                        <wps:cNvSpPr/>
                        <wps:spPr>
                          <a:xfrm>
                            <a:off x="3952875" y="3382467"/>
                            <a:ext cx="1609725" cy="504825"/>
                          </a:xfrm>
                          <a:prstGeom prst="ellipse">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3914775" y="2238375"/>
                            <a:ext cx="1609725" cy="504825"/>
                          </a:xfrm>
                          <a:prstGeom prst="ellipse">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9" name="Group 49"/>
                        <wpg:cNvGrpSpPr/>
                        <wpg:grpSpPr>
                          <a:xfrm>
                            <a:off x="809625" y="523875"/>
                            <a:ext cx="228600" cy="581025"/>
                            <a:chOff x="0" y="0"/>
                            <a:chExt cx="409575" cy="904875"/>
                          </a:xfrm>
                        </wpg:grpSpPr>
                        <wps:wsp>
                          <wps:cNvPr id="44" name="Oval 44"/>
                          <wps:cNvSpPr/>
                          <wps:spPr>
                            <a:xfrm>
                              <a:off x="28575" y="0"/>
                              <a:ext cx="314325" cy="3048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a:off x="190500" y="314325"/>
                              <a:ext cx="19050" cy="381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0" y="447675"/>
                              <a:ext cx="4095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H="1">
                              <a:off x="38100" y="685800"/>
                              <a:ext cx="161925" cy="2190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flipH="1" flipV="1">
                              <a:off x="209550" y="685800"/>
                              <a:ext cx="171450" cy="21907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0" name="Group 50"/>
                        <wpg:cNvGrpSpPr/>
                        <wpg:grpSpPr>
                          <a:xfrm>
                            <a:off x="800100" y="1628775"/>
                            <a:ext cx="228600" cy="581025"/>
                            <a:chOff x="0" y="0"/>
                            <a:chExt cx="409575" cy="904875"/>
                          </a:xfrm>
                        </wpg:grpSpPr>
                        <wps:wsp>
                          <wps:cNvPr id="51" name="Oval 51"/>
                          <wps:cNvSpPr/>
                          <wps:spPr>
                            <a:xfrm>
                              <a:off x="28575" y="0"/>
                              <a:ext cx="314325" cy="3048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190500" y="314325"/>
                              <a:ext cx="19050" cy="381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wps:spPr>
                            <a:xfrm>
                              <a:off x="0" y="447675"/>
                              <a:ext cx="4095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a:off x="38100" y="685800"/>
                              <a:ext cx="161925" cy="2190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209550" y="685800"/>
                              <a:ext cx="171450" cy="219075"/>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6" name="Group 56"/>
                        <wpg:cNvGrpSpPr/>
                        <wpg:grpSpPr>
                          <a:xfrm>
                            <a:off x="781050" y="2762250"/>
                            <a:ext cx="228600" cy="581025"/>
                            <a:chOff x="0" y="0"/>
                            <a:chExt cx="409575" cy="904875"/>
                          </a:xfrm>
                        </wpg:grpSpPr>
                        <wps:wsp>
                          <wps:cNvPr id="57" name="Oval 57"/>
                          <wps:cNvSpPr/>
                          <wps:spPr>
                            <a:xfrm>
                              <a:off x="28575" y="0"/>
                              <a:ext cx="314325" cy="3048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Connector 58"/>
                          <wps:cNvCnPr/>
                          <wps:spPr>
                            <a:xfrm>
                              <a:off x="190500" y="314325"/>
                              <a:ext cx="19050" cy="381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9" name="Straight Connector 59"/>
                          <wps:cNvCnPr/>
                          <wps:spPr>
                            <a:xfrm>
                              <a:off x="0" y="447675"/>
                              <a:ext cx="4095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flipH="1">
                              <a:off x="38100" y="685800"/>
                              <a:ext cx="161925" cy="2190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flipH="1" flipV="1">
                              <a:off x="209550" y="685800"/>
                              <a:ext cx="171450" cy="219075"/>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Text Box 63"/>
                        <wps:cNvSpPr txBox="1"/>
                        <wps:spPr>
                          <a:xfrm>
                            <a:off x="381000" y="1104900"/>
                            <a:ext cx="119062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r>
                                <w:t>ADMINIST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Text Box 64"/>
                        <wps:cNvSpPr txBox="1"/>
                        <wps:spPr>
                          <a:xfrm>
                            <a:off x="0" y="2228850"/>
                            <a:ext cx="1628775"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r>
                                <w:t>EXAMINER/INSRTU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Text Box 65"/>
                        <wps:cNvSpPr txBox="1"/>
                        <wps:spPr>
                          <a:xfrm>
                            <a:off x="419100" y="3419475"/>
                            <a:ext cx="914400" cy="2381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r>
                                <w:t>CANDI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Text Box 66"/>
                        <wps:cNvSpPr txBox="1"/>
                        <wps:spPr>
                          <a:xfrm>
                            <a:off x="4152900" y="114300"/>
                            <a:ext cx="1064895" cy="266700"/>
                          </a:xfrm>
                          <a:prstGeom prst="rect">
                            <a:avLst/>
                          </a:prstGeom>
                          <a:ln/>
                        </wps:spPr>
                        <wps:style>
                          <a:lnRef idx="1">
                            <a:schemeClr val="accent6"/>
                          </a:lnRef>
                          <a:fillRef idx="2">
                            <a:schemeClr val="accent6"/>
                          </a:fillRef>
                          <a:effectRef idx="1">
                            <a:schemeClr val="accent6"/>
                          </a:effectRef>
                          <a:fontRef idx="minor">
                            <a:schemeClr val="dk1"/>
                          </a:fontRef>
                        </wps:style>
                        <wps:txbx>
                          <w:txbxContent>
                            <w:p w:rsidR="00A11690" w:rsidRPr="00FB666F" w:rsidRDefault="00A11690" w:rsidP="00DE69F1">
                              <w:pPr>
                                <w:rPr>
                                  <w:b/>
                                </w:rPr>
                              </w:pPr>
                              <w:r w:rsidRPr="00FB666F">
                                <w:rPr>
                                  <w:b/>
                                </w:rPr>
                                <w:t>VIEW REPOR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7" name="Text Box 67"/>
                        <wps:cNvSpPr txBox="1"/>
                        <wps:spPr>
                          <a:xfrm>
                            <a:off x="4200525" y="1228725"/>
                            <a:ext cx="1054100" cy="266700"/>
                          </a:xfrm>
                          <a:prstGeom prst="rect">
                            <a:avLst/>
                          </a:prstGeom>
                          <a:ln/>
                        </wps:spPr>
                        <wps:style>
                          <a:lnRef idx="1">
                            <a:schemeClr val="accent6"/>
                          </a:lnRef>
                          <a:fillRef idx="2">
                            <a:schemeClr val="accent6"/>
                          </a:fillRef>
                          <a:effectRef idx="1">
                            <a:schemeClr val="accent6"/>
                          </a:effectRef>
                          <a:fontRef idx="minor">
                            <a:schemeClr val="dk1"/>
                          </a:fontRef>
                        </wps:style>
                        <wps:txbx>
                          <w:txbxContent>
                            <w:p w:rsidR="00A11690" w:rsidRPr="00FB666F" w:rsidRDefault="00A11690" w:rsidP="00DE69F1">
                              <w:pPr>
                                <w:rPr>
                                  <w:b/>
                                </w:rPr>
                              </w:pPr>
                              <w:r w:rsidRPr="00FB666F">
                                <w:rPr>
                                  <w:b/>
                                </w:rPr>
                                <w:t>REGISTR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8" name="Text Box 68"/>
                        <wps:cNvSpPr txBox="1"/>
                        <wps:spPr>
                          <a:xfrm>
                            <a:off x="4248150" y="2352675"/>
                            <a:ext cx="1015365" cy="266700"/>
                          </a:xfrm>
                          <a:prstGeom prst="rect">
                            <a:avLst/>
                          </a:prstGeom>
                          <a:ln/>
                        </wps:spPr>
                        <wps:style>
                          <a:lnRef idx="1">
                            <a:schemeClr val="accent6"/>
                          </a:lnRef>
                          <a:fillRef idx="2">
                            <a:schemeClr val="accent6"/>
                          </a:fillRef>
                          <a:effectRef idx="1">
                            <a:schemeClr val="accent6"/>
                          </a:effectRef>
                          <a:fontRef idx="minor">
                            <a:schemeClr val="dk1"/>
                          </a:fontRef>
                        </wps:style>
                        <wps:txbx>
                          <w:txbxContent>
                            <w:p w:rsidR="00A11690" w:rsidRPr="00FB666F" w:rsidRDefault="00A11690" w:rsidP="00DE69F1">
                              <w:pPr>
                                <w:rPr>
                                  <w:b/>
                                </w:rPr>
                              </w:pPr>
                              <w:r w:rsidRPr="00FB666F">
                                <w:rPr>
                                  <w:b/>
                                </w:rPr>
                                <w:t>CREATE EX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9" name="Text Box 69"/>
                        <wps:cNvSpPr txBox="1"/>
                        <wps:spPr>
                          <a:xfrm>
                            <a:off x="4257675" y="3476625"/>
                            <a:ext cx="952500" cy="266700"/>
                          </a:xfrm>
                          <a:prstGeom prst="rect">
                            <a:avLst/>
                          </a:prstGeom>
                          <a:ln/>
                        </wps:spPr>
                        <wps:style>
                          <a:lnRef idx="1">
                            <a:schemeClr val="accent6"/>
                          </a:lnRef>
                          <a:fillRef idx="2">
                            <a:schemeClr val="accent6"/>
                          </a:fillRef>
                          <a:effectRef idx="1">
                            <a:schemeClr val="accent6"/>
                          </a:effectRef>
                          <a:fontRef idx="minor">
                            <a:schemeClr val="dk1"/>
                          </a:fontRef>
                        </wps:style>
                        <wps:txbx>
                          <w:txbxContent>
                            <w:p w:rsidR="00A11690" w:rsidRPr="00FB666F" w:rsidRDefault="00A11690" w:rsidP="00DE69F1">
                              <w:pPr>
                                <w:rPr>
                                  <w:b/>
                                </w:rPr>
                              </w:pPr>
                              <w:r w:rsidRPr="00FB666F">
                                <w:rPr>
                                  <w:b/>
                                </w:rPr>
                                <w:t>WRITE EX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0" name="Straight Arrow Connector 70"/>
                        <wps:cNvCnPr/>
                        <wps:spPr>
                          <a:xfrm flipV="1">
                            <a:off x="1123950" y="209550"/>
                            <a:ext cx="2743200" cy="714375"/>
                          </a:xfrm>
                          <a:prstGeom prst="straightConnector1">
                            <a:avLst/>
                          </a:prstGeom>
                          <a:ln w="28575">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1114425" y="971550"/>
                            <a:ext cx="2752725" cy="400050"/>
                          </a:xfrm>
                          <a:prstGeom prst="straightConnector1">
                            <a:avLst/>
                          </a:prstGeom>
                          <a:ln w="28575">
                            <a:solidFill>
                              <a:srgbClr val="FF0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a:off x="1123950" y="2095500"/>
                            <a:ext cx="2752725" cy="400050"/>
                          </a:xfrm>
                          <a:prstGeom prst="straightConnector1">
                            <a:avLst/>
                          </a:prstGeom>
                          <a:ln w="28575">
                            <a:solidFill>
                              <a:srgbClr val="FFC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73" name="Straight Arrow Connector 73"/>
                        <wps:cNvCnPr/>
                        <wps:spPr>
                          <a:xfrm flipV="1">
                            <a:off x="1133475" y="314325"/>
                            <a:ext cx="2743200" cy="1714500"/>
                          </a:xfrm>
                          <a:prstGeom prst="straightConnector1">
                            <a:avLst/>
                          </a:prstGeom>
                          <a:ln w="28575">
                            <a:solidFill>
                              <a:srgbClr val="FFC000"/>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74" name="Straight Arrow Connector 74"/>
                        <wps:cNvCnPr/>
                        <wps:spPr>
                          <a:xfrm flipV="1">
                            <a:off x="1162050" y="419100"/>
                            <a:ext cx="2809875" cy="2762250"/>
                          </a:xfrm>
                          <a:prstGeom prst="straightConnector1">
                            <a:avLst/>
                          </a:prstGeom>
                          <a:ln w="28575">
                            <a:solidFill>
                              <a:schemeClr val="tx1">
                                <a:lumMod val="95000"/>
                                <a:lumOff val="5000"/>
                              </a:schemeClr>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1152525" y="3248025"/>
                            <a:ext cx="2752725" cy="400050"/>
                          </a:xfrm>
                          <a:prstGeom prst="straightConnector1">
                            <a:avLst/>
                          </a:prstGeom>
                          <a:ln w="28575">
                            <a:solidFill>
                              <a:schemeClr val="tx1">
                                <a:lumMod val="95000"/>
                                <a:lumOff val="5000"/>
                              </a:schemeClr>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15CD1A29" id="Group 76" o:spid="_x0000_s1026" style="position:absolute;left:0;text-align:left;margin-left:-244.5pt;margin-top:12310.85pt;width:438pt;height:289.5pt;z-index:251665408;mso-height-relative:margin" coordsize="55626,38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">
                <v:oval id="Oval 40" o:spid="_x0000_s1027" style="position:absolute;left:38862;width:16097;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7aRsMA&#10;AADbAAAADwAAAGRycy9kb3ducmV2LnhtbERPy2rCQBTdC/7DcAU3opOmRSQ6Sluw1YWCL3B5yVyT&#10;aOZOyIwm/XtnUXB5OO/ZojWleFDtCssK3kYRCOLU6oIzBcfDcjgB4TyyxtIyKfgjB4t5tzPDRNuG&#10;d/TY+0yEEHYJKsi9rxIpXZqTQTeyFXHgLrY26AOsM6lrbEK4KWUcRWNpsODQkGNF3zmlt/3dKFj9&#10;bm/H9+s9/hqco9P6pzEbOYiV6vfazykIT61/if/dK63gI6wPX8IP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17aRsMAAADbAAAADwAAAAAAAAAAAAAAAACYAgAAZHJzL2Rv&#10;d25yZXYueG1sUEsFBgAAAAAEAAQA9QAAAIgDAAAAAA==&#10;" fillcolor="#9ecb81 [2169]" strokecolor="#70ad47 [3209]" strokeweight=".5pt">
                  <v:fill color2="#8ac066 [2617]" rotate="t" colors="0 #b5d5a7;.5 #aace99;1 #9cca86" focus="100%" type="gradient">
                    <o:fill v:ext="view" type="gradientUnscaled"/>
                  </v:fill>
                  <v:stroke joinstyle="miter"/>
                </v:oval>
                <v:oval id="Oval 41" o:spid="_x0000_s1028" style="position:absolute;left:38957;top:11144;width:16097;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J/3ccA&#10;AADbAAAADwAAAGRycy9kb3ducmV2LnhtbESPT2vCQBTE7wW/w/IKvYjZGEuRmFVawWoPLdQ/4PGR&#10;fU2i2bchu5r47d1CocdhZn7DZIve1OJKrassKxhHMQji3OqKCwX73Wo0BeE8ssbaMim4kYPFfPCQ&#10;Yaptx9903fpCBAi7FBWU3jeplC4vyaCLbEMcvB/bGvRBtoXULXYBbmqZxPGLNFhxWCixoWVJ+Xl7&#10;MQo266/zfnK6JG/DY3z4eO/MpxwmSj099q8zEJ56/x/+a2+0gucx/H4JP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Sf93HAAAA2wAAAA8AAAAAAAAAAAAAAAAAmAIAAGRy&#10;cy9kb3ducmV2LnhtbFBLBQYAAAAABAAEAPUAAACMAwAAAAA=&#10;" fillcolor="#9ecb81 [2169]" strokecolor="#70ad47 [3209]" strokeweight=".5pt">
                  <v:fill color2="#8ac066 [2617]" rotate="t" colors="0 #b5d5a7;.5 #aace99;1 #9cca86" focus="100%" type="gradient">
                    <o:fill v:ext="view" type="gradientUnscaled"/>
                  </v:fill>
                  <v:stroke joinstyle="miter"/>
                </v:oval>
                <v:oval id="Oval 42" o:spid="_x0000_s1029" style="position:absolute;left:39528;top:33824;width:16098;height:5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DhqsYA&#10;AADbAAAADwAAAGRycy9kb3ducmV2LnhtbESPT2vCQBTE7wW/w/KEXkQ3TYtIdBUr2NqDgv/A4yP7&#10;TKLZtyG7mvjt3UKhx2FmfsNMZq0pxZ1qV1hW8DaIQBCnVhecKTjsl/0RCOeRNZaWScGDHMymnZcJ&#10;Jto2vKX7zmciQNglqCD3vkqkdGlOBt3AVsTBO9vaoA+yzqSusQlwU8o4iobSYMFhIceKFjml193N&#10;KFh9b66H98st/uydouPPV2PWshcr9dpt52MQnlr/H/5rr7SCjxh+v4QfIKd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MDhqsYAAADbAAAADwAAAAAAAAAAAAAAAACYAgAAZHJz&#10;L2Rvd25yZXYueG1sUEsFBgAAAAAEAAQA9QAAAIsDAAAAAA==&#10;" fillcolor="#9ecb81 [2169]" strokecolor="#70ad47 [3209]" strokeweight=".5pt">
                  <v:fill color2="#8ac066 [2617]" rotate="t" colors="0 #b5d5a7;.5 #aace99;1 #9cca86" focus="100%" type="gradient">
                    <o:fill v:ext="view" type="gradientUnscaled"/>
                  </v:fill>
                  <v:stroke joinstyle="miter"/>
                </v:oval>
                <v:oval id="Oval 43" o:spid="_x0000_s1030" style="position:absolute;left:39147;top:22383;width:16098;height:5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xEMcYA&#10;AADbAAAADwAAAGRycy9kb3ducmV2LnhtbESPT2vCQBTE74LfYXmCF6kbY5GSukor2NqDgv+gx0f2&#10;mUSzb0N2NfHbu4WCx2FmfsNM560pxY1qV1hWMBpGIIhTqwvOFBz2y5c3EM4jaywtk4I7OZjPup0p&#10;Jto2vKXbzmciQNglqCD3vkqkdGlOBt3QVsTBO9naoA+yzqSusQlwU8o4iibSYMFhIceKFjmll93V&#10;KFh9by6H8fkafw5+o+PPV2PWchAr1e+1H+8gPLX+Gf5vr7SC1zH8fQk/QM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4xEMcYAAADbAAAADwAAAAAAAAAAAAAAAACYAgAAZHJz&#10;L2Rvd25yZXYueG1sUEsFBgAAAAAEAAQA9QAAAIsDAAAAAA==&#10;" fillcolor="#9ecb81 [2169]" strokecolor="#70ad47 [3209]" strokeweight=".5pt">
                  <v:fill color2="#8ac066 [2617]" rotate="t" colors="0 #b5d5a7;.5 #aace99;1 #9cca86" focus="100%" type="gradient">
                    <o:fill v:ext="view" type="gradientUnscaled"/>
                  </v:fill>
                  <v:stroke joinstyle="miter"/>
                </v:oval>
                <v:group id="Group 49" o:spid="_x0000_s1031" style="position:absolute;left:8096;top:5238;width:2286;height:5811" coordsize="4095,9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oval id="Oval 44" o:spid="_x0000_s1032" style="position:absolute;left:285;width:314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PctMMA&#10;AADbAAAADwAAAGRycy9kb3ducmV2LnhtbESPQWvCQBSE7wX/w/IEb3WjhKLRVUQIaKGHxnh/ZJ/J&#10;YvZtyK4a/fXdQqHHYWa+YdbbwbbiTr03jhXMpgkI4sppw7WC8pS/L0D4gKyxdUwKnuRhuxm9rTHT&#10;7sHfdC9CLSKEfYYKmhC6TEpfNWTRT11HHL2L6y2GKPta6h4fEW5bOU+SD2nRcFxosKN9Q9W1uFkF&#10;r0NemnBbFouk/Lx+pcfcSXNWajIedisQgYbwH/5rH7SCNIXfL/E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PctMMAAADbAAAADwAAAAAAAAAAAAAAAACYAgAAZHJzL2Rv&#10;d25yZXYueG1sUEsFBgAAAAAEAAQA9QAAAIgDAAAAAA==&#10;" fillcolor="#5b9bd5 [3204]" strokecolor="#1f4d78 [1604]" strokeweight="1pt">
                    <v:stroke joinstyle="miter"/>
                  </v:oval>
                  <v:line id="Straight Connector 45" o:spid="_x0000_s1033" style="position:absolute;visibility:visible;mso-wrap-style:square" from="1905,3143" to="2095,6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line id="Straight Connector 46" o:spid="_x0000_s1034" style="position:absolute;visibility:visible;mso-wrap-style:square" from="0,4476" to="4095,4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uSx8QAAADbAAAADwAAAGRycy9kb3ducmV2LnhtbESPzWrDMBCE74W+g9hCb4ncpLjFtRJK&#10;IKGnQn56yG2x1pYTa+VYiu2+fRUI9DjMzDdMvhxtI3rqfO1Ywcs0AUFcOF1zpeCwX0/eQfiArLFx&#10;TAp+ycNy8fiQY6bdwFvqd6ESEcI+QwUmhDaT0heGLPqpa4mjV7rOYoiyq6TucIhw28hZkqTSYs1x&#10;wWBLK0PFeXe1Ci5YrMkefzZ9Mph+npbt99vpqNTz0/j5ASLQGP7D9/aXVvCawu1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S5LHxAAAANsAAAAPAAAAAAAAAAAA&#10;AAAAAKECAABkcnMvZG93bnJldi54bWxQSwUGAAAAAAQABAD5AAAAkgMAAAAA&#10;" strokecolor="#5b9bd5 [3204]" strokeweight=".5pt">
                    <v:stroke joinstyle="miter"/>
                  </v:line>
                  <v:line id="Straight Connector 47" o:spid="_x0000_s1035" style="position:absolute;flip:x;visibility:visible;mso-wrap-style:square" from="381,6858" to="2000,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WrW8YAAADbAAAADwAAAGRycy9kb3ducmV2LnhtbESPT2vCQBTE7wW/w/IEb2ZT8U9MXUVE&#10;QSgVTJuDt9fsa5I2+zZkt5p++25B6HGYmd8wq01vGnGlztWWFTxGMQjiwuqaSwVvr4dxAsJ5ZI2N&#10;ZVLwQw4268HDClNtb3yma+ZLESDsUlRQed+mUrqiIoMusi1x8D5sZ9AH2ZVSd3gLcNPISRzPpcGa&#10;w0KFLe0qKr6yb6PgoF/eOVm60yW39fz5+Nnm+9lMqdGw3z6B8NT7//C9fdQKpgv4+xJ+gFz/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Vq1vGAAAA2wAAAA8AAAAAAAAA&#10;AAAAAAAAoQIAAGRycy9kb3ducmV2LnhtbFBLBQYAAAAABAAEAPkAAACUAwAAAAA=&#10;" strokecolor="#5b9bd5 [3204]" strokeweight=".5pt">
                    <v:stroke joinstyle="miter"/>
                  </v:line>
                  <v:line id="Straight Connector 48" o:spid="_x0000_s1036" style="position:absolute;flip:x y;visibility:visible;mso-wrap-style:square" from="2095,6858" to="3810,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mIU8EAAADbAAAADwAAAGRycy9kb3ducmV2LnhtbERPz2vCMBS+D/Y/hDfwMmaiaCnVKCII&#10;8+BB3e6P5q0tNi81yWzdX78cBI8f3+/lerCtuJEPjWMNk7ECQVw603Cl4eu8+8hBhIhssHVMGu4U&#10;YL16fVliYVzPR7qdYiVSCIcCNdQxdoWUoazJYhi7jjhxP85bjAn6ShqPfQq3rZwqlUmLDaeGGjva&#10;1lReTr9Ww57+5s379+SQV6p3u/x69ZnKtB69DZsFiEhDfIof7k+jYZbGpi/pB8jV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yYhTwQAAANsAAAAPAAAAAAAAAAAAAAAA&#10;AKECAABkcnMvZG93bnJldi54bWxQSwUGAAAAAAQABAD5AAAAjwMAAAAA&#10;" strokecolor="#5b9bd5 [3204]" strokeweight=".5pt">
                    <v:stroke joinstyle="miter"/>
                  </v:line>
                </v:group>
                <v:group id="Group 50" o:spid="_x0000_s1037" style="position:absolute;left:8001;top:16287;width:2286;height:5811" coordsize="4095,9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oval id="Oval 51" o:spid="_x0000_s1038" style="position:absolute;left:285;width:314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3p8cMA&#10;AADbAAAADwAAAGRycy9kb3ducmV2LnhtbESPQWvCQBSE7wX/w/IK3upG0WJTVxEhoIKHxnh/ZF+T&#10;xezbkF019td3BcHjMDPfMItVbxtxpc4bxwrGowQEcem04UpBccw+5iB8QNbYOCYFd/KwWg7eFphq&#10;d+MfuuahEhHCPkUFdQhtKqUva7LoR64ljt6v6yyGKLtK6g5vEW4bOUmST2nRcFyosaVNTeU5v1gF&#10;f9usMOHylc+TYn8+THeZk+ak1PC9X3+DCNSHV/jZ3moFszE8vsQfIJ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3p8cMAAADbAAAADwAAAAAAAAAAAAAAAACYAgAAZHJzL2Rv&#10;d25yZXYueG1sUEsFBgAAAAAEAAQA9QAAAIgDAAAAAA==&#10;" fillcolor="#5b9bd5 [3204]" strokecolor="#1f4d78 [1604]" strokeweight="1pt">
                    <v:stroke joinstyle="miter"/>
                  </v:oval>
                  <v:line id="Straight Connector 52" o:spid="_x0000_s1039" style="position:absolute;visibility:visible;mso-wrap-style:square" from="1905,3143" to="2095,6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line id="Straight Connector 53" o:spid="_x0000_s1040" style="position:absolute;visibility:visible;mso-wrap-style:square" from="0,4476" to="4095,4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WngsMAAADbAAAADwAAAGRycy9kb3ducmV2LnhtbESPQWvCQBSE74X+h+UVetONilaiq4hg&#10;6UlQ68HbI/vMRrNvY3abxH/vCkKPw8x8w8yXnS1FQ7UvHCsY9BMQxJnTBecKfg+b3hSED8gaS8ek&#10;4E4elov3tzmm2rW8o2YfchEh7FNUYEKoUil9Zsii77uKOHpnV1sMUda51DW2EW5LOUySibRYcFww&#10;WNHaUHbd/1kFN8w2ZE/H7yZpTTOanKvt1+Wk1OdHt5qBCNSF//Cr/aMVjEfw/BJ/gF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Xlp4LDAAAA2wAAAA8AAAAAAAAAAAAA&#10;AAAAoQIAAGRycy9kb3ducmV2LnhtbFBLBQYAAAAABAAEAPkAAACRAwAAAAA=&#10;" strokecolor="#5b9bd5 [3204]" strokeweight=".5pt">
                    <v:stroke joinstyle="miter"/>
                  </v:line>
                  <v:line id="Straight Connector 54" o:spid="_x0000_s1041" style="position:absolute;flip:x;visibility:visible;mso-wrap-style:square" from="381,6858" to="2000,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d6j8cUAAADbAAAADwAAAGRycy9kb3ducmV2LnhtbESPQWvCQBSE74X+h+UVems2lSbE1FVE&#10;FASp0KgHb6/Z1yRt9m3Irpr+e1cQehxm5htmMhtMK87Uu8aygtcoBkFcWt1wpWC/W71kIJxH1tha&#10;JgV/5GA2fXyYYK7thT/pXPhKBAi7HBXU3ne5lK6syaCLbEccvG/bG/RB9pXUPV4C3LRyFMepNNhw&#10;WKixo0VN5W9xMgpW+uOLs7HbHg+2STfrn+6wTBKlnp+G+TsIT4P/D9/ba60geYPbl/AD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d6j8cUAAADbAAAADwAAAAAAAAAA&#10;AAAAAAChAgAAZHJzL2Rvd25yZXYueG1sUEsFBgAAAAAEAAQA+QAAAJMDAAAAAA==&#10;" strokecolor="#5b9bd5 [3204]" strokeweight=".5pt">
                    <v:stroke joinstyle="miter"/>
                  </v:line>
                  <v:line id="Straight Connector 55" o:spid="_x0000_s1042" style="position:absolute;flip:x y;visibility:visible;mso-wrap-style:square" from="2095,6858" to="3810,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RGxEMQAAADbAAAADwAAAGRycy9kb3ducmV2LnhtbESPzWrDMBCE74W8g9hCLyWRErAxTpRQ&#10;AoHm0EPzc1+srW1qrRxJjd0+fRUI5DjMzDfMajPaTlzJh9axhvlMgSCunGm51nA67qYFiBCRDXaO&#10;ScMvBdisJ08rLI0b+JOuh1iLBOFQooYmxr6UMlQNWQwz1xMn78t5izFJX0vjcUhw28mFUrm02HJa&#10;aLCnbUPV9+HHatjTX9a+nucfRa0GtysuF5+rXOuX5/FtCSLSGB/he/vdaMgyuH1JP0C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EbEQxAAAANsAAAAPAAAAAAAAAAAA&#10;AAAAAKECAABkcnMvZG93bnJldi54bWxQSwUGAAAAAAQABAD5AAAAkgMAAAAA&#10;" strokecolor="#5b9bd5 [3204]" strokeweight=".5pt">
                    <v:stroke joinstyle="miter"/>
                  </v:line>
                </v:group>
                <v:group id="Group 56" o:spid="_x0000_s1043" style="position:absolute;left:7810;top:27622;width:2286;height:5810" coordsize="4095,904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oval id="Oval 57" o:spid="_x0000_s1044" style="position:absolute;left:285;width:314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jUHsQA&#10;AADbAAAADwAAAGRycy9kb3ducmV2LnhtbESPQWvCQBSE74L/YXlCb7qxtGpjVimFgC14ME3vj+xr&#10;siT7NmRXTfvruwXB4zAz3zDZfrSduNDgjWMFy0UCgrhy2nCtoPzM5xsQPiBr7ByTgh/ysN9NJxmm&#10;2l35RJci1CJC2KeooAmhT6X0VUMW/cL1xNH7doPFEOVQSz3gNcJtJx+TZCUtGo4LDfb01lDVFmer&#10;4PeQlyacX4pNUn60x6f33EnzpdTDbHzdggg0hnv41j5oBc9r+P8Sf4Dc/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7I1B7EAAAA2wAAAA8AAAAAAAAAAAAAAAAAmAIAAGRycy9k&#10;b3ducmV2LnhtbFBLBQYAAAAABAAEAPUAAACJAwAAAAA=&#10;" fillcolor="#5b9bd5 [3204]" strokecolor="#1f4d78 [1604]" strokeweight="1pt">
                    <v:stroke joinstyle="miter"/>
                  </v:oval>
                  <v:line id="Straight Connector 58" o:spid="_x0000_s1045" style="position:absolute;visibility:visible;mso-wrap-style:square" from="1905,3143" to="2095,6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E188AAAADbAAAADwAAAGRycy9kb3ducmV2LnhtbERPy4rCMBTdC/5DuMLsNB0HH1SjDIKD&#10;K8HXwt2luTZ1mptOk2nr35uF4PJw3st1Z0vRUO0Lxwo+RwkI4szpgnMF59N2OAfhA7LG0jEpeJCH&#10;9arfW2KqXcsHao4hFzGEfYoKTAhVKqXPDFn0I1cRR+7maoshwjqXusY2httSjpNkKi0WHBsMVrQx&#10;lP0e/62CP8y2ZK+XnyZpTfM1vVX72f2q1Meg+16ACNSFt/jl3mkFkzg2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tBNfPAAAAA2wAAAA8AAAAAAAAAAAAAAAAA&#10;oQIAAGRycy9kb3ducmV2LnhtbFBLBQYAAAAABAAEAPkAAACOAwAAAAA=&#10;" strokecolor="#5b9bd5 [3204]" strokeweight=".5pt">
                    <v:stroke joinstyle="miter"/>
                  </v:line>
                  <v:line id="Straight Connector 59" o:spid="_x0000_s1046" style="position:absolute;visibility:visible;mso-wrap-style:square" from="0,4476" to="4095,44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2QaMQAAADbAAAADwAAAGRycy9kb3ducmV2LnhtbESPS2vDMBCE74X+B7GF3hq5LXm5VkIJ&#10;JORUyOuQ22KtLbfWyrEU2/33VSGQ4zAz3zDZcrC16Kj1lWMFr6MEBHHudMWlguNh/TID4QOyxtox&#10;KfglD8vF40OGqXY976jbh1JECPsUFZgQmlRKnxuy6EeuIY5e4VqLIcq2lLrFPsJtLd+SZCItVhwX&#10;DDa0MpT/7K9WwQXzNdnzadMlveneJ0XzNf0+K/X8NHx+gAg0hHv41t5qBeM5/H+JP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DZBoxAAAANsAAAAPAAAAAAAAAAAA&#10;AAAAAKECAABkcnMvZG93bnJldi54bWxQSwUGAAAAAAQABAD5AAAAkgMAAAAA&#10;" strokecolor="#5b9bd5 [3204]" strokeweight=".5pt">
                    <v:stroke joinstyle="miter"/>
                  </v:line>
                  <v:line id="Straight Connector 60" o:spid="_x0000_s1047" style="position:absolute;flip:x;visibility:visible;mso-wrap-style:square" from="381,6858" to="2000,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IlvT8AAAADbAAAADwAAAGRycy9kb3ducmV2LnhtbERPy4rCMBTdC/5DuII7TRUs2jGKiIIg&#10;Cr4Ws7vT3GmrzU1pota/NwvB5eG8p/PGlOJBtSssKxj0IxDEqdUFZwrOp3VvDMJ5ZI2lZVLwIgfz&#10;Wbs1xUTbJx/ocfSZCCHsElSQe18lUro0J4OubyviwP3b2qAPsM6krvEZwk0ph1EUS4MFh4YcK1rm&#10;lN6Od6NgrXd/PJ64/e/FFvF2c60uq9FIqW6nWfyA8NT4r/jj3mgFcVgfvoQfIG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yJb0/AAAAA2wAAAA8AAAAAAAAAAAAAAAAA&#10;oQIAAGRycy9kb3ducmV2LnhtbFBLBQYAAAAABAAEAPkAAACOAwAAAAA=&#10;" strokecolor="#5b9bd5 [3204]" strokeweight=".5pt">
                    <v:stroke joinstyle="miter"/>
                  </v:line>
                  <v:line id="Straight Connector 61" o:spid="_x0000_s1048" style="position:absolute;flip:x y;visibility:visible;mso-wrap-style:square" from="2095,6858" to="3810,9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Z9rsMAAADbAAAADwAAAGRycy9kb3ducmV2LnhtbESPQWvCQBSE7wX/w/KEXkrdTcEQoquI&#10;IOihB629P7LPJJh9G3dXk/bXdwuFHoeZ+YZZrkfbiQf50DrWkM0UCOLKmZZrDeeP3WsBIkRkg51j&#10;0vBFAdarydMSS+MGPtLjFGuRIBxK1NDE2JdShqohi2HmeuLkXZy3GJP0tTQehwS3nXxTKpcWW04L&#10;Dfa0bai6nu5Ww4G+5+3LZ/Ze1Gpwu+J287nKtX6ejpsFiEhj/A//tfdGQ57B75f0A+Tq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RGfa7DAAAA2wAAAA8AAAAAAAAAAAAA&#10;AAAAoQIAAGRycy9kb3ducmV2LnhtbFBLBQYAAAAABAAEAPkAAACRAwAAAAA=&#10;" strokecolor="#5b9bd5 [3204]" strokeweight=".5pt">
                    <v:stroke joinstyle="miter"/>
                  </v:line>
                </v:group>
                <v:shapetype id="_x0000_t202" coordsize="21600,21600" o:spt="202" path="m,l,21600r21600,l21600,xe">
                  <v:stroke joinstyle="miter"/>
                  <v:path gradientshapeok="t" o:connecttype="rect"/>
                </v:shapetype>
                <v:shape id="Text Box 63" o:spid="_x0000_s1049" type="#_x0000_t202" style="position:absolute;left:3810;top:11049;width:11906;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eq0sUA&#10;AADbAAAADwAAAGRycy9kb3ducmV2LnhtbESPQWvCQBSE7wX/w/KEXopubKiV6CpSWi3earTF2yP7&#10;TILZtyG7TeK/dwsFj8PMfMMsVr2pREuNKy0rmIwjEMSZ1SXnCg7px2gGwnlkjZVlUnAlB6vl4GGB&#10;ibYdf1G797kIEHYJKii8rxMpXVaQQTe2NXHwzrYx6INscqkb7ALcVPI5iqbSYMlhocCa3grKLvtf&#10;o+D0lP/sXL85dvFLXL9v2/T1W6dKPQ779RyEp97fw//tT61gGsPfl/AD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N6rSxQAAANsAAAAPAAAAAAAAAAAAAAAAAJgCAABkcnMv&#10;ZG93bnJldi54bWxQSwUGAAAAAAQABAD1AAAAigMAAAAA&#10;" fillcolor="white [3201]" stroked="f" strokeweight=".5pt">
                  <v:textbox>
                    <w:txbxContent>
                      <w:p w:rsidR="00A11690" w:rsidRDefault="00A11690" w:rsidP="00DE69F1">
                        <w:r>
                          <w:t>ADMINISTRATOR</w:t>
                        </w:r>
                      </w:p>
                    </w:txbxContent>
                  </v:textbox>
                </v:shape>
                <v:shape id="Text Box 64" o:spid="_x0000_s1050" type="#_x0000_t202" style="position:absolute;top:22288;width:16287;height:23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4ypsYA&#10;AADbAAAADwAAAGRycy9kb3ducmV2LnhtbESPQWvCQBSE70L/w/IKXkQ31aoluopIa8WbRlt6e2Sf&#10;SWj2bchuk/jvu4WCx2FmvmGW686UoqHaFZYVPI0iEMSp1QVnCs7J2/AFhPPIGkvLpOBGDtarh94S&#10;Y21bPlJz8pkIEHYxKsi9r2IpXZqTQTeyFXHwrrY26IOsM6lrbAPclHIcRTNpsOCwkGNF25zS79OP&#10;UfA1yD4Prttd2sl0Ur2+N8n8QydK9R+7zQKEp87fw//tvVYwe4a/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d4ypsYAAADbAAAADwAAAAAAAAAAAAAAAACYAgAAZHJz&#10;L2Rvd25yZXYueG1sUEsFBgAAAAAEAAQA9QAAAIsDAAAAAA==&#10;" fillcolor="white [3201]" stroked="f" strokeweight=".5pt">
                  <v:textbox>
                    <w:txbxContent>
                      <w:p w:rsidR="00A11690" w:rsidRDefault="00A11690" w:rsidP="00DE69F1">
                        <w:r>
                          <w:t>EXAMINER/INSRTUCTOR</w:t>
                        </w:r>
                      </w:p>
                    </w:txbxContent>
                  </v:textbox>
                </v:shape>
                <v:shape id="Text Box 65" o:spid="_x0000_s1051" type="#_x0000_t202" style="position:absolute;left:4191;top:34194;width:9144;height:2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XPcYA&#10;AADbAAAADwAAAGRycy9kb3ducmV2LnhtbESPS2vDMBCE74H+B7GFXkIityEPnCihlLYJudXOg9wW&#10;a2ObWitjqbbz76tCoMdhZr5hVpveVKKlxpWWFTyPIxDEmdUl5woO6cdoAcJ5ZI2VZVJwIweb9cNg&#10;hbG2HX9Rm/hcBAi7GBUU3texlC4ryKAb25o4eFfbGPRBNrnUDXYBbir5EkUzabDksFBgTW8FZd/J&#10;j1FwGebnves/j91kOqnft206P+lUqafH/nUJwlPv/8P39k4rmE3h70v4AXL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pKXPcYAAADbAAAADwAAAAAAAAAAAAAAAACYAgAAZHJz&#10;L2Rvd25yZXYueG1sUEsFBgAAAAAEAAQA9QAAAIsDAAAAAA==&#10;" fillcolor="white [3201]" stroked="f" strokeweight=".5pt">
                  <v:textbox>
                    <w:txbxContent>
                      <w:p w:rsidR="00A11690" w:rsidRDefault="00A11690" w:rsidP="00DE69F1">
                        <w:r>
                          <w:t>CANDIDATE</w:t>
                        </w:r>
                      </w:p>
                    </w:txbxContent>
                  </v:textbox>
                </v:shape>
                <v:shape id="Text Box 66" o:spid="_x0000_s1052" type="#_x0000_t202" style="position:absolute;left:41529;top:1143;width:10648;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VhTcUA&#10;AADbAAAADwAAAGRycy9kb3ducmV2LnhtbESPT2vCQBTE74V+h+UVvNVNLQZJXaUtiH/wYFTo9ZF9&#10;zYZm34bsNibf3hUEj8PM/IaZL3tbi45aXzlW8DZOQBAXTldcKjifVq8zED4ga6wdk4KBPCwXz09z&#10;zLS7cE7dMZQiQthnqMCE0GRS+sKQRT92DXH0fl1rMUTZllK3eIlwW8tJkqTSYsVxwWBD34aKv+O/&#10;VbDtpj+7fXrID4PB0/v6y6yHfa7U6KX//AARqA+P8L290QrSFG5f4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VWFNxQAAANsAAAAPAAAAAAAAAAAAAAAAAJgCAABkcnMv&#10;ZG93bnJldi54bWxQSwUGAAAAAAQABAD1AAAAigMAAAAA&#10;" fillcolor="#9ecb81 [2169]" strokecolor="#70ad47 [3209]" strokeweight=".5pt">
                  <v:fill color2="#8ac066 [2617]" rotate="t" colors="0 #b5d5a7;.5 #aace99;1 #9cca86" focus="100%" type="gradient">
                    <o:fill v:ext="view" type="gradientUnscaled"/>
                  </v:fill>
                  <v:textbox>
                    <w:txbxContent>
                      <w:p w:rsidR="00A11690" w:rsidRPr="00FB666F" w:rsidRDefault="00A11690" w:rsidP="00DE69F1">
                        <w:pPr>
                          <w:rPr>
                            <w:b/>
                          </w:rPr>
                        </w:pPr>
                        <w:r w:rsidRPr="00FB666F">
                          <w:rPr>
                            <w:b/>
                          </w:rPr>
                          <w:t>VIEW REPORTS</w:t>
                        </w:r>
                      </w:p>
                    </w:txbxContent>
                  </v:textbox>
                </v:shape>
                <v:shape id="Text Box 67" o:spid="_x0000_s1053" type="#_x0000_t202" style="position:absolute;left:42005;top:12287;width:10541;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nE1sUA&#10;AADbAAAADwAAAGRycy9kb3ducmV2LnhtbESPQWvCQBSE7wX/w/IEb3VjpamkrmIFsRYPRoVeH9nX&#10;bGj2bchuY/Lvu0Khx2FmvmGW697WoqPWV44VzKYJCOLC6YpLBdfL7nEBwgdkjbVjUjCQh/Vq9LDE&#10;TLsb59SdQykihH2GCkwITSalLwxZ9FPXEEfvy7UWQ5RtKXWLtwi3tXxKklRarDguGGxoa6j4Pv9Y&#10;BYfu+fPjmJ7y02DwMt+/mf1wzJWajPvNK4hAffgP/7XftYL0Be5f4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GcTWxQAAANsAAAAPAAAAAAAAAAAAAAAAAJgCAABkcnMv&#10;ZG93bnJldi54bWxQSwUGAAAAAAQABAD1AAAAigMAAAAA&#10;" fillcolor="#9ecb81 [2169]" strokecolor="#70ad47 [3209]" strokeweight=".5pt">
                  <v:fill color2="#8ac066 [2617]" rotate="t" colors="0 #b5d5a7;.5 #aace99;1 #9cca86" focus="100%" type="gradient">
                    <o:fill v:ext="view" type="gradientUnscaled"/>
                  </v:fill>
                  <v:textbox>
                    <w:txbxContent>
                      <w:p w:rsidR="00A11690" w:rsidRPr="00FB666F" w:rsidRDefault="00A11690" w:rsidP="00DE69F1">
                        <w:pPr>
                          <w:rPr>
                            <w:b/>
                          </w:rPr>
                        </w:pPr>
                        <w:r w:rsidRPr="00FB666F">
                          <w:rPr>
                            <w:b/>
                          </w:rPr>
                          <w:t>REGISTRATION</w:t>
                        </w:r>
                      </w:p>
                    </w:txbxContent>
                  </v:textbox>
                </v:shape>
                <v:shape id="Text Box 68" o:spid="_x0000_s1054" type="#_x0000_t202" style="position:absolute;left:42481;top:23526;width:10154;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ZQpMIA&#10;AADbAAAADwAAAGRycy9kb3ducmV2LnhtbERPz2vCMBS+C/sfwhvspuk2LNI1lSkM5/BgVdj10Tyb&#10;YvNSmqy2//1yGOz48f3O16NtxUC9bxwreF4kIIgrpxuuFVzOH/MVCB+QNbaOScFEHtbFwyzHTLs7&#10;lzScQi1iCPsMFZgQukxKXxmy6BeuI47c1fUWQ4R9LXWP9xhuW/mSJKm02HBsMNjR1lB1O/1YBfth&#10;+f11SI/lcTJ4ft1tzG46lEo9PY7vbyACjeFf/Of+1ArSODZ+iT9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hlCkwgAAANsAAAAPAAAAAAAAAAAAAAAAAJgCAABkcnMvZG93&#10;bnJldi54bWxQSwUGAAAAAAQABAD1AAAAhwMAAAAA&#10;" fillcolor="#9ecb81 [2169]" strokecolor="#70ad47 [3209]" strokeweight=".5pt">
                  <v:fill color2="#8ac066 [2617]" rotate="t" colors="0 #b5d5a7;.5 #aace99;1 #9cca86" focus="100%" type="gradient">
                    <o:fill v:ext="view" type="gradientUnscaled"/>
                  </v:fill>
                  <v:textbox>
                    <w:txbxContent>
                      <w:p w:rsidR="00A11690" w:rsidRPr="00FB666F" w:rsidRDefault="00A11690" w:rsidP="00DE69F1">
                        <w:pPr>
                          <w:rPr>
                            <w:b/>
                          </w:rPr>
                        </w:pPr>
                        <w:r w:rsidRPr="00FB666F">
                          <w:rPr>
                            <w:b/>
                          </w:rPr>
                          <w:t>CREATE EXAM</w:t>
                        </w:r>
                      </w:p>
                    </w:txbxContent>
                  </v:textbox>
                </v:shape>
                <v:shape id="Text Box 69" o:spid="_x0000_s1055" type="#_x0000_t202" style="position:absolute;left:42576;top:34766;width:9525;height:266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r1P8UA&#10;AADbAAAADwAAAGRycy9kb3ducmV2LnhtbESPQWvCQBSE7wX/w/IEb3VjpaGmrmIFsRYPRoVeH9nX&#10;bGj2bchuY/Lvu0Khx2FmvmGW697WoqPWV44VzKYJCOLC6YpLBdfL7vEFhA/IGmvHpGAgD+vV6GGJ&#10;mXY3zqk7h1JECPsMFZgQmkxKXxiy6KeuIY7el2sthijbUuoWbxFua/mUJKm0WHFcMNjQ1lDxff6x&#10;Cg7d8+fHMT3lp8HgZb5/M/vhmCs1GfebVxCB+vAf/mu/awXpAu5f4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yvU/xQAAANsAAAAPAAAAAAAAAAAAAAAAAJgCAABkcnMv&#10;ZG93bnJldi54bWxQSwUGAAAAAAQABAD1AAAAigMAAAAA&#10;" fillcolor="#9ecb81 [2169]" strokecolor="#70ad47 [3209]" strokeweight=".5pt">
                  <v:fill color2="#8ac066 [2617]" rotate="t" colors="0 #b5d5a7;.5 #aace99;1 #9cca86" focus="100%" type="gradient">
                    <o:fill v:ext="view" type="gradientUnscaled"/>
                  </v:fill>
                  <v:textbox>
                    <w:txbxContent>
                      <w:p w:rsidR="00A11690" w:rsidRPr="00FB666F" w:rsidRDefault="00A11690" w:rsidP="00DE69F1">
                        <w:pPr>
                          <w:rPr>
                            <w:b/>
                          </w:rPr>
                        </w:pPr>
                        <w:r w:rsidRPr="00FB666F">
                          <w:rPr>
                            <w:b/>
                          </w:rPr>
                          <w:t>WRITE EXAM</w:t>
                        </w:r>
                      </w:p>
                    </w:txbxContent>
                  </v:textbox>
                </v:shape>
                <v:shapetype id="_x0000_t32" coordsize="21600,21600" o:spt="32" o:oned="t" path="m,l21600,21600e" filled="f">
                  <v:path arrowok="t" fillok="f" o:connecttype="none"/>
                  <o:lock v:ext="edit" shapetype="t"/>
                </v:shapetype>
                <v:shape id="Straight Arrow Connector 70" o:spid="_x0000_s1056" type="#_x0000_t32" style="position:absolute;left:11239;top:2095;width:27432;height:71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FZA8IAAADbAAAADwAAAGRycy9kb3ducmV2LnhtbERPz2vCMBS+D/Y/hDfwMmw6J7NWo0xB&#10;2EmxU/T4aN7asualJlG7/345DHb8+H7Pl71pxY2cbywreElSEMSl1Q1XCg6fm2EGwgdkja1lUvBD&#10;HpaLx4c55treeU+3IlQihrDPUUEdQpdL6cuaDPrEdsSR+7LOYIjQVVI7vMdw08pRmr5Jgw3Hhho7&#10;WtdUfhdXo2BLz6/nVTke7Tbt9JRlR11dVkGpwVP/PgMRqA//4j/3h1Ywievjl/gD5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iFZA8IAAADbAAAADwAAAAAAAAAAAAAA&#10;AAChAgAAZHJzL2Rvd25yZXYueG1sUEsFBgAAAAAEAAQA+QAAAJADAAAAAA==&#10;" strokecolor="red" strokeweight="2.25pt">
                  <v:stroke dashstyle="dash" endarrow="block" joinstyle="miter"/>
                </v:shape>
                <v:shape id="Straight Arrow Connector 71" o:spid="_x0000_s1057" type="#_x0000_t32" style="position:absolute;left:11144;top:9715;width:27527;height:4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64cMQAAADbAAAADwAAAGRycy9kb3ducmV2LnhtbESPzWrDMBCE74W+g9hCb42UHtrgRA4h&#10;EEgPhebnkNwWa2MbSysjqY7Tp48KhR6HmfmGWSxHZ8VAIbaeNUwnCgRx5U3LtYbjYfMyAxETskHr&#10;mTTcKMKyfHxYYGH8lXc07FMtMoRjgRqalPpCylg15DBOfE+cvYsPDlOWoZYm4DXDnZWvSr1Jhy3n&#10;hQZ7WjdUdftvp+ELT8HezjZ+up9BqfXwsTp2Z62fn8bVHESiMf2H/9pbo+F9Cr9f8g+Q5R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XrhwxAAAANsAAAAPAAAAAAAAAAAA&#10;AAAAAKECAABkcnMvZG93bnJldi54bWxQSwUGAAAAAAQABAD5AAAAkgMAAAAA&#10;" strokecolor="red" strokeweight="2.25pt">
                  <v:stroke dashstyle="dash" endarrow="block" joinstyle="miter"/>
                </v:shape>
                <v:shape id="Straight Arrow Connector 72" o:spid="_x0000_s1058" type="#_x0000_t32" style="position:absolute;left:11239;top:20955;width:27527;height:4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kKTsUAAADbAAAADwAAAGRycy9kb3ducmV2LnhtbESPQWvCQBSE70L/w/IEL6VumkOV1FVs&#10;QYi3RoXS2yP7TNJm34bdNYn++m6h4HGYmW+Y1WY0rejJ+caygud5AoK4tLrhSsHpuHtagvABWWNr&#10;mRRcycNm/TBZYabtwAX1h1CJCGGfoYI6hC6T0pc1GfRz2xFH72ydwRClq6R2OES4aWWaJC/SYMNx&#10;ocaO3msqfw4Xo+Cr+Fw86jw93/bOybeP78R37qTUbDpuX0EEGsM9/N/OtYJFCn9f4g+Q6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kKTsUAAADbAAAADwAAAAAAAAAA&#10;AAAAAAChAgAAZHJzL2Rvd25yZXYueG1sUEsFBgAAAAAEAAQA+QAAAJMDAAAAAA==&#10;" strokecolor="#ffc000" strokeweight="2.25pt">
                  <v:stroke dashstyle="dash" endarrow="block" joinstyle="miter"/>
                </v:shape>
                <v:shape id="Straight Arrow Connector 73" o:spid="_x0000_s1059" type="#_x0000_t32" style="position:absolute;left:11334;top:3143;width:27432;height:171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6YCsQAAADbAAAADwAAAGRycy9kb3ducmV2LnhtbESP0WrCQBRE34X+w3ILvtVNVVqJriKF&#10;qAhia/2Aa/aaDWbvhuxq4t+7hYKPw8ycYWaLzlbiRo0vHSt4HyQgiHOnSy4UHH+ztwkIH5A1Vo5J&#10;wZ08LOYvvRmm2rX8Q7dDKESEsE9RgQmhTqX0uSGLfuBq4uidXWMxRNkUUjfYRrit5DBJPqTFkuOC&#10;wZq+DOWXw9UqOO3O7X6yGmdm165CNlp/D7fFUqn+a7ecggjUhWf4v73RCj5H8Pcl/gA5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2DpgKxAAAANsAAAAPAAAAAAAAAAAA&#10;AAAAAKECAABkcnMvZG93bnJldi54bWxQSwUGAAAAAAQABAD5AAAAkgMAAAAA&#10;" strokecolor="#ffc000" strokeweight="2.25pt">
                  <v:stroke dashstyle="dash" endarrow="block" joinstyle="miter"/>
                </v:shape>
                <v:shape id="Straight Arrow Connector 74" o:spid="_x0000_s1060" type="#_x0000_t32" style="position:absolute;left:11620;top:4191;width:28099;height:276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Ne6sEAAADbAAAADwAAAGRycy9kb3ducmV2LnhtbESPT4vCMBTE74LfITzBm00VWUvXKCII&#10;Xv17fjZv2+42LzWJWv30G2Fhj8PM/IaZLzvTiDs5X1tWME5SEMSF1TWXCo6HzSgD4QOyxsYyKXiS&#10;h+Wi35tjru2Dd3Tfh1JECPscFVQhtLmUvqjIoE9sSxy9L+sMhihdKbXDR4SbRk7S9EMarDkuVNjS&#10;uqLiZ38zCtzlOsn0NTucMEzNLTt/l7h7KTUcdKtPEIG68B/+a2+1gtkU3l/iD5C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8g17qwQAAANsAAAAPAAAAAAAAAAAAAAAA&#10;AKECAABkcnMvZG93bnJldi54bWxQSwUGAAAAAAQABAD5AAAAjwMAAAAA&#10;" strokecolor="#0d0d0d [3069]" strokeweight="2.25pt">
                  <v:stroke dashstyle="dash" endarrow="block" joinstyle="miter"/>
                </v:shape>
                <v:shape id="Straight Arrow Connector 75" o:spid="_x0000_s1061" type="#_x0000_t32" style="position:absolute;left:11525;top:32480;width:27527;height:4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IuZsQAAADbAAAADwAAAGRycy9kb3ducmV2LnhtbESPQWvCQBSE70L/w/IK3nRjbatEN6FY&#10;BA+9mFbPz+wzCcm+TXdXTf99Vyj0OMzMN8w6H0wnruR8Y1nBbJqAIC6tbrhS8PW5nSxB+ICssbNM&#10;Cn7IQ549jNaYanvjPV2LUIkIYZ+igjqEPpXSlzUZ9FPbE0fvbJ3BEKWrpHZ4i3DTyackeZUGG44L&#10;Nfa0qalsi4tR0HTu8N3PL4f2dHxetpv3j6IIpVLjx+FtBSLQEP7Df+2dVrB4gfuX+ANk9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Mi5mxAAAANsAAAAPAAAAAAAAAAAA&#10;AAAAAKECAABkcnMvZG93bnJldi54bWxQSwUGAAAAAAQABAD5AAAAkgMAAAAA&#10;" strokecolor="#0d0d0d [3069]" strokeweight="2.25pt">
                  <v:stroke dashstyle="dash" endarrow="block" joinstyle="miter"/>
                </v:shape>
              </v:group>
            </w:pict>
          </mc:Fallback>
        </mc:AlternateContent>
      </w:r>
      <w:r w:rsidRPr="00DE69F1">
        <w:rPr>
          <w:rFonts w:ascii="Times New Roman" w:hAnsi="Times New Roman" w:cs="Times New Roman"/>
          <w:sz w:val="24"/>
          <w:szCs w:val="24"/>
        </w:rPr>
        <w:t>Fear of being paper work been forgotten by supervisors for a long time.</w:t>
      </w:r>
    </w:p>
    <w:p w:rsidR="00DE69F1" w:rsidRPr="00DE69F1" w:rsidRDefault="00DE69F1" w:rsidP="00DE69F1">
      <w:pPr>
        <w:numPr>
          <w:ilvl w:val="0"/>
          <w:numId w:val="1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Delay in paper work processing. </w:t>
      </w:r>
    </w:p>
    <w:p w:rsidR="00DE69F1" w:rsidRPr="00DE69F1" w:rsidRDefault="00DE69F1" w:rsidP="00DE69F1">
      <w:pPr>
        <w:numPr>
          <w:ilvl w:val="0"/>
          <w:numId w:val="1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ost of printing project chapters, visitations and lots more.</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 xml:space="preserve">3.3 Software Development Life Cycle Model </w:t>
      </w:r>
    </w:p>
    <w:p w:rsidR="00DE69F1" w:rsidRPr="00DE69F1" w:rsidRDefault="00DE69F1" w:rsidP="00DE69F1">
      <w:pPr>
        <w:spacing w:after="0" w:line="360" w:lineRule="auto"/>
        <w:ind w:left="-5" w:firstLine="5"/>
        <w:jc w:val="both"/>
        <w:rPr>
          <w:rFonts w:ascii="Times New Roman" w:hAnsi="Times New Roman" w:cs="Times New Roman"/>
          <w:iCs/>
          <w:sz w:val="24"/>
          <w:szCs w:val="24"/>
        </w:rPr>
      </w:pPr>
      <w:r w:rsidRPr="00DE69F1">
        <w:rPr>
          <w:rFonts w:ascii="Times New Roman" w:hAnsi="Times New Roman" w:cs="Times New Roman"/>
          <w:iCs/>
          <w:sz w:val="24"/>
          <w:szCs w:val="24"/>
        </w:rPr>
        <w:t>Software development life cycle is the period of time that starts when a product is conceived and ends when the software is no longer available for use. The software life cycle includes a requirement phase, operation and maintenance phase and retirement phase (IEEE)</w:t>
      </w:r>
    </w:p>
    <w:p w:rsidR="00DE69F1" w:rsidRPr="00DE69F1" w:rsidRDefault="00DE69F1" w:rsidP="00DE69F1">
      <w:pPr>
        <w:pStyle w:val="Default"/>
        <w:spacing w:line="360" w:lineRule="auto"/>
        <w:jc w:val="both"/>
        <w:rPr>
          <w:rFonts w:ascii="Times New Roman" w:hAnsi="Times New Roman" w:cs="Times New Roman"/>
          <w:color w:val="auto"/>
        </w:rPr>
      </w:pPr>
      <w:r w:rsidRPr="00DE69F1">
        <w:rPr>
          <w:rFonts w:ascii="Times New Roman" w:hAnsi="Times New Roman" w:cs="Times New Roman"/>
          <w:color w:val="auto"/>
        </w:rPr>
        <w:t xml:space="preserve">This Proposed system will be developed using </w:t>
      </w:r>
      <w:r w:rsidRPr="00DE69F1">
        <w:rPr>
          <w:rFonts w:ascii="Times New Roman" w:hAnsi="Times New Roman" w:cs="Times New Roman"/>
          <w:bCs/>
          <w:color w:val="auto"/>
        </w:rPr>
        <w:t xml:space="preserve">Iterative Development Model </w:t>
      </w:r>
      <w:r w:rsidRPr="00DE69F1">
        <w:rPr>
          <w:rFonts w:ascii="Times New Roman" w:hAnsi="Times New Roman" w:cs="Times New Roman"/>
          <w:color w:val="auto"/>
        </w:rPr>
        <w:t xml:space="preserve">which is an agile-driven process that is iterative as it allow for “Iterating” software development activities and for potentially “reexamining” the same work products. </w:t>
      </w:r>
    </w:p>
    <w:p w:rsidR="00DE69F1" w:rsidRPr="00DE69F1" w:rsidRDefault="00DE69F1" w:rsidP="00DE69F1">
      <w:pPr>
        <w:pStyle w:val="Default"/>
        <w:spacing w:line="360" w:lineRule="auto"/>
        <w:jc w:val="both"/>
        <w:rPr>
          <w:rFonts w:ascii="Times New Roman" w:hAnsi="Times New Roman" w:cs="Times New Roman"/>
          <w:color w:val="auto"/>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3.2.1 Iterative Development Model</w:t>
      </w:r>
    </w:p>
    <w:p w:rsidR="00DE69F1" w:rsidRPr="00DE69F1" w:rsidRDefault="00DE69F1" w:rsidP="00DE69F1">
      <w:pPr>
        <w:spacing w:after="100" w:afterAutospacing="1" w:line="360" w:lineRule="auto"/>
        <w:jc w:val="both"/>
        <w:rPr>
          <w:rFonts w:ascii="Times New Roman" w:eastAsia="Times New Roman" w:hAnsi="Times New Roman" w:cs="Times New Roman"/>
          <w:sz w:val="24"/>
          <w:szCs w:val="24"/>
        </w:rPr>
      </w:pPr>
      <w:r w:rsidRPr="00DE69F1">
        <w:rPr>
          <w:rFonts w:ascii="Times New Roman" w:eastAsia="Times New Roman" w:hAnsi="Times New Roman" w:cs="Times New Roman"/>
          <w:sz w:val="24"/>
          <w:szCs w:val="24"/>
        </w:rPr>
        <w:lastRenderedPageBreak/>
        <w:t>The iterative development model is an approach of segmenting any large software development process into smaller portions.</w:t>
      </w:r>
    </w:p>
    <w:p w:rsidR="00DE69F1" w:rsidRPr="00DE69F1" w:rsidRDefault="00DE69F1" w:rsidP="00DE69F1">
      <w:pPr>
        <w:spacing w:after="100" w:afterAutospacing="1" w:line="360" w:lineRule="auto"/>
        <w:jc w:val="both"/>
        <w:rPr>
          <w:rFonts w:ascii="Times New Roman" w:hAnsi="Times New Roman" w:cs="Times New Roman"/>
          <w:sz w:val="24"/>
          <w:szCs w:val="24"/>
          <w:shd w:val="clear" w:color="auto" w:fill="FFFFFF"/>
        </w:rPr>
      </w:pPr>
      <w:r w:rsidRPr="00DE69F1">
        <w:rPr>
          <w:rFonts w:ascii="Times New Roman" w:eastAsia="Times New Roman" w:hAnsi="Times New Roman" w:cs="Times New Roman"/>
          <w:sz w:val="24"/>
          <w:szCs w:val="24"/>
        </w:rPr>
        <w:t xml:space="preserve">This type of SDLC model does not target to establish a complete specification plan. As an alternative, this model is dedicatedly designed to start with minimum requirements specifying as well as implementing only a part of the software. The iterative life cycle model comprises repeating the below-mentioned four stages as a sequence. These are: Requirements Phase, Design Phase, Implementation and Test, Review Phase. </w:t>
      </w:r>
      <w:r w:rsidRPr="00DE69F1">
        <w:rPr>
          <w:rFonts w:ascii="Times New Roman" w:hAnsi="Times New Roman" w:cs="Times New Roman"/>
          <w:sz w:val="24"/>
          <w:szCs w:val="24"/>
          <w:shd w:val="clear" w:color="auto" w:fill="FFFFFF"/>
        </w:rPr>
        <w:t xml:space="preserve">At every stage and cycle of this model, the decision is taken if the system created by the iteration or cycle will be rejected or not, or needs to process further for next cycle which is technically termed as incremental prototyping. Ultimately a situation will come, in which by implementing this model, the system requirements get complete and then the software can be distributed or delivered to the client. </w:t>
      </w:r>
      <w:r w:rsidRPr="00DE69F1">
        <w:rPr>
          <w:rFonts w:ascii="Times New Roman" w:hAnsi="Times New Roman" w:cs="Times New Roman"/>
          <w:sz w:val="24"/>
          <w:szCs w:val="24"/>
          <w:shd w:val="clear" w:color="auto" w:fill="FFFFFF"/>
        </w:rPr>
        <w:br/>
        <w:t>Below are some of the benefit of choosing this model:</w:t>
      </w:r>
    </w:p>
    <w:p w:rsidR="00DE69F1" w:rsidRPr="00DE69F1" w:rsidRDefault="00DE69F1" w:rsidP="00DE69F1">
      <w:pPr>
        <w:numPr>
          <w:ilvl w:val="0"/>
          <w:numId w:val="14"/>
        </w:numPr>
        <w:spacing w:before="100" w:beforeAutospacing="1" w:after="120" w:line="360" w:lineRule="auto"/>
        <w:jc w:val="both"/>
        <w:rPr>
          <w:rFonts w:ascii="Times New Roman" w:eastAsia="Times New Roman" w:hAnsi="Times New Roman" w:cs="Times New Roman"/>
          <w:sz w:val="24"/>
          <w:szCs w:val="24"/>
        </w:rPr>
      </w:pPr>
      <w:r w:rsidRPr="00DE69F1">
        <w:rPr>
          <w:rFonts w:ascii="Times New Roman" w:eastAsia="Times New Roman" w:hAnsi="Times New Roman" w:cs="Times New Roman"/>
          <w:sz w:val="24"/>
          <w:szCs w:val="24"/>
        </w:rPr>
        <w:t>Produces working system rapidly and before time throughout the software development life cycle</w:t>
      </w:r>
    </w:p>
    <w:p w:rsidR="00DE69F1" w:rsidRPr="00DE69F1" w:rsidRDefault="00DE69F1" w:rsidP="00DE69F1">
      <w:pPr>
        <w:numPr>
          <w:ilvl w:val="0"/>
          <w:numId w:val="14"/>
        </w:numPr>
        <w:spacing w:before="100" w:beforeAutospacing="1" w:after="120" w:line="360" w:lineRule="auto"/>
        <w:jc w:val="both"/>
        <w:rPr>
          <w:rFonts w:ascii="Times New Roman" w:eastAsia="Times New Roman" w:hAnsi="Times New Roman" w:cs="Times New Roman"/>
          <w:sz w:val="24"/>
          <w:szCs w:val="24"/>
        </w:rPr>
      </w:pPr>
      <w:r w:rsidRPr="00DE69F1">
        <w:rPr>
          <w:rFonts w:ascii="Times New Roman" w:eastAsia="Times New Roman" w:hAnsi="Times New Roman" w:cs="Times New Roman"/>
          <w:sz w:val="24"/>
          <w:szCs w:val="24"/>
        </w:rPr>
        <w:t>Provides more and more flexible and enhance based on requirements.</w:t>
      </w:r>
    </w:p>
    <w:p w:rsidR="00DE69F1" w:rsidRPr="00DE69F1" w:rsidRDefault="00DE69F1" w:rsidP="00DE69F1">
      <w:pPr>
        <w:numPr>
          <w:ilvl w:val="0"/>
          <w:numId w:val="14"/>
        </w:numPr>
        <w:spacing w:before="100" w:beforeAutospacing="1" w:after="120" w:line="360" w:lineRule="auto"/>
        <w:jc w:val="both"/>
        <w:rPr>
          <w:rFonts w:ascii="Times New Roman" w:eastAsia="Times New Roman" w:hAnsi="Times New Roman" w:cs="Times New Roman"/>
          <w:sz w:val="24"/>
          <w:szCs w:val="24"/>
        </w:rPr>
      </w:pPr>
      <w:r w:rsidRPr="00DE69F1">
        <w:rPr>
          <w:rFonts w:ascii="Times New Roman" w:eastAsia="Times New Roman" w:hAnsi="Times New Roman" w:cs="Times New Roman"/>
          <w:sz w:val="24"/>
          <w:szCs w:val="24"/>
        </w:rPr>
        <w:t>Simple to test as well as repair as small iteration.</w:t>
      </w:r>
    </w:p>
    <w:p w:rsidR="00DE69F1" w:rsidRPr="00DE69F1" w:rsidRDefault="00DE69F1" w:rsidP="00DE69F1">
      <w:pPr>
        <w:spacing w:before="100" w:beforeAutospacing="1" w:after="120" w:line="360" w:lineRule="auto"/>
        <w:jc w:val="both"/>
        <w:rPr>
          <w:rFonts w:ascii="Times New Roman" w:eastAsia="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310A8479" wp14:editId="7B88E381">
            <wp:extent cx="4942935" cy="2516064"/>
            <wp:effectExtent l="0" t="0" r="0" b="0"/>
            <wp:docPr id="488" name="Picture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58715" cy="2524097"/>
                    </a:xfrm>
                    <a:prstGeom prst="rect">
                      <a:avLst/>
                    </a:prstGeom>
                    <a:noFill/>
                    <a:ln>
                      <a:noFill/>
                    </a:ln>
                  </pic:spPr>
                </pic:pic>
              </a:graphicData>
            </a:graphic>
          </wp:inline>
        </w:drawing>
      </w:r>
      <w:r w:rsidRPr="00DE69F1">
        <w:rPr>
          <w:rFonts w:ascii="Times New Roman" w:hAnsi="Times New Roman" w:cs="Times New Roman"/>
          <w:sz w:val="24"/>
          <w:szCs w:val="24"/>
        </w:rPr>
        <w:br/>
        <w:t>Figure3.1: iterative development model</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lastRenderedPageBreak/>
        <w:t>3.4 Requirement Elicitation</w:t>
      </w:r>
    </w:p>
    <w:p w:rsidR="00DE69F1" w:rsidRPr="00DE69F1" w:rsidRDefault="00DE69F1" w:rsidP="00DE69F1">
      <w:pPr>
        <w:spacing w:line="360" w:lineRule="auto"/>
        <w:ind w:firstLine="360"/>
        <w:jc w:val="both"/>
        <w:rPr>
          <w:rFonts w:ascii="Times New Roman" w:hAnsi="Times New Roman" w:cs="Times New Roman"/>
          <w:sz w:val="24"/>
          <w:szCs w:val="24"/>
        </w:rPr>
      </w:pPr>
      <w:r w:rsidRPr="00DE69F1">
        <w:rPr>
          <w:rFonts w:ascii="Times New Roman" w:hAnsi="Times New Roman" w:cs="Times New Roman"/>
          <w:sz w:val="24"/>
          <w:szCs w:val="24"/>
        </w:rPr>
        <w:t>Data collection can be defined as any collection of data either by interview method or by reference to written text which enables the software developer to have the necessary information required in the development of a particular software and also to enable him update his database. The method of data collection used for the success of this project were Interview, reference to written text, observation and self-experience.</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3.5 Description of the Proposed System</w:t>
      </w:r>
    </w:p>
    <w:p w:rsidR="00DE69F1" w:rsidRPr="00DE69F1" w:rsidRDefault="00DE69F1" w:rsidP="00DE69F1">
      <w:pPr>
        <w:spacing w:line="360" w:lineRule="auto"/>
        <w:ind w:firstLine="360"/>
        <w:jc w:val="both"/>
        <w:rPr>
          <w:rFonts w:ascii="Times New Roman" w:hAnsi="Times New Roman" w:cs="Times New Roman"/>
          <w:sz w:val="24"/>
          <w:szCs w:val="24"/>
        </w:rPr>
      </w:pPr>
      <w:r w:rsidRPr="00DE69F1">
        <w:rPr>
          <w:rFonts w:ascii="Times New Roman" w:hAnsi="Times New Roman" w:cs="Times New Roman"/>
          <w:sz w:val="24"/>
          <w:szCs w:val="24"/>
        </w:rPr>
        <w:t>The proposed system intends to solve all the deficiency noted in the manual system in order to improve students’ project activities in faculty of computer science and information technology</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will comprises of three (3) modules, which is the project coordinator, project supervisor and finally the students’ module.</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coordinator, acts as the administrator of the system, which he/she can:</w:t>
      </w:r>
    </w:p>
    <w:p w:rsidR="00DE69F1" w:rsidRPr="00DE69F1" w:rsidRDefault="00DE69F1" w:rsidP="00DE69F1">
      <w:pPr>
        <w:pStyle w:val="ListParagraph"/>
        <w:numPr>
          <w:ilvl w:val="0"/>
          <w:numId w:val="21"/>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Login with details.</w:t>
      </w:r>
    </w:p>
    <w:p w:rsidR="00DE69F1" w:rsidRPr="00DE69F1" w:rsidRDefault="00DE69F1" w:rsidP="00DE69F1">
      <w:pPr>
        <w:pStyle w:val="ListParagraph"/>
        <w:numPr>
          <w:ilvl w:val="0"/>
          <w:numId w:val="21"/>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Add students and project supervisors</w:t>
      </w:r>
    </w:p>
    <w:p w:rsidR="00DE69F1" w:rsidRPr="00DE69F1" w:rsidRDefault="00DE69F1" w:rsidP="00DE69F1">
      <w:pPr>
        <w:pStyle w:val="ListParagraph"/>
        <w:numPr>
          <w:ilvl w:val="0"/>
          <w:numId w:val="21"/>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Post notifications.</w:t>
      </w:r>
    </w:p>
    <w:p w:rsidR="00DE69F1" w:rsidRPr="00DE69F1" w:rsidRDefault="00DE69F1" w:rsidP="00DE69F1">
      <w:pPr>
        <w:pStyle w:val="ListParagraph"/>
        <w:numPr>
          <w:ilvl w:val="0"/>
          <w:numId w:val="21"/>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Manage projects</w:t>
      </w:r>
    </w:p>
    <w:p w:rsidR="00DE69F1" w:rsidRPr="00DE69F1" w:rsidRDefault="00DE69F1" w:rsidP="00DE69F1">
      <w:pPr>
        <w:pStyle w:val="ListParagraph"/>
        <w:numPr>
          <w:ilvl w:val="0"/>
          <w:numId w:val="21"/>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Manage users</w:t>
      </w:r>
    </w:p>
    <w:p w:rsidR="00DE69F1" w:rsidRPr="00DE69F1" w:rsidRDefault="00DE69F1" w:rsidP="00DE69F1">
      <w:pPr>
        <w:pStyle w:val="ListParagraph"/>
        <w:numPr>
          <w:ilvl w:val="0"/>
          <w:numId w:val="21"/>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Manage project categories and sub field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s can be able to:</w:t>
      </w:r>
    </w:p>
    <w:p w:rsidR="00DE69F1" w:rsidRPr="00DE69F1" w:rsidRDefault="00DE69F1" w:rsidP="00DE69F1">
      <w:pPr>
        <w:pStyle w:val="ListParagraph"/>
        <w:numPr>
          <w:ilvl w:val="0"/>
          <w:numId w:val="2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Authenticate and login</w:t>
      </w:r>
    </w:p>
    <w:p w:rsidR="00DE69F1" w:rsidRPr="00DE69F1" w:rsidRDefault="00DE69F1" w:rsidP="00DE69F1">
      <w:pPr>
        <w:pStyle w:val="ListParagraph"/>
        <w:numPr>
          <w:ilvl w:val="0"/>
          <w:numId w:val="2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end and receives message (feedbacks)</w:t>
      </w:r>
    </w:p>
    <w:p w:rsidR="00DE69F1" w:rsidRPr="00DE69F1" w:rsidRDefault="00DE69F1" w:rsidP="00DE69F1">
      <w:pPr>
        <w:pStyle w:val="ListParagraph"/>
        <w:numPr>
          <w:ilvl w:val="0"/>
          <w:numId w:val="2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Manage proposals and project documentation</w:t>
      </w:r>
    </w:p>
    <w:p w:rsidR="00DE69F1" w:rsidRPr="00DE69F1" w:rsidRDefault="00DE69F1" w:rsidP="00DE69F1">
      <w:pPr>
        <w:pStyle w:val="ListParagraph"/>
        <w:numPr>
          <w:ilvl w:val="0"/>
          <w:numId w:val="2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uggest topics</w:t>
      </w:r>
    </w:p>
    <w:p w:rsidR="00DE69F1" w:rsidRPr="00DE69F1" w:rsidRDefault="00DE69F1" w:rsidP="00DE69F1">
      <w:pPr>
        <w:pStyle w:val="ListParagraph"/>
        <w:numPr>
          <w:ilvl w:val="0"/>
          <w:numId w:val="2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Grade his/her assigned students.</w:t>
      </w:r>
    </w:p>
    <w:p w:rsidR="00DE69F1" w:rsidRPr="00DE69F1" w:rsidRDefault="00DE69F1" w:rsidP="00DE69F1">
      <w:pPr>
        <w:pStyle w:val="ListParagraph"/>
        <w:numPr>
          <w:ilvl w:val="0"/>
          <w:numId w:val="22"/>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Publishes completed project</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tudents can be able to:</w:t>
      </w:r>
    </w:p>
    <w:p w:rsidR="00DE69F1" w:rsidRPr="00DE69F1" w:rsidRDefault="00DE69F1" w:rsidP="00DE69F1">
      <w:pPr>
        <w:pStyle w:val="ListParagraph"/>
        <w:numPr>
          <w:ilvl w:val="0"/>
          <w:numId w:val="23"/>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Authenticate and login</w:t>
      </w:r>
    </w:p>
    <w:p w:rsidR="00DE69F1" w:rsidRPr="00DE69F1" w:rsidRDefault="00DE69F1" w:rsidP="00DE69F1">
      <w:pPr>
        <w:pStyle w:val="ListParagraph"/>
        <w:numPr>
          <w:ilvl w:val="0"/>
          <w:numId w:val="23"/>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Generate project supervisor</w:t>
      </w:r>
    </w:p>
    <w:p w:rsidR="00DE69F1" w:rsidRPr="00DE69F1" w:rsidRDefault="00DE69F1" w:rsidP="00DE69F1">
      <w:pPr>
        <w:pStyle w:val="ListParagraph"/>
        <w:numPr>
          <w:ilvl w:val="0"/>
          <w:numId w:val="23"/>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ubmit project proposal and project documentations.</w:t>
      </w:r>
    </w:p>
    <w:p w:rsidR="00DE69F1" w:rsidRPr="00DE69F1" w:rsidRDefault="00DE69F1" w:rsidP="00DE69F1">
      <w:pPr>
        <w:pStyle w:val="ListParagraph"/>
        <w:numPr>
          <w:ilvl w:val="0"/>
          <w:numId w:val="23"/>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end and receive messages  (feedback) to his/her assigned project supervisor</w:t>
      </w:r>
    </w:p>
    <w:p w:rsidR="00DE69F1" w:rsidRPr="00DE69F1" w:rsidRDefault="00DE69F1" w:rsidP="00DE69F1">
      <w:pPr>
        <w:pStyle w:val="Heading3"/>
        <w:spacing w:line="360" w:lineRule="auto"/>
        <w:jc w:val="both"/>
        <w:rPr>
          <w:rFonts w:ascii="Times New Roman" w:hAnsi="Times New Roman" w:cs="Times New Roman"/>
          <w:color w:val="auto"/>
        </w:rPr>
      </w:pPr>
      <w:bookmarkStart w:id="4" w:name="_Toc445665622"/>
      <w:bookmarkStart w:id="5" w:name="_Toc445670396"/>
      <w:bookmarkStart w:id="6" w:name="_Toc473995017"/>
      <w:bookmarkStart w:id="7" w:name="_Toc476049766"/>
      <w:r w:rsidRPr="00DE69F1">
        <w:rPr>
          <w:rFonts w:ascii="Times New Roman" w:hAnsi="Times New Roman" w:cs="Times New Roman"/>
          <w:color w:val="auto"/>
        </w:rPr>
        <w:t>3.5.1 Advantages of the Proposed S</w:t>
      </w:r>
      <w:bookmarkEnd w:id="4"/>
      <w:bookmarkEnd w:id="5"/>
      <w:bookmarkEnd w:id="6"/>
      <w:bookmarkEnd w:id="7"/>
      <w:r w:rsidRPr="00DE69F1">
        <w:rPr>
          <w:rFonts w:ascii="Times New Roman" w:hAnsi="Times New Roman" w:cs="Times New Roman"/>
          <w:color w:val="auto"/>
        </w:rPr>
        <w:t>ystem</w:t>
      </w:r>
    </w:p>
    <w:p w:rsidR="00DE69F1" w:rsidRPr="00DE69F1" w:rsidRDefault="00DE69F1" w:rsidP="00DE69F1">
      <w:pPr>
        <w:spacing w:line="360" w:lineRule="auto"/>
        <w:ind w:firstLine="360"/>
        <w:jc w:val="both"/>
        <w:rPr>
          <w:rFonts w:ascii="Times New Roman" w:hAnsi="Times New Roman" w:cs="Times New Roman"/>
          <w:sz w:val="24"/>
          <w:szCs w:val="24"/>
        </w:rPr>
      </w:pPr>
      <w:r w:rsidRPr="00DE69F1">
        <w:rPr>
          <w:rFonts w:ascii="Times New Roman" w:hAnsi="Times New Roman" w:cs="Times New Roman"/>
          <w:sz w:val="24"/>
          <w:szCs w:val="24"/>
        </w:rPr>
        <w:t>The following are the advantages of using a management system over the manual paper aided method:</w:t>
      </w:r>
    </w:p>
    <w:p w:rsidR="00DE69F1" w:rsidRPr="00DE69F1" w:rsidRDefault="00DE69F1" w:rsidP="00DE69F1">
      <w:pPr>
        <w:numPr>
          <w:ilvl w:val="0"/>
          <w:numId w:val="1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tudent can participant in the project exercise not minding their location.</w:t>
      </w:r>
    </w:p>
    <w:p w:rsidR="00DE69F1" w:rsidRPr="00DE69F1" w:rsidRDefault="00DE69F1" w:rsidP="00DE69F1">
      <w:pPr>
        <w:numPr>
          <w:ilvl w:val="0"/>
          <w:numId w:val="1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It is time saving.</w:t>
      </w:r>
    </w:p>
    <w:p w:rsidR="00DE69F1" w:rsidRPr="00DE69F1" w:rsidRDefault="00DE69F1" w:rsidP="00DE69F1">
      <w:pPr>
        <w:numPr>
          <w:ilvl w:val="0"/>
          <w:numId w:val="1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Less anxiety as the progress and results can be known quickly </w:t>
      </w:r>
    </w:p>
    <w:p w:rsidR="00DE69F1" w:rsidRPr="00DE69F1" w:rsidRDefault="00DE69F1" w:rsidP="00DE69F1">
      <w:pPr>
        <w:numPr>
          <w:ilvl w:val="0"/>
          <w:numId w:val="1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orrections on submitted works can be done quickly.</w:t>
      </w:r>
    </w:p>
    <w:p w:rsidR="00DE69F1" w:rsidRPr="00DE69F1" w:rsidRDefault="00DE69F1" w:rsidP="00DE69F1">
      <w:pPr>
        <w:numPr>
          <w:ilvl w:val="0"/>
          <w:numId w:val="1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is system can enable good communication between students and projects’ supervisors.</w:t>
      </w:r>
    </w:p>
    <w:p w:rsidR="00DE69F1" w:rsidRPr="00DE69F1" w:rsidRDefault="00DE69F1" w:rsidP="00DE69F1">
      <w:pPr>
        <w:numPr>
          <w:ilvl w:val="0"/>
          <w:numId w:val="1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Its cost effective</w:t>
      </w:r>
    </w:p>
    <w:p w:rsidR="00DE69F1" w:rsidRPr="00DE69F1" w:rsidRDefault="00DE69F1" w:rsidP="00DE69F1">
      <w:pPr>
        <w:numPr>
          <w:ilvl w:val="0"/>
          <w:numId w:val="1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Easy to manage, good user friendly interface. </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3.6 Requirement Definition</w:t>
      </w:r>
    </w:p>
    <w:p w:rsidR="00DE69F1" w:rsidRPr="00DE69F1" w:rsidRDefault="00DE69F1" w:rsidP="00DE69F1">
      <w:p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 </w:t>
      </w:r>
      <w:r w:rsidRPr="00DE69F1">
        <w:rPr>
          <w:rFonts w:ascii="Times New Roman" w:hAnsi="Times New Roman" w:cs="Times New Roman"/>
          <w:iCs/>
          <w:sz w:val="24"/>
          <w:szCs w:val="24"/>
        </w:rPr>
        <w:t xml:space="preserve">requirement </w:t>
      </w:r>
      <w:r w:rsidRPr="00DE69F1">
        <w:rPr>
          <w:rFonts w:ascii="Times New Roman" w:hAnsi="Times New Roman" w:cs="Times New Roman"/>
          <w:sz w:val="24"/>
          <w:szCs w:val="24"/>
        </w:rPr>
        <w:t xml:space="preserve">is simply a statement of what the system must do or what characteristic it must have. Requirement is categorized into two; user requirement and system requirement. Unlike user requirement (which is a high-level abstract description of the services a system should provide), system requirement is a detailed and formal definition of a system’s function.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requirements of this system, gotten from the user requirements which was gathered through observation and interview, is translated below into functional and non-functional requirements.</w:t>
      </w: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t>3.6.1 Functional Requirement</w:t>
      </w:r>
    </w:p>
    <w:p w:rsidR="00DE69F1" w:rsidRPr="00DE69F1" w:rsidRDefault="00DE69F1" w:rsidP="00DE69F1">
      <w:p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Functional requirements flow directly into the next steps of analysis (functional, structural, and behavioral models) because they define the functions that the system must have </w:t>
      </w:r>
      <w:r w:rsidRPr="00DE69F1">
        <w:rPr>
          <w:rFonts w:ascii="Times New Roman" w:hAnsi="Times New Roman" w:cs="Times New Roman"/>
          <w:sz w:val="24"/>
          <w:szCs w:val="24"/>
        </w:rPr>
        <w:fldChar w:fldCharType="begin" w:fldLock="1"/>
      </w:r>
      <w:r w:rsidRPr="00DE69F1">
        <w:rPr>
          <w:rFonts w:ascii="Times New Roman" w:hAnsi="Times New Roman" w:cs="Times New Roman"/>
          <w:sz w:val="24"/>
          <w:szCs w:val="24"/>
        </w:rPr>
        <w:instrText xml:space="preserve"> ADDIN ZOTERO_ITEM CSL_CITATION {"citationID":"ANt5NLz3","properties":{"formattedCitation":"(Dennis, Wixom, &amp; Tegarden, 2012)","plainCitation":"(Dennis, Wixom, &amp; Tegarden, 2012)","noteIndex":0},"citationItems":[{"id":"UbIvxU9h/BTzDzllu","uris":["http://www.mendeley.com/documents/?uuid=4cd5938f-6b89-4536-a45a-75fbf4e3b806"],"uri":["http://www.mendeley.com/documents/?uuid=4cd5938f-6b89-4536-a45a-75fbf4e3b806"],"itemData":{"ISBN":"9781118037423","abstract":"4th ed. Includes index. Machine generated contents note: Chapter 1 Introduction to Systems Analysis and Design 1 Chapter 2 Project Management 48 PART ONE ANALYSIS MODELING 107 Chapter 3 Requirements Determination 109 Chapter 4 Business Process and Functional Modeling 153 Chapter 5 Structural Modeling 195 Chapter 6 Behavioral Modeling 236 PART TWO DESIGN MODELING 271 Chapter 7 Moving on to Design 273 Chapter 8 Class and Method Design 317 Chapter 9 Data Management Layer Design 367 Chapter 10 Human-Computer Interaction Layer Design 412 Chapter 11 Physical Architecture Layer Design 473 PART THREE CONSTRUCTION, INSTALLATION, AND OPERATIONS 513 Chapter 12 Construction 515 Chapter 13 Installation and Operations 545 INDEX XXX. \"The 4th edition of Dennis/Wixon/Tegarden's Systems Analysis and Design with UML continues to offer a concise, modern and applied introduction to OO SAD. The new edition offers updated material, more hands-on exercises, and more applied examples. Furthermore a new emphasis on agile methods tackles programming issues and on business process modeling and ethics to add strategic coverage that appeals to IS majors. Additional coverage of new mobile devices and tablets refresh the content as well as supplementary material, including minicases, coverage of ethics, business process modeling, mobile applications and better illustrations, examples, and exercises\"--Provided by publisher.","author":[{"dropping-particle":"","family":"Dennis","given":"Alan.","non-dropping-particle":"","parse-names":false,"suffix":""},{"dropping-particle":"","family":"Wixom","given":"Barbara Haley","non-dropping-particle":"","parse-names":false,"suffix":""},{"dropping-particle":"","family":"Tegarden","given":"David Paul.","non-dropping-particle":"","parse-names":false,"suffix":""}],"id":"ITEM-1","issued":{"date-parts":[["2012"]]},"number-of-pages":"592","title":"Systems analysis design, UML version 2.0 : an object oriented approach","type":"book"}}],"schema":"https://github.com/citation-style-language/schema/raw/master/csl-citation.json"}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Dennis, Wixom, &amp; Tegarden, 2012)</w:t>
      </w:r>
      <w:r w:rsidRPr="00DE69F1">
        <w:rPr>
          <w:rFonts w:ascii="Times New Roman" w:hAnsi="Times New Roman" w:cs="Times New Roman"/>
          <w:sz w:val="24"/>
          <w:szCs w:val="24"/>
        </w:rPr>
        <w:fldChar w:fldCharType="end"/>
      </w:r>
      <w:r w:rsidRPr="00DE69F1">
        <w:rPr>
          <w:rFonts w:ascii="Times New Roman" w:hAnsi="Times New Roman" w:cs="Times New Roman"/>
          <w:sz w:val="24"/>
          <w:szCs w:val="24"/>
        </w:rPr>
        <w:t>.</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eastAsia="Times New Roman" w:hAnsi="Times New Roman" w:cs="Times New Roman"/>
          <w:sz w:val="24"/>
          <w:szCs w:val="24"/>
        </w:rPr>
        <w:lastRenderedPageBreak/>
        <w:t>Functional requirement describes a function of a system or its component. A function is styled as a set of inputs, the behavior, and outputs. This deals with what the system should do or provide for users. Functional Requirements for this system includes:</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system shall allow the Project Coordinator to be able to login </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the Project Coordinator to be able to register project Supervisors and eligible students.</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the Project Coordinator to be able to post notifications.</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system shall allow automatically allocate project supervisors to students.    </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system shall allow project Coordinator to be able to compare projects.                                                                               </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system shall allow the Project Coordinator to be able to manage the entire lists for supervisor and students. </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project coordinator to be able to publish completed project to the department repository.</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students and supervisors to able to authenticate and then login.</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The system shall allow the Project supervisors to be able to download all submitted work for vetting.</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The system shall allow the Project supervisors to be able to post notifications and send feedbacks to only his/her assigned students.</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system shall allow the Project supervisors to be able to suggest new research ideas (topics) to students. </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the students to be able to select project, either from the suggested project list or their preferred topic.</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the students to be able to upload project proposal and documents.</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project supervisors to be able to grade his/her students based on their performances.</w:t>
      </w:r>
    </w:p>
    <w:p w:rsidR="00DE69F1" w:rsidRPr="00DE69F1" w:rsidRDefault="00DE69F1" w:rsidP="00DE69F1">
      <w:pPr>
        <w:pStyle w:val="ListParagraph"/>
        <w:numPr>
          <w:ilvl w:val="0"/>
          <w:numId w:val="19"/>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shall allow project supervisors to be able to manage proposal and project documents.</w:t>
      </w: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t>3.6.2 Non-Functional Requirement</w:t>
      </w:r>
    </w:p>
    <w:p w:rsidR="00DE69F1" w:rsidRPr="00DE69F1" w:rsidRDefault="00DE69F1" w:rsidP="00DE69F1">
      <w:pPr>
        <w:autoSpaceDE w:val="0"/>
        <w:autoSpaceDN w:val="0"/>
        <w:adjustRightInd w:val="0"/>
        <w:spacing w:after="0" w:line="360" w:lineRule="auto"/>
        <w:jc w:val="both"/>
        <w:rPr>
          <w:rFonts w:ascii="Times New Roman" w:eastAsia="Times New Roman" w:hAnsi="Times New Roman" w:cs="Times New Roman"/>
          <w:sz w:val="24"/>
          <w:szCs w:val="24"/>
        </w:rPr>
      </w:pPr>
      <w:r w:rsidRPr="00DE69F1">
        <w:rPr>
          <w:rFonts w:ascii="Times New Roman" w:hAnsi="Times New Roman" w:cs="Times New Roman"/>
          <w:iCs/>
          <w:sz w:val="24"/>
          <w:szCs w:val="24"/>
        </w:rPr>
        <w:t xml:space="preserve">Nonfunctional requirements </w:t>
      </w:r>
      <w:r w:rsidRPr="00DE69F1">
        <w:rPr>
          <w:rFonts w:ascii="Times New Roman" w:hAnsi="Times New Roman" w:cs="Times New Roman"/>
          <w:sz w:val="24"/>
          <w:szCs w:val="24"/>
        </w:rPr>
        <w:t xml:space="preserve">refer to behavioral properties that the system must have, such as performance and usability. Non-functional requirements may be more critical than functional </w:t>
      </w:r>
      <w:r w:rsidRPr="00DE69F1">
        <w:rPr>
          <w:rFonts w:ascii="Times New Roman" w:hAnsi="Times New Roman" w:cs="Times New Roman"/>
          <w:sz w:val="24"/>
          <w:szCs w:val="24"/>
        </w:rPr>
        <w:lastRenderedPageBreak/>
        <w:t xml:space="preserve">requirements, so if they are not met, the system may be useless. Below are some of the non-functional requirements that this system should meet up to. </w:t>
      </w:r>
      <w:r w:rsidRPr="00DE69F1">
        <w:rPr>
          <w:rFonts w:ascii="Times New Roman" w:eastAsia="Times New Roman" w:hAnsi="Times New Roman" w:cs="Times New Roman"/>
          <w:sz w:val="24"/>
          <w:szCs w:val="24"/>
        </w:rPr>
        <w:t>The non-functional requirements are:</w:t>
      </w:r>
    </w:p>
    <w:p w:rsidR="00DE69F1" w:rsidRPr="00DE69F1" w:rsidRDefault="00DE69F1" w:rsidP="00DE69F1">
      <w:pPr>
        <w:pStyle w:val="ListParagraph"/>
        <w:numPr>
          <w:ilvl w:val="0"/>
          <w:numId w:val="20"/>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Reliability: The system should have a very minimum rate of unavailability and failure. It should be active at almost all the time so that users can access it at all time.</w:t>
      </w:r>
    </w:p>
    <w:p w:rsidR="00DE69F1" w:rsidRPr="00DE69F1" w:rsidRDefault="00DE69F1" w:rsidP="00DE69F1">
      <w:pPr>
        <w:pStyle w:val="ListParagraph"/>
        <w:numPr>
          <w:ilvl w:val="0"/>
          <w:numId w:val="20"/>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peed: The system should be fast in processing the input given to it, and also storing it to its database.</w:t>
      </w:r>
    </w:p>
    <w:p w:rsidR="00DE69F1" w:rsidRPr="00DE69F1" w:rsidRDefault="00DE69F1" w:rsidP="00DE69F1">
      <w:pPr>
        <w:pStyle w:val="ListParagraph"/>
        <w:numPr>
          <w:ilvl w:val="0"/>
          <w:numId w:val="20"/>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Ease of use: The system should have a very friendly user interface which will make it easy for the users to become familiar with it.</w:t>
      </w:r>
    </w:p>
    <w:p w:rsidR="00DE69F1" w:rsidRPr="00DE69F1" w:rsidRDefault="00DE69F1" w:rsidP="00DE69F1">
      <w:pPr>
        <w:pStyle w:val="ListParagraph"/>
        <w:numPr>
          <w:ilvl w:val="0"/>
          <w:numId w:val="20"/>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ecurity: The system needs to be secured in order to prevent unauthorized users from accessing the system.</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 xml:space="preserve">3.7 Requirement Analysis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eastAsia="Times New Roman" w:hAnsi="Times New Roman" w:cs="Times New Roman"/>
          <w:sz w:val="24"/>
          <w:szCs w:val="24"/>
        </w:rPr>
        <w:t xml:space="preserve">System design is the process of defining the architecture, components, modules, interfaces, and data for a system to satisfy specified requirements. </w:t>
      </w:r>
      <w:r w:rsidRPr="00DE69F1">
        <w:rPr>
          <w:rFonts w:ascii="Times New Roman" w:hAnsi="Times New Roman" w:cs="Times New Roman"/>
          <w:sz w:val="24"/>
          <w:szCs w:val="24"/>
        </w:rPr>
        <w:t>The design stage focuses on translating the user requirements gathered during system analysis into a computer system design. It will detail exactly how the user requirements will be satisfied when the system is fully developed</w:t>
      </w:r>
      <w:r w:rsidRPr="00DE69F1">
        <w:rPr>
          <w:rFonts w:ascii="Times New Roman" w:eastAsia="Calibri" w:hAnsi="Times New Roman" w:cs="Times New Roman"/>
          <w:sz w:val="24"/>
          <w:szCs w:val="24"/>
        </w:rPr>
        <w:t xml:space="preserve">. </w:t>
      </w:r>
      <w:r w:rsidRPr="00DE69F1">
        <w:rPr>
          <w:rFonts w:ascii="Times New Roman" w:hAnsi="Times New Roman" w:cs="Times New Roman"/>
          <w:sz w:val="24"/>
          <w:szCs w:val="24"/>
        </w:rPr>
        <w:t>Software design models show the objects and object classes and relationships between these entities. In the object oriented analysis and design, Unified Modeling Language (UML) is used to model several components and sub modules. The UML diagrams used in the design and modeling of the system are: Use case diagram, Class diagram and Activity diagram.</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t>3.7.1 Use Case Diagram</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 use case represents how a system interacts with its environment by illustrating the activities that are performed by the users and the system’s responses, use cases are a means of expressing user requirements.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Below are the use case diagrams of the proposed system.</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Use Case for: Actor Project Coordinator</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highlight w:val="black"/>
        </w:rPr>
        <mc:AlternateContent>
          <mc:Choice Requires="wps">
            <w:drawing>
              <wp:anchor distT="0" distB="0" distL="114300" distR="114300" simplePos="0" relativeHeight="251710464" behindDoc="0" locked="0" layoutInCell="1" allowOverlap="1" wp14:anchorId="4D8CCBFD" wp14:editId="2D7A9A21">
                <wp:simplePos x="0" y="0"/>
                <wp:positionH relativeFrom="column">
                  <wp:posOffset>635019</wp:posOffset>
                </wp:positionH>
                <wp:positionV relativeFrom="paragraph">
                  <wp:posOffset>4349048</wp:posOffset>
                </wp:positionV>
                <wp:extent cx="1828549" cy="388189"/>
                <wp:effectExtent l="0" t="0" r="635" b="0"/>
                <wp:wrapNone/>
                <wp:docPr id="101" name="Text Box 101"/>
                <wp:cNvGraphicFramePr/>
                <a:graphic xmlns:a="http://schemas.openxmlformats.org/drawingml/2006/main">
                  <a:graphicData uri="http://schemas.microsoft.com/office/word/2010/wordprocessingShape">
                    <wps:wsp>
                      <wps:cNvSpPr txBox="1"/>
                      <wps:spPr>
                        <a:xfrm>
                          <a:off x="0" y="0"/>
                          <a:ext cx="1828549" cy="3881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2 Use Case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8CCBFD" id="Text Box 101" o:spid="_x0000_s1062" type="#_x0000_t202" style="position:absolute;left:0;text-align:left;margin-left:50pt;margin-top:342.45pt;width:2in;height:30.5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" fillcolor="white [3201]" stroked="f" strokeweight=".5pt">
                <v:textbo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2 Use Case Diagram</w:t>
                      </w:r>
                    </w:p>
                  </w:txbxContent>
                </v:textbox>
              </v:shape>
            </w:pict>
          </mc:Fallback>
        </mc:AlternateContent>
      </w:r>
      <w:r w:rsidRPr="00DE69F1">
        <w:rPr>
          <w:rFonts w:ascii="Times New Roman" w:hAnsi="Times New Roman" w:cs="Times New Roman"/>
          <w:noProof/>
          <w:sz w:val="24"/>
          <w:szCs w:val="24"/>
        </w:rPr>
        <mc:AlternateContent>
          <mc:Choice Requires="wpg">
            <w:drawing>
              <wp:anchor distT="0" distB="0" distL="114300" distR="114300" simplePos="0" relativeHeight="251706368" behindDoc="0" locked="0" layoutInCell="1" allowOverlap="1" wp14:anchorId="5377A912" wp14:editId="309E0383">
                <wp:simplePos x="0" y="0"/>
                <wp:positionH relativeFrom="column">
                  <wp:posOffset>0</wp:posOffset>
                </wp:positionH>
                <wp:positionV relativeFrom="paragraph">
                  <wp:posOffset>18415</wp:posOffset>
                </wp:positionV>
                <wp:extent cx="4448010" cy="4295954"/>
                <wp:effectExtent l="0" t="19050" r="10160" b="28575"/>
                <wp:wrapNone/>
                <wp:docPr id="91" name="Group 91"/>
                <wp:cNvGraphicFramePr/>
                <a:graphic xmlns:a="http://schemas.openxmlformats.org/drawingml/2006/main">
                  <a:graphicData uri="http://schemas.microsoft.com/office/word/2010/wordprocessingGroup">
                    <wpg:wgp>
                      <wpg:cNvGrpSpPr/>
                      <wpg:grpSpPr>
                        <a:xfrm>
                          <a:off x="0" y="0"/>
                          <a:ext cx="4448010" cy="4295954"/>
                          <a:chOff x="0" y="0"/>
                          <a:chExt cx="4448010" cy="4295954"/>
                        </a:xfrm>
                      </wpg:grpSpPr>
                      <wps:wsp>
                        <wps:cNvPr id="460" name="Rectangle 460"/>
                        <wps:cNvSpPr/>
                        <wps:spPr>
                          <a:xfrm>
                            <a:off x="1282535" y="0"/>
                            <a:ext cx="3165475" cy="4295954"/>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Oval 463"/>
                        <wps:cNvSpPr/>
                        <wps:spPr>
                          <a:xfrm>
                            <a:off x="1828800" y="2541320"/>
                            <a:ext cx="1915701" cy="43815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A11690" w:rsidRPr="004649B2" w:rsidRDefault="00A11690" w:rsidP="00DE69F1">
                              <w:pPr>
                                <w:jc w:val="center"/>
                              </w:pPr>
                              <w:r w:rsidRPr="004649B2">
                                <w:t>Manage 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1" name="Oval 461"/>
                        <wps:cNvSpPr/>
                        <wps:spPr>
                          <a:xfrm>
                            <a:off x="1828800" y="451263"/>
                            <a:ext cx="1876442" cy="422275"/>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A11690" w:rsidRPr="004649B2" w:rsidRDefault="00A11690" w:rsidP="00DE69F1">
                              <w:pPr>
                                <w:jc w:val="center"/>
                              </w:pPr>
                              <w:r w:rsidRPr="004649B2">
                                <w:t xml:space="preserve">Register Us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Oval 464"/>
                        <wps:cNvSpPr/>
                        <wps:spPr>
                          <a:xfrm>
                            <a:off x="1828800" y="3111335"/>
                            <a:ext cx="2018030" cy="439947"/>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A11690" w:rsidRPr="004649B2" w:rsidRDefault="00A11690" w:rsidP="00DE69F1">
                              <w:pPr>
                                <w:jc w:val="center"/>
                              </w:pPr>
                              <w:r w:rsidRPr="004649B2">
                                <w:t>Post No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Oval 465"/>
                        <wps:cNvSpPr/>
                        <wps:spPr>
                          <a:xfrm>
                            <a:off x="1828800" y="2006930"/>
                            <a:ext cx="1916428" cy="465455"/>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A11690" w:rsidRPr="004649B2" w:rsidRDefault="00A11690" w:rsidP="00DE69F1">
                              <w:pPr>
                                <w:jc w:val="center"/>
                              </w:pPr>
                              <w:r w:rsidRPr="004649B2">
                                <w:t>Publish Top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6" name="Oval 466"/>
                        <wps:cNvSpPr/>
                        <wps:spPr>
                          <a:xfrm>
                            <a:off x="1876302" y="950026"/>
                            <a:ext cx="1876442" cy="422275"/>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A11690" w:rsidRPr="004649B2" w:rsidRDefault="00A11690" w:rsidP="00DE69F1">
                              <w:pPr>
                                <w:jc w:val="center"/>
                              </w:pPr>
                              <w:r w:rsidRPr="004649B2">
                                <w:t xml:space="preserve">Log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7" name="Oval 467"/>
                        <wps:cNvSpPr/>
                        <wps:spPr>
                          <a:xfrm>
                            <a:off x="1864426" y="1484416"/>
                            <a:ext cx="1876442" cy="422275"/>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A11690" w:rsidRPr="004649B2" w:rsidRDefault="00A11690" w:rsidP="00DE69F1">
                              <w:pPr>
                                <w:jc w:val="center"/>
                              </w:pPr>
                              <w:r w:rsidRPr="004649B2">
                                <w:t xml:space="preserve">Manage Use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 name="Oval 468"/>
                        <wps:cNvSpPr/>
                        <wps:spPr>
                          <a:xfrm>
                            <a:off x="1828800" y="3657600"/>
                            <a:ext cx="1922780" cy="43942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A11690" w:rsidRPr="004649B2" w:rsidRDefault="00A11690" w:rsidP="00DE69F1">
                              <w:pPr>
                                <w:jc w:val="center"/>
                                <w:rPr>
                                  <w:sz w:val="20"/>
                                </w:rPr>
                              </w:pPr>
                              <w:r w:rsidRPr="004649B2">
                                <w:rPr>
                                  <w:sz w:val="20"/>
                                </w:rPr>
                                <w:t xml:space="preserve">Logou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0" y="1721922"/>
                            <a:ext cx="929565" cy="108996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pPr>
                                <w:jc w:val="center"/>
                              </w:pPr>
                              <w:r>
                                <w:rPr>
                                  <w:noProof/>
                                </w:rPr>
                                <w:drawing>
                                  <wp:inline distT="0" distB="0" distL="0" distR="0" wp14:anchorId="199F95B9" wp14:editId="1A3FAC55">
                                    <wp:extent cx="333121" cy="470053"/>
                                    <wp:effectExtent l="0" t="0" r="0" b="6350"/>
                                    <wp:docPr id="29" name="Picture 19"/>
                                    <wp:cNvGraphicFramePr/>
                                    <a:graphic xmlns:a="http://schemas.openxmlformats.org/drawingml/2006/main">
                                      <a:graphicData uri="http://schemas.openxmlformats.org/drawingml/2006/picture">
                                        <pic:pic xmlns:pic="http://schemas.openxmlformats.org/drawingml/2006/picture">
                                          <pic:nvPicPr>
                                            <pic:cNvPr id="37" name="Picture 19"/>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461" cy="519920"/>
                                            </a:xfrm>
                                            <a:prstGeom prst="rect">
                                              <a:avLst/>
                                            </a:prstGeom>
                                            <a:noFill/>
                                            <a:ln>
                                              <a:noFill/>
                                            </a:ln>
                                          </pic:spPr>
                                        </pic:pic>
                                      </a:graphicData>
                                    </a:graphic>
                                  </wp:inline>
                                </w:drawing>
                              </w:r>
                            </w:p>
                            <w:p w:rsidR="00A11690" w:rsidRDefault="00A11690" w:rsidP="00DE69F1">
                              <w:pPr>
                                <w:jc w:val="center"/>
                              </w:pPr>
                              <w:r>
                                <w:t>Project Coordin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1353787" y="59377"/>
                            <a:ext cx="3016250" cy="3479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4649B2" w:rsidRDefault="00A11690" w:rsidP="00DE69F1">
                              <w:pPr>
                                <w:jc w:val="center"/>
                                <w:rPr>
                                  <w:sz w:val="24"/>
                                </w:rPr>
                              </w:pPr>
                              <w:r w:rsidRPr="004649B2">
                                <w:rPr>
                                  <w:sz w:val="24"/>
                                </w:rPr>
                                <w:t>ONLINE STUDENT PROJECT MANAGEMENT SYSTEM</w:t>
                              </w:r>
                            </w:p>
                            <w:p w:rsidR="00A11690" w:rsidRPr="004649B2" w:rsidRDefault="00A11690" w:rsidP="00DE69F1">
                              <w:pPr>
                                <w:jc w:val="center"/>
                                <w:rPr>
                                  <w:sz w:val="28"/>
                                </w:rPr>
                              </w:pPr>
                            </w:p>
                            <w:p w:rsidR="00A11690" w:rsidRPr="004649B2" w:rsidRDefault="00A11690" w:rsidP="00DE69F1">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Straight Arrow Connector 82"/>
                        <wps:cNvCnPr/>
                        <wps:spPr>
                          <a:xfrm flipV="1">
                            <a:off x="843148" y="783772"/>
                            <a:ext cx="1020882" cy="13062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3" name="Straight Arrow Connector 83"/>
                        <wps:cNvCnPr/>
                        <wps:spPr>
                          <a:xfrm flipV="1">
                            <a:off x="843148" y="1306286"/>
                            <a:ext cx="1021278" cy="9330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wps:spPr>
                          <a:xfrm flipV="1">
                            <a:off x="926276" y="1769424"/>
                            <a:ext cx="935025" cy="5462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wps:spPr>
                          <a:xfrm flipV="1">
                            <a:off x="926276" y="2244437"/>
                            <a:ext cx="902524" cy="1597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wps:spPr>
                          <a:xfrm>
                            <a:off x="926276" y="2470068"/>
                            <a:ext cx="931991" cy="1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wps:spPr>
                          <a:xfrm>
                            <a:off x="843148" y="2470068"/>
                            <a:ext cx="1140032" cy="638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8" name="Straight Arrow Connector 88"/>
                        <wps:cNvCnPr/>
                        <wps:spPr>
                          <a:xfrm>
                            <a:off x="843148" y="2541320"/>
                            <a:ext cx="1033154" cy="1116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377A912" id="Group 91" o:spid="_x0000_s1063" style="position:absolute;left:0;text-align:left;margin-left:0;margin-top:1.45pt;width:350.25pt;height:338.25pt;z-index:251706368" coordsize="44480,42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">
                <v:rect id="Rectangle 460" o:spid="_x0000_s1064" style="position:absolute;left:12825;width:31655;height:429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W8TsEA&#10;AADcAAAADwAAAGRycy9kb3ducmV2LnhtbERPW2vCMBR+H/gfwhH2IjN1SB2dUUSU+uqt7PHQnDVl&#10;zUlJMu3+vXkQ9vjx3ZfrwXbiRj60jhXMphkI4trplhsFl/P+7QNEiMgaO8ek4I8CrFejlyUW2t35&#10;SLdTbEQK4VCgAhNjX0gZakMWw9T1xIn7dt5iTNA3Unu8p3Dbyfcsy6XFllODwZ62huqf069VUMZJ&#10;yH1ZhfO12pfdxHwtdtVcqdfxsPkEEWmI/+Kn+6AVzPM0P51JR0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Z1vE7BAAAA3AAAAA8AAAAAAAAAAAAAAAAAmAIAAGRycy9kb3du&#10;cmV2LnhtbFBLBQYAAAAABAAEAPUAAACGAwAAAAA=&#10;" fillcolor="white [3201]" strokecolor="black [3213]" strokeweight="2.25pt"/>
                <v:oval id="Oval 463" o:spid="_x0000_s1065" style="position:absolute;left:18288;top:25413;width:19157;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wZj8UA&#10;AADcAAAADwAAAGRycy9kb3ducmV2LnhtbESP0WrCQBRE3wv+w3IFX0rdqDVIdBUrin0StH7AJXvN&#10;RrN3Q3ZrYr++KxT6OMzMGWax6mwl7tT40rGC0TABQZw7XXKh4Py1e5uB8AFZY+WYFDzIw2rZe1lg&#10;pl3LR7qfQiEihH2GCkwIdSalzw1Z9ENXE0fv4hqLIcqmkLrBNsJtJcdJkkqLJccFgzVtDOW307dV&#10;kM7Gky2Nth9pa366qfWH/bV+VWrQ79ZzEIG68B/+a39qBe/pBJ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nBmPxQAAANwAAAAPAAAAAAAAAAAAAAAAAJgCAABkcnMv&#10;ZG93bnJldi54bWxQSwUGAAAAAAQABAD1AAAAigMAAAAA&#10;" fillcolor="white [3201]" strokecolor="black [3213]" strokeweight="1pt">
                  <v:stroke joinstyle="miter"/>
                  <v:textbox>
                    <w:txbxContent>
                      <w:p w:rsidR="00A11690" w:rsidRPr="004649B2" w:rsidRDefault="00A11690" w:rsidP="00DE69F1">
                        <w:pPr>
                          <w:jc w:val="center"/>
                        </w:pPr>
                        <w:r w:rsidRPr="004649B2">
                          <w:t>Manage Project</w:t>
                        </w:r>
                      </w:p>
                    </w:txbxContent>
                  </v:textbox>
                </v:oval>
                <v:oval id="Oval 461" o:spid="_x0000_s1066" style="position:absolute;left:18288;top:4512;width:18764;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IiY8UA&#10;AADcAAAADwAAAGRycy9kb3ducmV2LnhtbESP0WrCQBRE34X+w3ILvhTdxNog0VVasehTodYPuGSv&#10;2Wj2bsiuJvbru0LBx2FmzjCLVW9rcaXWV44VpOMEBHHhdMWlgsPP52gGwgdkjbVjUnAjD6vl02CB&#10;uXYdf9N1H0oRIexzVGBCaHIpfWHIoh+7hjh6R9daDFG2pdQtdhFuazlJkkxarDguGGxobag47y9W&#10;QTabvG4o3Xxknfnt36z/2p6aF6WGz/37HESgPjzC/+2dVjDNUrifi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AiJjxQAAANwAAAAPAAAAAAAAAAAAAAAAAJgCAABkcnMv&#10;ZG93bnJldi54bWxQSwUGAAAAAAQABAD1AAAAigMAAAAA&#10;" fillcolor="white [3201]" strokecolor="black [3213]" strokeweight="1pt">
                  <v:stroke joinstyle="miter"/>
                  <v:textbox>
                    <w:txbxContent>
                      <w:p w:rsidR="00A11690" w:rsidRPr="004649B2" w:rsidRDefault="00A11690" w:rsidP="00DE69F1">
                        <w:pPr>
                          <w:jc w:val="center"/>
                        </w:pPr>
                        <w:r w:rsidRPr="004649B2">
                          <w:t xml:space="preserve">Register User </w:t>
                        </w:r>
                      </w:p>
                    </w:txbxContent>
                  </v:textbox>
                </v:oval>
                <v:oval id="Oval 464" o:spid="_x0000_s1067" style="position:absolute;left:18288;top:31113;width:20180;height:43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WB+8UA&#10;AADcAAAADwAAAGRycy9kb3ducmV2LnhtbESP0WrCQBRE34X+w3KFvhSz0dogMau0xWKfhKofcMle&#10;s9Hs3ZDdmrRf7xYKPg4zc4Yp1oNtxJU6XztWME1SEMSl0zVXCo6Hj8kChA/IGhvHpOCHPKxXD6MC&#10;c+16/qLrPlQiQtjnqMCE0OZS+tKQRZ+4ljh6J9dZDFF2ldQd9hFuGzlL00xarDkuGGzp3VB52X9b&#10;Bdli9ryh6eYt683v8GL9bntun5R6HA+vSxCBhnAP/7c/tYJ5Noe/M/EI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dYH7xQAAANwAAAAPAAAAAAAAAAAAAAAAAJgCAABkcnMv&#10;ZG93bnJldi54bWxQSwUGAAAAAAQABAD1AAAAigMAAAAA&#10;" fillcolor="white [3201]" strokecolor="black [3213]" strokeweight="1pt">
                  <v:stroke joinstyle="miter"/>
                  <v:textbox>
                    <w:txbxContent>
                      <w:p w:rsidR="00A11690" w:rsidRPr="004649B2" w:rsidRDefault="00A11690" w:rsidP="00DE69F1">
                        <w:pPr>
                          <w:jc w:val="center"/>
                        </w:pPr>
                        <w:r w:rsidRPr="004649B2">
                          <w:t>Post Notification</w:t>
                        </w:r>
                      </w:p>
                    </w:txbxContent>
                  </v:textbox>
                </v:oval>
                <v:oval id="Oval 465" o:spid="_x0000_s1068" style="position:absolute;left:18288;top:20069;width:19164;height:4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kkYMUA&#10;AADcAAAADwAAAGRycy9kb3ducmV2LnhtbESP3WrCQBSE74W+w3IKvRHdaDVIdBUtlnol+PMAh+wx&#10;mzZ7NmS3JvXp3YLg5TAz3zCLVWcrcaXGl44VjIYJCOLc6ZILBefT52AGwgdkjZVjUvBHHlbLl94C&#10;M+1aPtD1GAoRIewzVGBCqDMpfW7Ioh+6mjh6F9dYDFE2hdQNthFuKzlOklRaLDkuGKzpw1D+c/y1&#10;CtLZ+H1Lo+0mbc2tm1q///qu+0q9vXbrOYhAXXiGH+2dVjBJp/B/Jh4B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OSRgxQAAANwAAAAPAAAAAAAAAAAAAAAAAJgCAABkcnMv&#10;ZG93bnJldi54bWxQSwUGAAAAAAQABAD1AAAAigMAAAAA&#10;" fillcolor="white [3201]" strokecolor="black [3213]" strokeweight="1pt">
                  <v:stroke joinstyle="miter"/>
                  <v:textbox>
                    <w:txbxContent>
                      <w:p w:rsidR="00A11690" w:rsidRPr="004649B2" w:rsidRDefault="00A11690" w:rsidP="00DE69F1">
                        <w:pPr>
                          <w:jc w:val="center"/>
                        </w:pPr>
                        <w:r w:rsidRPr="004649B2">
                          <w:t>Publish Topic</w:t>
                        </w:r>
                      </w:p>
                    </w:txbxContent>
                  </v:textbox>
                </v:oval>
                <v:oval id="Oval 466" o:spid="_x0000_s1069" style="position:absolute;left:18763;top:9500;width:18764;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u6F8UA&#10;AADcAAAADwAAAGRycy9kb3ducmV2LnhtbESP0WoCMRRE3wv+Q7iCL0Wzag2yGqUtin0qVP2Ay+a6&#10;2XZzs2xSd+3XN0Khj8PMnGHW297V4kptqDxrmE4yEMSFNxWXGs6n/XgJIkRkg7Vn0nCjANvN4GGN&#10;ufEdf9D1GEuRIBxy1GBjbHIpQ2HJYZj4hjh5F986jEm2pTQtdgnuajnLMiUdVpwWLDb0aqn4On47&#10;DWo5m+9ountRnf3pFy68Hz6bR61Hw/55BSJSH//Df+03o+FJKbifS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67oXxQAAANwAAAAPAAAAAAAAAAAAAAAAAJgCAABkcnMv&#10;ZG93bnJldi54bWxQSwUGAAAAAAQABAD1AAAAigMAAAAA&#10;" fillcolor="white [3201]" strokecolor="black [3213]" strokeweight="1pt">
                  <v:stroke joinstyle="miter"/>
                  <v:textbox>
                    <w:txbxContent>
                      <w:p w:rsidR="00A11690" w:rsidRPr="004649B2" w:rsidRDefault="00A11690" w:rsidP="00DE69F1">
                        <w:pPr>
                          <w:jc w:val="center"/>
                        </w:pPr>
                        <w:r w:rsidRPr="004649B2">
                          <w:t xml:space="preserve">Login </w:t>
                        </w:r>
                      </w:p>
                    </w:txbxContent>
                  </v:textbox>
                </v:oval>
                <v:oval id="Oval 467" o:spid="_x0000_s1070" style="position:absolute;left:18644;top:14844;width:18764;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cfjMYA&#10;AADcAAAADwAAAGRycy9kb3ducmV2LnhtbESP3WrCQBSE74W+w3KE3ohutG2U6CptUepVwZ8HOGSP&#10;2Wj2bMhuTerTdwuCl8PMfMMsVp2txJUaXzpWMB4lIIhzp0suFBwPm+EMhA/IGivHpOCXPKyWT70F&#10;Ztq1vKPrPhQiQthnqMCEUGdS+tyQRT9yNXH0Tq6xGKJsCqkbbCPcVnKSJKm0WHJcMFjTp6H8sv+x&#10;CtLZ5GVN4/VH2ppb92b999e5Hij13O/e5yACdeERvre3WsFrOoX/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cfjMYAAADcAAAADwAAAAAAAAAAAAAAAACYAgAAZHJz&#10;L2Rvd25yZXYueG1sUEsFBgAAAAAEAAQA9QAAAIsDAAAAAA==&#10;" fillcolor="white [3201]" strokecolor="black [3213]" strokeweight="1pt">
                  <v:stroke joinstyle="miter"/>
                  <v:textbox>
                    <w:txbxContent>
                      <w:p w:rsidR="00A11690" w:rsidRPr="004649B2" w:rsidRDefault="00A11690" w:rsidP="00DE69F1">
                        <w:pPr>
                          <w:jc w:val="center"/>
                        </w:pPr>
                        <w:r w:rsidRPr="004649B2">
                          <w:t xml:space="preserve">Manage User </w:t>
                        </w:r>
                      </w:p>
                    </w:txbxContent>
                  </v:textbox>
                </v:oval>
                <v:oval id="Oval 468" o:spid="_x0000_s1071" style="position:absolute;left:18288;top:36576;width:19227;height:4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iL/sIA&#10;AADcAAAADwAAAGRycy9kb3ducmV2LnhtbERP3WrCMBS+F3yHcAbeyEzrXJHOWFQc7kqY8wEOzbHp&#10;1pyUJtpuT28uBl5+fP+rYrCNuFHna8cK0lkCgrh0uuZKwfnr/XkJwgdkjY1jUvBLHor1eLTCXLue&#10;P+l2CpWIIexzVGBCaHMpfWnIop+5ljhyF9dZDBF2ldQd9jHcNnKeJJm0WHNsMNjSzlD5c7paBdly&#10;/rKndL/NevM3vFp/PHy3U6UmT8PmDUSgITzE/+4PrWCRxbXxTDwC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OIv+wgAAANwAAAAPAAAAAAAAAAAAAAAAAJgCAABkcnMvZG93&#10;bnJldi54bWxQSwUGAAAAAAQABAD1AAAAhwMAAAAA&#10;" fillcolor="white [3201]" strokecolor="black [3213]" strokeweight="1pt">
                  <v:stroke joinstyle="miter"/>
                  <v:textbox>
                    <w:txbxContent>
                      <w:p w:rsidR="00A11690" w:rsidRPr="004649B2" w:rsidRDefault="00A11690" w:rsidP="00DE69F1">
                        <w:pPr>
                          <w:jc w:val="center"/>
                          <w:rPr>
                            <w:sz w:val="20"/>
                          </w:rPr>
                        </w:pPr>
                        <w:r w:rsidRPr="004649B2">
                          <w:rPr>
                            <w:sz w:val="20"/>
                          </w:rPr>
                          <w:t xml:space="preserve">Logout </w:t>
                        </w:r>
                      </w:p>
                    </w:txbxContent>
                  </v:textbox>
                </v:oval>
                <v:shape id="Text Box 4" o:spid="_x0000_s1072" type="#_x0000_t202" style="position:absolute;top:17219;width:9295;height:10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EH4cUA&#10;AADaAAAADwAAAGRycy9kb3ducmV2LnhtbESPQWvCQBSE7wX/w/KEXkrdVGsr0VWKtCreNFXx9sg+&#10;k2D2bchuk/jv3UKhx2FmvmFmi86UoqHaFZYVvAwiEMSp1QVnCr6Tr+cJCOeRNZaWScGNHCzmvYcZ&#10;xtq2vKNm7zMRIOxiVJB7X8VSujQng25gK+LgXWxt0AdZZ1LX2Aa4KeUwit6kwYLDQo4VLXNKr/sf&#10;o+D8lJ22rlsd2tF4VH2um+T9qBOlHvvdxxSEp87/h//aG63gFX6vhBsg5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EQfhxQAAANoAAAAPAAAAAAAAAAAAAAAAAJgCAABkcnMv&#10;ZG93bnJldi54bWxQSwUGAAAAAAQABAD1AAAAigMAAAAA&#10;" fillcolor="white [3201]" stroked="f" strokeweight=".5pt">
                  <v:textbox>
                    <w:txbxContent>
                      <w:p w:rsidR="00A11690" w:rsidRDefault="00A11690" w:rsidP="00DE69F1">
                        <w:pPr>
                          <w:jc w:val="center"/>
                        </w:pPr>
                        <w:r>
                          <w:rPr>
                            <w:noProof/>
                          </w:rPr>
                          <w:drawing>
                            <wp:inline distT="0" distB="0" distL="0" distR="0" wp14:anchorId="199F95B9" wp14:editId="1A3FAC55">
                              <wp:extent cx="333121" cy="470053"/>
                              <wp:effectExtent l="0" t="0" r="0" b="6350"/>
                              <wp:docPr id="29" name="Picture 19"/>
                              <wp:cNvGraphicFramePr/>
                              <a:graphic xmlns:a="http://schemas.openxmlformats.org/drawingml/2006/main">
                                <a:graphicData uri="http://schemas.openxmlformats.org/drawingml/2006/picture">
                                  <pic:pic xmlns:pic="http://schemas.openxmlformats.org/drawingml/2006/picture">
                                    <pic:nvPicPr>
                                      <pic:cNvPr id="37" name="Picture 19"/>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461" cy="519920"/>
                                      </a:xfrm>
                                      <a:prstGeom prst="rect">
                                        <a:avLst/>
                                      </a:prstGeom>
                                      <a:noFill/>
                                      <a:ln>
                                        <a:noFill/>
                                      </a:ln>
                                    </pic:spPr>
                                  </pic:pic>
                                </a:graphicData>
                              </a:graphic>
                            </wp:inline>
                          </w:drawing>
                        </w:r>
                      </w:p>
                      <w:p w:rsidR="00A11690" w:rsidRDefault="00A11690" w:rsidP="00DE69F1">
                        <w:pPr>
                          <w:jc w:val="center"/>
                        </w:pPr>
                        <w:r>
                          <w:t>Project Coordinator</w:t>
                        </w:r>
                      </w:p>
                    </w:txbxContent>
                  </v:textbox>
                </v:shape>
                <v:shape id="Text Box 81" o:spid="_x0000_s1073" type="#_x0000_t202" style="position:absolute;left:13537;top:593;width:30163;height:3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V3xMUA&#10;AADbAAAADwAAAGRycy9kb3ducmV2LnhtbESPQWvCQBSE7wX/w/IEL6VurGglukoptYo3jbZ4e2Sf&#10;STD7NmS3Sfz3rlDocZiZb5jFqjOlaKh2hWUFo2EEgji1uuBMwTFZv8xAOI+ssbRMCm7kYLXsPS0w&#10;1rblPTUHn4kAYRejgtz7KpbSpTkZdENbEQfvYmuDPsg6k7rGNsBNKV+jaCoNFhwWcqzoI6f0evg1&#10;Cs7P2c/OdV+ndjwZV5+bJnn71olSg373PgfhqfP/4b/2ViuYjeDxJfwAub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pXfExQAAANsAAAAPAAAAAAAAAAAAAAAAAJgCAABkcnMv&#10;ZG93bnJldi54bWxQSwUGAAAAAAQABAD1AAAAigMAAAAA&#10;" fillcolor="white [3201]" stroked="f" strokeweight=".5pt">
                  <v:textbox>
                    <w:txbxContent>
                      <w:p w:rsidR="00A11690" w:rsidRPr="004649B2" w:rsidRDefault="00A11690" w:rsidP="00DE69F1">
                        <w:pPr>
                          <w:jc w:val="center"/>
                          <w:rPr>
                            <w:sz w:val="24"/>
                          </w:rPr>
                        </w:pPr>
                        <w:r w:rsidRPr="004649B2">
                          <w:rPr>
                            <w:sz w:val="24"/>
                          </w:rPr>
                          <w:t>ONLINE STUDENT PROJECT MANAGEMENT SYSTEM</w:t>
                        </w:r>
                      </w:p>
                      <w:p w:rsidR="00A11690" w:rsidRPr="004649B2" w:rsidRDefault="00A11690" w:rsidP="00DE69F1">
                        <w:pPr>
                          <w:jc w:val="center"/>
                          <w:rPr>
                            <w:sz w:val="28"/>
                          </w:rPr>
                        </w:pPr>
                      </w:p>
                      <w:p w:rsidR="00A11690" w:rsidRPr="004649B2" w:rsidRDefault="00A11690" w:rsidP="00DE69F1">
                        <w:pPr>
                          <w:jc w:val="center"/>
                          <w:rPr>
                            <w:sz w:val="28"/>
                          </w:rPr>
                        </w:pPr>
                      </w:p>
                    </w:txbxContent>
                  </v:textbox>
                </v:shape>
                <v:shape id="Straight Arrow Connector 82" o:spid="_x0000_s1074" type="#_x0000_t32" style="position:absolute;left:8431;top:7837;width:10209;height:130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yqlMMAAADbAAAADwAAAGRycy9kb3ducmV2LnhtbESP3YrCMBSE7xd8h3AEb0QTvVilGkVE&#10;xWVR8OcBDs2xLTYntYla334jCHs5zMw3zHTe2FI8qPaFYw2DvgJBnDpTcKbhfFr3xiB8QDZYOiYN&#10;L/Iwn7W+ppgY9+QDPY4hExHCPkENeQhVIqVPc7Lo+64ijt7F1RZDlHUmTY3PCLelHCr1LS0WHBdy&#10;rGiZU3o93q0Gu9psR033teva8nYyv1797IPSutNuFhMQgZrwH/60t0bDeAjvL/EHyNk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cqpTDAAAA2wAAAA8AAAAAAAAAAAAA&#10;AAAAoQIAAGRycy9kb3ducmV2LnhtbFBLBQYAAAAABAAEAPkAAACRAwAAAAA=&#10;" strokecolor="black [3213]" strokeweight=".5pt">
                  <v:stroke endarrow="block" joinstyle="miter"/>
                </v:shape>
                <v:shape id="Straight Arrow Connector 83" o:spid="_x0000_s1075" type="#_x0000_t32" style="position:absolute;left:8431;top:13062;width:10213;height:933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xAPD8QAAADbAAAADwAAAGRycy9kb3ducmV2LnhtbESP0WrCQBRE3wX/YbmCL1J3bcGG6Coi&#10;bUkpLTT2Ay7ZaxLM3k2zq4l/3y0IPg4zc4ZZbwfbiAt1vnasYTFXIIgLZ2ouNfwcXh8SED4gG2wc&#10;k4YredhuxqM1psb1/E2XPJQiQtinqKEKoU2l9EVFFv3ctcTRO7rOYoiyK6XpsI9w28hHpZbSYs1x&#10;ocKW9hUVp/xsNdiXt+x5mF0/Z7b5PZgPr96/gtJ6Ohl2KxCBhnAP39qZ0ZA8wf+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EA8PxAAAANsAAAAPAAAAAAAAAAAA&#10;AAAAAKECAABkcnMvZG93bnJldi54bWxQSwUGAAAAAAQABAD5AAAAkgMAAAAA&#10;" strokecolor="black [3213]" strokeweight=".5pt">
                  <v:stroke endarrow="block" joinstyle="miter"/>
                </v:shape>
                <v:shape id="Straight Arrow Connector 84" o:spid="_x0000_s1076" type="#_x0000_t32" style="position:absolute;left:9262;top:17694;width:9351;height:54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mXe8QAAADbAAAADwAAAGRycy9kb3ducmV2LnhtbESP0WrCQBRE3wX/YbmCL1J3LcWG6Coi&#10;bUkpLTT2Ay7ZaxLM3k2zq4l/3y0IPg4zc4ZZbwfbiAt1vnasYTFXIIgLZ2ouNfwcXh8SED4gG2wc&#10;k4YredhuxqM1psb1/E2XPJQiQtinqKEKoU2l9EVFFv3ctcTRO7rOYoiyK6XpsI9w28hHpZbSYs1x&#10;ocKW9hUVp/xsNdiXt+x5mF0/Z7b5PZgPr96/gtJ6Ohl2KxCBhnAP39qZ0ZA8wf+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d7xAAAANsAAAAPAAAAAAAAAAAA&#10;AAAAAKECAABkcnMvZG93bnJldi54bWxQSwUGAAAAAAQABAD5AAAAkgMAAAAA&#10;" strokecolor="black [3213]" strokeweight=".5pt">
                  <v:stroke endarrow="block" joinstyle="miter"/>
                </v:shape>
                <v:shape id="Straight Arrow Connector 85" o:spid="_x0000_s1077" type="#_x0000_t32" style="position:absolute;left:9262;top:22444;width:9026;height:15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Uy4MQAAADbAAAADwAAAGRycy9kb3ducmV2LnhtbESP0WrCQBRE3wX/YbmCL1J3LdSG6Coi&#10;bUkpLTT2Ay7ZaxLM3k2zq4l/3y0IPg4zc4ZZbwfbiAt1vnasYTFXIIgLZ2ouNfwcXh8SED4gG2wc&#10;k4YredhuxqM1psb1/E2XPJQiQtinqKEKoU2l9EVFFv3ctcTRO7rOYoiyK6XpsI9w28hHpZbSYs1x&#10;ocKW9hUVp/xsNdiXt+x5mF0/Z7b5PZgPr96/gtJ6Ohl2KxCBhnAP39qZ0ZA8wf+X+APk5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tTLgxAAAANsAAAAPAAAAAAAAAAAA&#10;AAAAAKECAABkcnMvZG93bnJldi54bWxQSwUGAAAAAAQABAD5AAAAkgMAAAAA&#10;" strokecolor="black [3213]" strokeweight=".5pt">
                  <v:stroke endarrow="block" joinstyle="miter"/>
                </v:shape>
                <v:shape id="Straight Arrow Connector 86" o:spid="_x0000_s1078" type="#_x0000_t32" style="position:absolute;left:9262;top:24700;width:9320;height:15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VGlcUAAADbAAAADwAAAGRycy9kb3ducmV2LnhtbESPT2vCQBTE74LfYXlCb7qxgtXoKlIo&#10;bfFSU/HP7ZF9JovZtyG7NfHbu4VCj8PM/IZZrjtbiRs13jhWMB4lIIhzpw0XCvbfb8MZCB+QNVaO&#10;ScGdPKxX/d4SU+1a3tEtC4WIEPYpKihDqFMpfV6SRT9yNXH0Lq6xGKJsCqkbbCPcVvI5SabSouG4&#10;UGJNryXl1+zHKsj3p+OcvsxBtxPz8l5vz9tJ9qnU06DbLEAE6sJ/+K/9oRXMpvD7Jf4AuX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JVGlcUAAADbAAAADwAAAAAAAAAA&#10;AAAAAAChAgAAZHJzL2Rvd25yZXYueG1sUEsFBgAAAAAEAAQA+QAAAJMDAAAAAA==&#10;" strokecolor="black [3213]" strokeweight=".5pt">
                  <v:stroke endarrow="block" joinstyle="miter"/>
                </v:shape>
                <v:shape id="Straight Arrow Connector 87" o:spid="_x0000_s1079" type="#_x0000_t32" style="position:absolute;left:8431;top:24700;width:11400;height:63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njDsUAAADbAAAADwAAAGRycy9kb3ducmV2LnhtbESPW2vCQBSE3wX/w3KEvunGCl6iq0ih&#10;tMWXmoqXt0P2mCxmz4bs1sR/3y0U+jjMzDfMatPZStyp8caxgvEoAUGcO224UHD4eh3OQfiArLFy&#10;TAoe5GGz7vdWmGrX8p7uWShEhLBPUUEZQp1K6fOSLPqRq4mjd3WNxRBlU0jdYBvhtpLPSTKVFg3H&#10;hRJreikpv2XfVkF+OJ8W9GmOup2Y2Vu9u+wm2YdST4NuuwQRqAv/4b/2u1Ywn8Hvl/gD5P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9njDsUAAADbAAAADwAAAAAAAAAA&#10;AAAAAAChAgAAZHJzL2Rvd25yZXYueG1sUEsFBgAAAAAEAAQA+QAAAJMDAAAAAA==&#10;" strokecolor="black [3213]" strokeweight=".5pt">
                  <v:stroke endarrow="block" joinstyle="miter"/>
                </v:shape>
                <v:shape id="Straight Arrow Connector 88" o:spid="_x0000_s1080" type="#_x0000_t32" style="position:absolute;left:8431;top:25413;width:10332;height:11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kZ3fMEAAADbAAAADwAAAGRycy9kb3ducmV2LnhtbERPz2vCMBS+D/Y/hDfwNlMVnHZGGYKo&#10;eHGdqLs9mmcb1ryUJtr635vDwOPH93u26GwlbtR441jBoJ+AIM6dNlwoOPys3icgfEDWWDkmBXfy&#10;sJi/vsww1a7lb7ploRAxhH2KCsoQ6lRKn5dk0fddTRy5i2sshgibQuoG2xhuKzlMkrG0aDg2lFjT&#10;sqT8L7taBfnhfJrS3hx1OzIf63r3uxtlW6V6b93XJ4hAXXiK/90brWASx8Yv8Q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Rnd8wQAAANsAAAAPAAAAAAAAAAAAAAAA&#10;AKECAABkcnMvZG93bnJldi54bWxQSwUGAAAAAAQABAD5AAAAjwMAAAAA&#10;" strokecolor="black [3213]" strokeweight=".5pt">
                  <v:stroke endarrow="block" joinstyle="miter"/>
                </v:shape>
              </v:group>
            </w:pict>
          </mc:Fallback>
        </mc:AlternateContent>
      </w:r>
      <w:r w:rsidRPr="00DE69F1">
        <w:rPr>
          <w:rFonts w:ascii="Times New Roman" w:hAnsi="Times New Roman" w:cs="Times New Roman"/>
          <w:sz w:val="24"/>
          <w:szCs w:val="24"/>
        </w:rPr>
        <w:br w:type="page"/>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noProof/>
          <w:sz w:val="24"/>
          <w:szCs w:val="24"/>
        </w:rPr>
        <w:lastRenderedPageBreak/>
        <mc:AlternateContent>
          <mc:Choice Requires="wpg">
            <w:drawing>
              <wp:anchor distT="0" distB="0" distL="114300" distR="114300" simplePos="0" relativeHeight="251707392" behindDoc="0" locked="0" layoutInCell="1" allowOverlap="1" wp14:anchorId="38F9889D" wp14:editId="57FAC893">
                <wp:simplePos x="0" y="0"/>
                <wp:positionH relativeFrom="column">
                  <wp:posOffset>1559939</wp:posOffset>
                </wp:positionH>
                <wp:positionV relativeFrom="paragraph">
                  <wp:posOffset>345288</wp:posOffset>
                </wp:positionV>
                <wp:extent cx="4054532" cy="6612832"/>
                <wp:effectExtent l="0" t="19050" r="22225" b="17145"/>
                <wp:wrapNone/>
                <wp:docPr id="95" name="Group 95"/>
                <wp:cNvGraphicFramePr/>
                <a:graphic xmlns:a="http://schemas.openxmlformats.org/drawingml/2006/main">
                  <a:graphicData uri="http://schemas.microsoft.com/office/word/2010/wordprocessingGroup">
                    <wpg:wgp>
                      <wpg:cNvGrpSpPr/>
                      <wpg:grpSpPr>
                        <a:xfrm>
                          <a:off x="0" y="0"/>
                          <a:ext cx="4054532" cy="6612832"/>
                          <a:chOff x="0" y="0"/>
                          <a:chExt cx="4054532" cy="6612832"/>
                        </a:xfrm>
                      </wpg:grpSpPr>
                      <wps:wsp>
                        <wps:cNvPr id="1" name="Rectangle 1"/>
                        <wps:cNvSpPr/>
                        <wps:spPr>
                          <a:xfrm>
                            <a:off x="750627" y="0"/>
                            <a:ext cx="3303905" cy="6612832"/>
                          </a:xfrm>
                          <a:prstGeom prst="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3"/>
                        <wps:cNvSpPr txBox="1"/>
                        <wps:spPr>
                          <a:xfrm>
                            <a:off x="846161" y="218365"/>
                            <a:ext cx="3088005" cy="3479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A86F62" w:rsidRDefault="00A11690" w:rsidP="00DE69F1">
                              <w:pPr>
                                <w:jc w:val="center"/>
                                <w:rPr>
                                  <w:sz w:val="24"/>
                                </w:rPr>
                              </w:pPr>
                              <w:r w:rsidRPr="00A86F62">
                                <w:rPr>
                                  <w:sz w:val="24"/>
                                </w:rPr>
                                <w:t>ONLINE STUDENT PROJECT MANAGEMENT SYSTEM</w:t>
                              </w:r>
                            </w:p>
                            <w:p w:rsidR="00A11690" w:rsidRDefault="00A11690" w:rsidP="00DE69F1">
                              <w:pPr>
                                <w:jc w:val="center"/>
                                <w:rPr>
                                  <w:sz w:val="28"/>
                                </w:rPr>
                              </w:pPr>
                            </w:p>
                            <w:p w:rsidR="00A11690" w:rsidRPr="00527323" w:rsidRDefault="00A11690" w:rsidP="00DE69F1">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2" name="Straight Arrow Connector 522"/>
                        <wps:cNvCnPr/>
                        <wps:spPr>
                          <a:xfrm>
                            <a:off x="13648" y="3589362"/>
                            <a:ext cx="1406045" cy="39313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2" name="Oval 452"/>
                        <wps:cNvSpPr/>
                        <wps:spPr>
                          <a:xfrm>
                            <a:off x="1282890" y="764275"/>
                            <a:ext cx="2156604" cy="428076"/>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Authent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Oval 453"/>
                        <wps:cNvSpPr/>
                        <wps:spPr>
                          <a:xfrm>
                            <a:off x="1282890" y="1392072"/>
                            <a:ext cx="2156460" cy="427651"/>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Log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5" name="Oval 455"/>
                        <wps:cNvSpPr/>
                        <wps:spPr>
                          <a:xfrm>
                            <a:off x="1323833" y="1951630"/>
                            <a:ext cx="2156460" cy="42735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View Topic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7" name="Oval 457"/>
                        <wps:cNvSpPr/>
                        <wps:spPr>
                          <a:xfrm>
                            <a:off x="1282890" y="2579427"/>
                            <a:ext cx="2156604" cy="427651"/>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Upload Propos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3" name="Straight Arrow Connector 473"/>
                        <wps:cNvCnPr/>
                        <wps:spPr>
                          <a:xfrm flipV="1">
                            <a:off x="0" y="1201003"/>
                            <a:ext cx="1329690" cy="20993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2" name="Straight Arrow Connector 472"/>
                        <wps:cNvCnPr/>
                        <wps:spPr>
                          <a:xfrm flipV="1">
                            <a:off x="54591" y="2374711"/>
                            <a:ext cx="1294130" cy="918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8" name="Oval 458"/>
                        <wps:cNvSpPr/>
                        <wps:spPr>
                          <a:xfrm>
                            <a:off x="1364776" y="3166281"/>
                            <a:ext cx="2156460" cy="46291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Send Feedbac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7" name="Straight Arrow Connector 507"/>
                        <wps:cNvCnPr/>
                        <wps:spPr>
                          <a:xfrm flipV="1">
                            <a:off x="150125" y="1828800"/>
                            <a:ext cx="1275080" cy="1346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0" name="Straight Arrow Connector 470"/>
                        <wps:cNvCnPr/>
                        <wps:spPr>
                          <a:xfrm flipV="1">
                            <a:off x="13648" y="2893326"/>
                            <a:ext cx="1258636" cy="5152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0" name="Straight Arrow Connector 540"/>
                        <wps:cNvCnPr/>
                        <wps:spPr>
                          <a:xfrm>
                            <a:off x="0" y="3684896"/>
                            <a:ext cx="1431925" cy="8794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9" name="Straight Arrow Connector 469"/>
                        <wps:cNvCnPr/>
                        <wps:spPr>
                          <a:xfrm flipV="1">
                            <a:off x="54591" y="3411941"/>
                            <a:ext cx="1223010" cy="1276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2" name="Oval 512"/>
                        <wps:cNvSpPr/>
                        <wps:spPr>
                          <a:xfrm>
                            <a:off x="1214651" y="3916908"/>
                            <a:ext cx="2334531" cy="417568"/>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Upload Docu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6" name="Straight Arrow Connector 476"/>
                        <wps:cNvCnPr/>
                        <wps:spPr>
                          <a:xfrm>
                            <a:off x="13648" y="3766782"/>
                            <a:ext cx="1474470" cy="1790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8" name="Straight Arrow Connector 508"/>
                        <wps:cNvCnPr/>
                        <wps:spPr>
                          <a:xfrm>
                            <a:off x="177421" y="3957851"/>
                            <a:ext cx="1187450" cy="1092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7" name="Straight Arrow Connector 477"/>
                        <wps:cNvCnPr/>
                        <wps:spPr>
                          <a:xfrm>
                            <a:off x="13648" y="3916908"/>
                            <a:ext cx="1327785" cy="22186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0" name="Oval 510"/>
                        <wps:cNvSpPr/>
                        <wps:spPr>
                          <a:xfrm>
                            <a:off x="1282890" y="6141493"/>
                            <a:ext cx="2200037" cy="394210"/>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Oval 10"/>
                        <wps:cNvSpPr/>
                        <wps:spPr>
                          <a:xfrm>
                            <a:off x="1351128" y="5022376"/>
                            <a:ext cx="2199640" cy="436654"/>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Manage feed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7" name="Oval 517"/>
                        <wps:cNvSpPr/>
                        <wps:spPr>
                          <a:xfrm>
                            <a:off x="1364776" y="4503762"/>
                            <a:ext cx="2191542" cy="46081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Generate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1296537" y="5554639"/>
                            <a:ext cx="2200037" cy="394210"/>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View No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8F9889D" id="Group 95" o:spid="_x0000_s1081" style="position:absolute;left:0;text-align:left;margin-left:122.85pt;margin-top:27.2pt;width:319.25pt;height:520.7pt;z-index:251707392" coordsize="40545,66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">
                <v:rect id="Rectangle 1" o:spid="_x0000_s1082" style="position:absolute;left:7506;width:33039;height:661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Y7CsMA&#10;AADaAAAADwAAAGRycy9kb3ducmV2LnhtbERPTWvCQBC9F/wPywi91Y0eShvdBFFL9VIx5tDjkJ1m&#10;02ZnQ3arqb++Kwiehsf7nEU+2FacqPeNYwXTSQKCuHK64VpBeXx7egHhA7LG1jEp+CMPeTZ6WGCq&#10;3ZkPdCpCLWII+xQVmBC6VEpfGbLoJ64jjtyX6y2GCPta6h7PMdy2cpYkz9Jiw7HBYEcrQ9VP8WsV&#10;fCbm/bLcldvd5WO92e9fvw9lvVbqcTws5yACDeEuvrm3Os6H6yvXK7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4Y7CsMAAADaAAAADwAAAAAAAAAAAAAAAACYAgAAZHJzL2Rv&#10;d25yZXYueG1sUEsFBgAAAAAEAAQA9QAAAIgDAAAAAA==&#10;" fillcolor="white [3201]" strokecolor="black [3200]" strokeweight="2.25pt"/>
                <v:shape id="Text Box 23" o:spid="_x0000_s1083" type="#_x0000_t202" style="position:absolute;left:8461;top:2183;width:30880;height:3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0TEsUA&#10;AADbAAAADwAAAGRycy9kb3ducmV2LnhtbESPT2vCQBTE74LfYXlCL6KbGtpKdJVS+ke8abTF2yP7&#10;TILZtyG7TdJv7xYEj8PM/IZZrntTiZYaV1pW8DiNQBBnVpecKzikH5M5COeRNVaWScEfOVivhoMl&#10;Jtp2vKN273MRIOwSVFB4XydSuqwgg25qa+LgnW1j0AfZ5FI32AW4qeQsip6lwZLDQoE1vRWUXfa/&#10;RsFpnP9sXf957OKnuH7/atOXb50q9TDqXxcgPPX+Hr61N1rBLIb/L+EHyN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XRMSxQAAANsAAAAPAAAAAAAAAAAAAAAAAJgCAABkcnMv&#10;ZG93bnJldi54bWxQSwUGAAAAAAQABAD1AAAAigMAAAAA&#10;" fillcolor="white [3201]" stroked="f" strokeweight=".5pt">
                  <v:textbox>
                    <w:txbxContent>
                      <w:p w:rsidR="00A11690" w:rsidRPr="00A86F62" w:rsidRDefault="00A11690" w:rsidP="00DE69F1">
                        <w:pPr>
                          <w:jc w:val="center"/>
                          <w:rPr>
                            <w:sz w:val="24"/>
                          </w:rPr>
                        </w:pPr>
                        <w:r w:rsidRPr="00A86F62">
                          <w:rPr>
                            <w:sz w:val="24"/>
                          </w:rPr>
                          <w:t>ONLINE STUDENT PROJECT MANAGEMENT SYSTEM</w:t>
                        </w:r>
                      </w:p>
                      <w:p w:rsidR="00A11690" w:rsidRDefault="00A11690" w:rsidP="00DE69F1">
                        <w:pPr>
                          <w:jc w:val="center"/>
                          <w:rPr>
                            <w:sz w:val="28"/>
                          </w:rPr>
                        </w:pPr>
                      </w:p>
                      <w:p w:rsidR="00A11690" w:rsidRPr="00527323" w:rsidRDefault="00A11690" w:rsidP="00DE69F1">
                        <w:pPr>
                          <w:jc w:val="center"/>
                          <w:rPr>
                            <w:sz w:val="28"/>
                          </w:rPr>
                        </w:pPr>
                      </w:p>
                    </w:txbxContent>
                  </v:textbox>
                </v:shape>
                <v:shape id="Straight Arrow Connector 522" o:spid="_x0000_s1084" type="#_x0000_t32" style="position:absolute;left:136;top:35893;width:14060;height:39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67HsYAAADcAAAADwAAAGRycy9kb3ducmV2LnhtbESPQWvCQBSE74X+h+UVvNWNkVZNXUUK&#10;xRYvGkXt7ZF9JovZtyG7Nem/7xYKPQ4z8w0zX/a2FjdqvXGsYDRMQBAXThsuFRz2b49TED4ga6wd&#10;k4Jv8rBc3N/NMdOu4x3d8lCKCGGfoYIqhCaT0hcVWfRD1xBH7+JaiyHKtpS6xS7CbS3TJHmWFg3H&#10;hQobeq2ouOZfVkFxOJ9mtDVH3Y3NZN1sPjfj/EOpwUO/egERqA//4b/2u1bwlKb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2eux7GAAAA3AAAAA8AAAAAAAAA&#10;AAAAAAAAoQIAAGRycy9kb3ducmV2LnhtbFBLBQYAAAAABAAEAPkAAACUAwAAAAA=&#10;" strokecolor="black [3213]" strokeweight=".5pt">
                  <v:stroke endarrow="block" joinstyle="miter"/>
                </v:shape>
                <v:oval id="Oval 452" o:spid="_x0000_s1085" style="position:absolute;left:12828;top:7642;width:21566;height:42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7gccMA&#10;AADcAAAADwAAAGRycy9kb3ducmV2LnhtbESPQWvCQBSE74L/YXmCF2l2lVZK6ioiFXptLBRvr9ln&#10;NiT7NmS3MfXXu4VCj8PMfMNsdqNrxUB9qD1rWGYKBHHpTc2Vho/T8eEZRIjIBlvPpOGHAuy208kG&#10;c+Ov/E5DESuRIBxy1GBj7HIpQ2nJYch8R5y8i+8dxiT7SpoerwnuWrlSai0d1pwWLHZ0sFQ2xbfT&#10;UKimILnA23kgZU9f3St/ykbr+Wzcv4CINMb/8F/7zWh4fFrB75l0BO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7gcc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Authentication </w:t>
                        </w:r>
                      </w:p>
                    </w:txbxContent>
                  </v:textbox>
                </v:oval>
                <v:oval id="Oval 453" o:spid="_x0000_s1086" style="position:absolute;left:12828;top:13920;width:21565;height:42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JF6sMA&#10;AADcAAAADwAAAGRycy9kb3ducmV2LnhtbESPQWsCMRSE70L/Q3gFL1KTqi1la5RSFLx2FUpvr5vX&#10;zbKbl2UT19VfbwqCx2FmvmGW68E1oqcuVJ41PE8VCOLCm4pLDYf99ukNRIjIBhvPpOFMAdarh9ES&#10;M+NP/EV9HkuRIBwy1GBjbDMpQ2HJYZj6ljh5f75zGJPsSmk6PCW4a+RMqVfpsOK0YLGlT0tFnR+d&#10;hlzVOckJXn56Unb/2274W9Zajx+Hj3cQkYZ4D9/aO6Nh8TKH/zPpCM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cJF6s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Login </w:t>
                        </w:r>
                      </w:p>
                    </w:txbxContent>
                  </v:textbox>
                </v:oval>
                <v:oval id="Oval 455" o:spid="_x0000_s1087" style="position:absolute;left:13238;top:19516;width:21564;height:42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4BcMA&#10;AADcAAAADwAAAGRycy9kb3ducmV2LnhtbESPQWvCQBSE7wX/w/KEXkqza6lSUlcRaaFXoyDeXrPP&#10;bEj2bchuY9pf7xYEj8PMfMMs16NrxUB9qD1rmGUKBHHpTc2VhsP+8/kNRIjIBlvPpOGXAqxXk4cl&#10;5sZfeEdDESuRIBxy1GBj7HIpQ2nJYch8R5y8s+8dxiT7SpoeLwnuWvmi1EI6rDktWOxoa6lsih+n&#10;oVBNQfIJ/04DKbv/7j74KButH6fj5h1EpDHew7f2l9HwOp/D/5l0BOT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4Bc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View Topics </w:t>
                        </w:r>
                      </w:p>
                    </w:txbxContent>
                  </v:textbox>
                </v:oval>
                <v:oval id="Oval 457" o:spid="_x0000_s1088" style="position:absolute;left:12828;top:25794;width:21566;height:42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lD6cMA&#10;AADcAAAADwAAAGRycy9kb3ducmV2LnhtbESPQWsCMRSE70L/Q3gFL1KTirZla5RSFLx2FUpvr5vX&#10;zbKbl2UT19VfbwqCx2FmvmGW68E1oqcuVJ41PE8VCOLCm4pLDYf99ukNRIjIBhvPpOFMAdarh9ES&#10;M+NP/EV9HkuRIBwy1GBjbDMpQ2HJYZj6ljh5f75zGJPsSmk6PCW4a+RMqRfpsOK0YLGlT0tFnR+d&#10;hlzVOckJXn56Unb/2274W9Zajx+Hj3cQkYZ4D9/aO6NhvniF/zPpCM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vlD6c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Upload Proposal </w:t>
                        </w:r>
                      </w:p>
                    </w:txbxContent>
                  </v:textbox>
                </v:oval>
                <v:shape id="Straight Arrow Connector 473" o:spid="_x0000_s1089" type="#_x0000_t32" style="position:absolute;top:12010;width:13296;height:209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IU+KMUAAADcAAAADwAAAGRycy9kb3ducmV2LnhtbESP0WrCQBRE3wX/YbmCL9Ls1hZT0qxS&#10;RMUiFqr9gEv2NgnN3o3ZVePfdwsFH4eZOcPki9424kKdrx1reEwUCOLCmZpLDV/H9cMLCB+QDTaO&#10;ScONPCzmw0GOmXFX/qTLIZQiQthnqKEKoc2k9EVFFn3iWuLofbvOYoiyK6Xp8BrhtpFTpWbSYs1x&#10;ocKWlhUVP4ez1WBXm23aT277iW1OR7Pz6v0jKK3Ho/7tFUSgPtzD/+2t0fCcPsHfmXgE5Pw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IU+KMUAAADcAAAADwAAAAAAAAAA&#10;AAAAAAChAgAAZHJzL2Rvd25yZXYueG1sUEsFBgAAAAAEAAQA+QAAAJMDAAAAAA==&#10;" strokecolor="black [3213]" strokeweight=".5pt">
                  <v:stroke endarrow="block" joinstyle="miter"/>
                </v:shape>
                <v:shape id="Straight Arrow Connector 472" o:spid="_x0000_s1090" type="#_x0000_t32" style="position:absolute;left:545;top:23747;width:12942;height:91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mbs8UAAADcAAAADwAAAGRycy9kb3ducmV2LnhtbESP0WrCQBRE3wv+w3IFX6TZrRRToquU&#10;0haLWGjiB1yy1ySYvZtmV41/3xWEPg4zc4ZZrgfbijP1vnGs4SlRIIhLZxquNOyLj8cXED4gG2wd&#10;k4YreVivRg9LzIy78A+d81CJCGGfoYY6hC6T0pc1WfSJ64ijd3C9xRBlX0nT4yXCbStnSs2lxYbj&#10;Qo0dvdVUHvOT1WDfPzfpML3uprb9LczWq6/voLSejIfXBYhAQ/gP39sbo+E5ncHt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8mbs8UAAADcAAAADwAAAAAAAAAA&#10;AAAAAAChAgAAZHJzL2Rvd25yZXYueG1sUEsFBgAAAAAEAAQA+QAAAJMDAAAAAA==&#10;" strokecolor="black [3213]" strokeweight=".5pt">
                  <v:stroke endarrow="block" joinstyle="miter"/>
                </v:shape>
                <v:oval id="Oval 458" o:spid="_x0000_s1091" style="position:absolute;left:13647;top:31662;width:21565;height:4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bXm8AA&#10;AADcAAAADwAAAGRycy9kb3ducmV2LnhtbERPz2vCMBS+D/Y/hCd4GZps6JBqlDE28GoVZLdn82xK&#10;m5fSZLX615uD4PHj+73aDK4RPXWh8qzhfapAEBfeVFxqOOx/JwsQISIbbDyThisF2KxfX1aYGX/h&#10;HfV5LEUK4ZChBhtjm0kZCksOw9S3xIk7+85hTLArpenwksJdIz+U+pQOK04NFlv6tlTU+b/TkKs6&#10;J/mGt7+elN2f2h8+ylrr8Wj4WoKINMSn+OHeGg2zeVqbzqQjIN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2bXm8AAAADcAAAADwAAAAAAAAAAAAAAAACYAgAAZHJzL2Rvd25y&#10;ZXYueG1sUEsFBgAAAAAEAAQA9QAAAIUDAAAAAA==&#10;" fillcolor="white [3201]" strokecolor="black [3200]" strokeweight="1pt">
                  <v:stroke joinstyle="miter"/>
                  <v:textbox>
                    <w:txbxContent>
                      <w:p w:rsidR="00A11690" w:rsidRDefault="00A11690" w:rsidP="00DE69F1">
                        <w:pPr>
                          <w:jc w:val="center"/>
                        </w:pPr>
                        <w:r>
                          <w:t xml:space="preserve">Send Feedback </w:t>
                        </w:r>
                      </w:p>
                    </w:txbxContent>
                  </v:textbox>
                </v:oval>
                <v:shape id="Straight Arrow Connector 507" o:spid="_x0000_s1092" type="#_x0000_t32" style="position:absolute;left:1501;top:18288;width:12751;height:134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lEy8QAAADcAAAADwAAAGRycy9kb3ducmV2LnhtbESP3YrCMBSE7xd8h3CEvRFNVnCVahRZ&#10;VBRR8OcBDs2xLTYntclqfXsjLOzlMDPfMJNZY0txp9oXjjV89RQI4tSZgjMN59OyOwLhA7LB0jFp&#10;eJKH2bT1McHEuAcf6H4MmYgQ9glqyEOoEil9mpNF33MVcfQurrYYoqwzaWp8RLgtZV+pb2mx4LiQ&#10;Y0U/OaXX46/VYBer9bDpPHcdW95OZuvVZh+U1p/tZj4GEagJ/+G/9tpoGKghvM/EIyC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WUTLxAAAANwAAAAPAAAAAAAAAAAA&#10;AAAAAKECAABkcnMvZG93bnJldi54bWxQSwUGAAAAAAQABAD5AAAAkgMAAAAA&#10;" strokecolor="black [3213]" strokeweight=".5pt">
                  <v:stroke endarrow="block" joinstyle="miter"/>
                </v:shape>
                <v:shape id="Straight Arrow Connector 470" o:spid="_x0000_s1093" type="#_x0000_t32" style="position:absolute;left:136;top:28933;width:12586;height:51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egX8IAAADcAAAADwAAAGRycy9kb3ducmV2LnhtbERP3WrCMBS+F/YO4Qx2IzPZGHZUo4yh&#10;QxEFWx/g0Jy1Zc1J12RtffvlQvDy4/tfrkfbiJ46XzvW8DJTIIgLZ2ouNVzy7fM7CB+QDTaOScOV&#10;PKxXD5MlpsYNfKY+C6WIIexT1FCF0KZS+qIii37mWuLIfbvOYoiwK6XpcIjhtpGvSs2lxZpjQ4Ut&#10;fVZU/GR/VoPdfO2ScXo9Tm3zm5uDV/tTUFo/PY4fCxCBxnAX39w7o+EtifPjmXg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FegX8IAAADcAAAADwAAAAAAAAAAAAAA&#10;AAChAgAAZHJzL2Rvd25yZXYueG1sUEsFBgAAAAAEAAQA+QAAAJADAAAAAA==&#10;" strokecolor="black [3213]" strokeweight=".5pt">
                  <v:stroke endarrow="block" joinstyle="miter"/>
                </v:shape>
                <v:shape id="Straight Arrow Connector 540" o:spid="_x0000_s1094" type="#_x0000_t32" style="position:absolute;top:36848;width:14319;height:87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9lUsMAAADcAAAADwAAAGRycy9kb3ducmV2LnhtbERPz2vCMBS+D/wfwhN2m6k6nXZGkYFM&#10;8TI70e32aN7aYPNSmmjrf78cBjt+fL8Xq85W4kaNN44VDAcJCOLcacOFguPn5mkGwgdkjZVjUnAn&#10;D6tl72GBqXYtH+iWhULEEPYpKihDqFMpfV6SRT9wNXHkflxjMUTYFFI32MZwW8lRkkylRcOxocSa&#10;3krKL9nVKsiPX+c5fZiTbsfm5b3ef+/H2U6px363fgURqAv/4j/3ViuYPMf58Uw8AnL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fZVLDAAAA3AAAAA8AAAAAAAAAAAAA&#10;AAAAoQIAAGRycy9kb3ducmV2LnhtbFBLBQYAAAAABAAEAPkAAACRAwAAAAA=&#10;" strokecolor="black [3213]" strokeweight=".5pt">
                  <v:stroke endarrow="block" joinstyle="miter"/>
                </v:shape>
                <v:shape id="Straight Arrow Connector 469" o:spid="_x0000_s1095" type="#_x0000_t32" style="position:absolute;left:545;top:34119;width:12231;height:12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fH8UAAADcAAAADwAAAGRycy9kb3ducmV2LnhtbESP3WoCMRSE7wu+QzhCb0STluLPahQR&#10;LYoo+PMAh81xd3Fzst1EXd++KQi9HGbmG2Yya2wp7lT7wrGGj54CQZw6U3Cm4XxadYcgfEA2WDom&#10;DU/yMJu23iaYGPfgA92PIRMRwj5BDXkIVSKlT3Oy6HuuIo7exdUWQ5R1Jk2Njwi3pfxUqi8tFhwX&#10;cqxokVN6Pd6sBrv8Xg+aznPXseXPyWy92uyD0vq93czHIAI14T/8aq+Nhq/+CP7OxCMgp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SfH8UAAADcAAAADwAAAAAAAAAA&#10;AAAAAAChAgAAZHJzL2Rvd25yZXYueG1sUEsFBgAAAAAEAAQA+QAAAJMDAAAAAA==&#10;" strokecolor="black [3213]" strokeweight=".5pt">
                  <v:stroke endarrow="block" joinstyle="miter"/>
                </v:shape>
                <v:oval id="Oval 512" o:spid="_x0000_s1096" style="position:absolute;left:12146;top:39169;width:23345;height:4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VWLMMA&#10;AADcAAAADwAAAGRycy9kb3ducmV2LnhtbESPwWrDMBBE74H+g9hCLyGREkgoTmQTSgu9xgmU3rbW&#10;xjK2VsZSHbdfHwUKPQ4z84bZF5PrxEhDaDxrWC0VCOLKm4ZrDefT2+IZRIjIBjvPpOGHAhT5w2yP&#10;mfFXPtJYxlokCIcMNdgY+0zKUFlyGJa+J07exQ8OY5JDLc2A1wR3nVwrtZUOG04LFnt6sVS15bfT&#10;UKq2JDnH38+RlD199a/8IVutnx6nww5EpCn+h//a70bDZrWG+5l0BG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gVWLMMAAADcAAAADwAAAAAAAAAAAAAAAACYAgAAZHJzL2Rv&#10;d25yZXYueG1sUEsFBgAAAAAEAAQA9QAAAIgDAAAAAA==&#10;" fillcolor="white [3201]" strokecolor="black [3200]" strokeweight="1pt">
                  <v:stroke joinstyle="miter"/>
                  <v:textbox>
                    <w:txbxContent>
                      <w:p w:rsidR="00A11690" w:rsidRDefault="00A11690" w:rsidP="00DE69F1">
                        <w:pPr>
                          <w:jc w:val="center"/>
                        </w:pPr>
                        <w:r>
                          <w:t>Upload Documentation`</w:t>
                        </w:r>
                      </w:p>
                    </w:txbxContent>
                  </v:textbox>
                </v:oval>
                <v:shape id="Straight Arrow Connector 476" o:spid="_x0000_s1097" type="#_x0000_t32" style="position:absolute;left:136;top:37667;width:14745;height:179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dncYAAADcAAAADwAAAGRycy9kb3ducmV2LnhtbESPQWvCQBSE7wX/w/KE3urGWrSNrlIE&#10;aYuXGqXV2yP7TBazb0N2a+K/dwWhx2FmvmFmi85W4kyNN44VDAcJCOLcacOFgt129fQKwgdkjZVj&#10;UnAhD4t572GGqXYtb+ichUJECPsUFZQh1KmUPi/Joh+4mjh6R9dYDFE2hdQNthFuK/mcJGNp0XBc&#10;KLGmZUn5KfuzCvLd/veNvs2Pbkdm8lGvD+tR9qXUY797n4II1IX/8L39qRW8TMZwOxOPgJx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f3nZ3GAAAA3AAAAA8AAAAAAAAA&#10;AAAAAAAAoQIAAGRycy9kb3ducmV2LnhtbFBLBQYAAAAABAAEAPkAAACUAwAAAAA=&#10;" strokecolor="black [3213]" strokeweight=".5pt">
                  <v:stroke endarrow="block" joinstyle="miter"/>
                </v:shape>
                <v:shape id="Straight Arrow Connector 508" o:spid="_x0000_s1098" type="#_x0000_t32" style="position:absolute;left:1774;top:39578;width:11874;height:109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8PQlMMAAADcAAAADwAAAGRycy9kb3ducmV2LnhtbERPz2vCMBS+D/Y/hDfwtqZOdNoZZQxk&#10;ihdXRd3t0TzbsOalNJmt/705DHb8+H7Pl72txZVabxwrGCYpCOLCacOlgsN+9TwF4QOyxtoxKbiR&#10;h+Xi8WGOmXYdf9E1D6WIIewzVFCF0GRS+qIiiz5xDXHkLq61GCJsS6lb7GK4reVLmk6kRcOxocKG&#10;PioqfvJfq6A4nE8z2pmj7kbm9bPZfm9H+UapwVP//gYiUB/+xX/utVYwTuPaeCYeAb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D0JTDAAAA3AAAAA8AAAAAAAAAAAAA&#10;AAAAoQIAAGRycy9kb3ducmV2LnhtbFBLBQYAAAAABAAEAPkAAACRAwAAAAA=&#10;" strokecolor="black [3213]" strokeweight=".5pt">
                  <v:stroke endarrow="block" joinstyle="miter"/>
                </v:shape>
                <v:shape id="Straight Arrow Connector 477" o:spid="_x0000_s1099" type="#_x0000_t32" style="position:absolute;left:136;top:39169;width:13278;height:221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s4BsYAAADcAAAADwAAAGRycy9kb3ducmV2LnhtbESPQWvCQBSE74X+h+UVvNWNtTSauooU&#10;pC1eNIra2yP7TBazb0N2a9J/3y0UPA4z8w0zW/S2FldqvXGsYDRMQBAXThsuFex3q8cJCB+QNdaO&#10;ScEPeVjM7+9mmGnX8ZaueShFhLDPUEEVQpNJ6YuKLPqha4ijd3atxRBlW0rdYhfhtpZPSfIiLRqO&#10;CxU29FZRccm/rYJifzpOaWMOuhub9L1Zf63H+adSg4d++QoiUB9u4f/2h1bwnKbwdyYeATn/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i7OAbGAAAA3AAAAA8AAAAAAAAA&#10;AAAAAAAAoQIAAGRycy9kb3ducmV2LnhtbFBLBQYAAAAABAAEAPkAAACUAwAAAAA=&#10;" strokecolor="black [3213]" strokeweight=".5pt">
                  <v:stroke endarrow="block" joinstyle="miter"/>
                </v:shape>
                <v:oval id="Oval 510" o:spid="_x0000_s1100" style="position:absolute;left:12828;top:61414;width:22001;height:3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ttwL8A&#10;AADcAAAADwAAAGRycy9kb3ducmV2LnhtbERPz2vCMBS+D/Y/hDfwMmaioEhnFBEHXq2CeHs2z6a0&#10;eSlNVqt/vTkMdvz4fi/Xg2tET12oPGuYjBUI4sKbiksNp+PP1wJEiMgGG8+k4UEB1qv3tyVmxt/5&#10;QH0eS5FCOGSowcbYZlKGwpLDMPYtceJuvnMYE+xKaTq8p3DXyKlSc+mw4tRgsaWtpaLOf52GXNU5&#10;yU98XnpS9nhtd3yWtdajj2HzDSLSEP/Ff+690TCbpPnpTDoCcvU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Nm23AvwAAANwAAAAPAAAAAAAAAAAAAAAAAJgCAABkcnMvZG93bnJl&#10;di54bWxQSwUGAAAAAAQABAD1AAAAhAMAAAAA&#10;" fillcolor="white [3201]" strokecolor="black [3200]" strokeweight="1pt">
                  <v:stroke joinstyle="miter"/>
                  <v:textbox>
                    <w:txbxContent>
                      <w:p w:rsidR="00A11690" w:rsidRDefault="00A11690" w:rsidP="00DE69F1">
                        <w:pPr>
                          <w:jc w:val="center"/>
                        </w:pPr>
                        <w:r>
                          <w:t>Logout</w:t>
                        </w:r>
                      </w:p>
                    </w:txbxContent>
                  </v:textbox>
                </v:oval>
                <v:oval id="Oval 10" o:spid="_x0000_s1101" style="position:absolute;left:13511;top:50223;width:21996;height:43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SHv8IA&#10;AADbAAAADwAAAGRycy9kb3ducmV2LnhtbESPQWvDMAyF74P+B6PBLqO1u8MYad0yRge9Ni2U3tRY&#10;i0NiOcRemu7XT4fBbhLv6b1P6+0UOjXSkJrIFpYLA4q4iq7h2sLp+Dl/A5UyssMuMlm4U4LtZvaw&#10;xsLFGx9oLHOtJIRTgRZ8zn2hdao8BUyL2BOL9hWHgFnWodZuwJuEh06/GPOqAzYsDR57+vBUteV3&#10;sFCatiT9jD+XkYw/Xvsdn3Vr7dPj9L4ClWnK/+a/670TfKGXX2QA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9Ie/wgAAANsAAAAPAAAAAAAAAAAAAAAAAJgCAABkcnMvZG93&#10;bnJldi54bWxQSwUGAAAAAAQABAD1AAAAhwMAAAAA&#10;" fillcolor="white [3201]" strokecolor="black [3200]" strokeweight="1pt">
                  <v:stroke joinstyle="miter"/>
                  <v:textbox>
                    <w:txbxContent>
                      <w:p w:rsidR="00A11690" w:rsidRDefault="00A11690" w:rsidP="00DE69F1">
                        <w:pPr>
                          <w:jc w:val="center"/>
                        </w:pPr>
                        <w:r>
                          <w:t>Manage feedback</w:t>
                        </w:r>
                      </w:p>
                    </w:txbxContent>
                  </v:textbox>
                </v:oval>
                <v:oval id="Oval 517" o:spid="_x0000_s1102" style="position:absolute;left:13647;top:45037;width:21916;height:46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L1tMMA&#10;AADcAAAADwAAAGRycy9kb3ducmV2LnhtbESPQWsCMRSE74X+h/AKXoomClpZjVJKC15dBentuXnd&#10;LLt5WTbpuvbXN4LgcZiZb5j1dnCN6KkLlWcN04kCQVx4U3Gp4Xj4Gi9BhIhssPFMGq4UYLt5flpj&#10;ZvyF99TnsRQJwiFDDTbGNpMyFJYcholviZP34zuHMcmulKbDS4K7Rs6UWkiHFacFiy19WCrq/Ndp&#10;yFWdk3zFv++elD2c208+yVrr0cvwvgIRaYiP8L29Mxrm0ze4nU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L1tMMAAADcAAAADwAAAAAAAAAAAAAAAACYAgAAZHJzL2Rv&#10;d25yZXYueG1sUEsFBgAAAAAEAAQA9QAAAIgDAAAAAA==&#10;" fillcolor="white [3201]" strokecolor="black [3200]" strokeweight="1pt">
                  <v:stroke joinstyle="miter"/>
                  <v:textbox>
                    <w:txbxContent>
                      <w:p w:rsidR="00A11690" w:rsidRDefault="00A11690" w:rsidP="00DE69F1">
                        <w:pPr>
                          <w:jc w:val="center"/>
                        </w:pPr>
                        <w:r>
                          <w:t>Generate Supervisor</w:t>
                        </w:r>
                      </w:p>
                    </w:txbxContent>
                  </v:textbox>
                </v:oval>
                <v:oval id="Oval 94" o:spid="_x0000_s1103" style="position:absolute;left:12965;top:55546;width:22000;height:3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yC5sIA&#10;AADbAAAADwAAAGRycy9kb3ducmV2LnhtbESPQWsCMRSE7wX/Q3hCL0WTFim6GkWkhV5dBfH23Dw3&#10;y25elk26bvvrG0HocZiZb5jVZnCN6KkLlWcNr1MFgrjwpuJSw/HwOZmDCBHZYOOZNPxQgM169LTC&#10;zPgb76nPYykShEOGGmyMbSZlKCw5DFPfEifv6juHMcmulKbDW4K7Rr4p9S4dVpwWLLa0s1TU+bfT&#10;kKs6J/mCv+eelD1c2g8+yVrr5/GwXYKINMT/8KP9ZTQsZnD/kn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HILmwgAAANsAAAAPAAAAAAAAAAAAAAAAAJgCAABkcnMvZG93&#10;bnJldi54bWxQSwUGAAAAAAQABAD1AAAAhwMAAAAA&#10;" fillcolor="white [3201]" strokecolor="black [3200]" strokeweight="1pt">
                  <v:stroke joinstyle="miter"/>
                  <v:textbox>
                    <w:txbxContent>
                      <w:p w:rsidR="00A11690" w:rsidRDefault="00A11690" w:rsidP="00DE69F1">
                        <w:pPr>
                          <w:jc w:val="center"/>
                        </w:pPr>
                        <w:r>
                          <w:t>View Notification</w:t>
                        </w:r>
                      </w:p>
                    </w:txbxContent>
                  </v:textbox>
                </v:oval>
              </v:group>
            </w:pict>
          </mc:Fallback>
        </mc:AlternateContent>
      </w:r>
      <w:r w:rsidRPr="00DE69F1">
        <w:rPr>
          <w:rFonts w:ascii="Times New Roman" w:hAnsi="Times New Roman" w:cs="Times New Roman"/>
          <w:sz w:val="24"/>
          <w:szCs w:val="24"/>
        </w:rPr>
        <w:t>Use case for Actor: Student</w:t>
      </w:r>
    </w:p>
    <w:p w:rsidR="00DE69F1" w:rsidRPr="00DE69F1" w:rsidRDefault="00DE69F1" w:rsidP="00DE69F1">
      <w:pPr>
        <w:spacing w:line="360" w:lineRule="auto"/>
        <w:ind w:firstLine="720"/>
        <w:jc w:val="both"/>
        <w:rPr>
          <w:rFonts w:ascii="Times New Roman" w:hAnsi="Times New Roman" w:cs="Times New Roman"/>
          <w:sz w:val="24"/>
          <w:szCs w:val="24"/>
        </w:rPr>
      </w:pPr>
    </w:p>
    <w:p w:rsidR="00DE69F1" w:rsidRPr="00DE69F1" w:rsidRDefault="00DE69F1" w:rsidP="00DE69F1">
      <w:pPr>
        <w:spacing w:line="360" w:lineRule="auto"/>
        <w:ind w:firstLine="720"/>
        <w:jc w:val="both"/>
        <w:rPr>
          <w:rFonts w:ascii="Times New Roman" w:hAnsi="Times New Roman" w:cs="Times New Roman"/>
          <w:sz w:val="24"/>
          <w:szCs w:val="24"/>
          <w:highlight w:val="black"/>
        </w:rPr>
      </w:pPr>
    </w:p>
    <w:p w:rsidR="00DE69F1" w:rsidRPr="00DE69F1" w:rsidRDefault="00DE69F1" w:rsidP="00DE69F1">
      <w:pPr>
        <w:spacing w:line="360" w:lineRule="auto"/>
        <w:jc w:val="both"/>
        <w:rPr>
          <w:rFonts w:ascii="Times New Roman" w:hAnsi="Times New Roman" w:cs="Times New Roman"/>
          <w:sz w:val="24"/>
          <w:szCs w:val="24"/>
          <w:highlight w:val="black"/>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AED8B90" wp14:editId="160FFD30">
                <wp:simplePos x="0" y="0"/>
                <wp:positionH relativeFrom="column">
                  <wp:posOffset>971872</wp:posOffset>
                </wp:positionH>
                <wp:positionV relativeFrom="paragraph">
                  <wp:posOffset>174625</wp:posOffset>
                </wp:positionV>
                <wp:extent cx="735965" cy="926041"/>
                <wp:effectExtent l="0" t="0" r="6985" b="7620"/>
                <wp:wrapNone/>
                <wp:docPr id="21" name="Text Box 21"/>
                <wp:cNvGraphicFramePr/>
                <a:graphic xmlns:a="http://schemas.openxmlformats.org/drawingml/2006/main">
                  <a:graphicData uri="http://schemas.microsoft.com/office/word/2010/wordprocessingShape">
                    <wps:wsp>
                      <wps:cNvSpPr txBox="1"/>
                      <wps:spPr>
                        <a:xfrm>
                          <a:off x="0" y="0"/>
                          <a:ext cx="735965" cy="92604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pPr>
                              <w:jc w:val="center"/>
                            </w:pPr>
                            <w:r>
                              <w:rPr>
                                <w:noProof/>
                              </w:rPr>
                              <w:drawing>
                                <wp:inline distT="0" distB="0" distL="0" distR="0" wp14:anchorId="17C2EF5B" wp14:editId="2C652B8F">
                                  <wp:extent cx="296545" cy="451262"/>
                                  <wp:effectExtent l="0" t="0" r="8255" b="6350"/>
                                  <wp:docPr id="38" name="Picture 19"/>
                                  <wp:cNvGraphicFramePr/>
                                  <a:graphic xmlns:a="http://schemas.openxmlformats.org/drawingml/2006/main">
                                    <a:graphicData uri="http://schemas.openxmlformats.org/drawingml/2006/picture">
                                      <pic:pic xmlns:pic="http://schemas.openxmlformats.org/drawingml/2006/picture">
                                        <pic:nvPicPr>
                                          <pic:cNvPr id="37" name="Picture 19"/>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01" cy="473869"/>
                                          </a:xfrm>
                                          <a:prstGeom prst="rect">
                                            <a:avLst/>
                                          </a:prstGeom>
                                          <a:noFill/>
                                          <a:ln>
                                            <a:noFill/>
                                          </a:ln>
                                        </pic:spPr>
                                      </pic:pic>
                                    </a:graphicData>
                                  </a:graphic>
                                </wp:inline>
                              </w:drawing>
                            </w:r>
                          </w:p>
                          <w:p w:rsidR="00A11690" w:rsidRDefault="00A11690" w:rsidP="00DE69F1">
                            <w:pPr>
                              <w:jc w:val="center"/>
                            </w:pPr>
                            <w:r>
                              <w:t>Student</w:t>
                            </w:r>
                          </w:p>
                          <w:p w:rsidR="00A11690" w:rsidRDefault="00A11690" w:rsidP="00DE69F1"/>
                          <w:p w:rsidR="00A11690" w:rsidRDefault="00A11690" w:rsidP="00DE69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ED8B90" id="Text Box 21" o:spid="_x0000_s1104" type="#_x0000_t202" style="position:absolute;left:0;text-align:left;margin-left:76.55pt;margin-top:13.75pt;width:57.95pt;height:72.9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" fillcolor="white [3201]" stroked="f" strokeweight=".5pt">
                <v:textbox>
                  <w:txbxContent>
                    <w:p w:rsidR="00A11690" w:rsidRDefault="00A11690" w:rsidP="00DE69F1">
                      <w:pPr>
                        <w:jc w:val="center"/>
                      </w:pPr>
                      <w:r>
                        <w:rPr>
                          <w:noProof/>
                        </w:rPr>
                        <w:drawing>
                          <wp:inline distT="0" distB="0" distL="0" distR="0" wp14:anchorId="17C2EF5B" wp14:editId="2C652B8F">
                            <wp:extent cx="296545" cy="451262"/>
                            <wp:effectExtent l="0" t="0" r="8255" b="6350"/>
                            <wp:docPr id="38" name="Picture 19"/>
                            <wp:cNvGraphicFramePr/>
                            <a:graphic xmlns:a="http://schemas.openxmlformats.org/drawingml/2006/main">
                              <a:graphicData uri="http://schemas.openxmlformats.org/drawingml/2006/picture">
                                <pic:pic xmlns:pic="http://schemas.openxmlformats.org/drawingml/2006/picture">
                                  <pic:nvPicPr>
                                    <pic:cNvPr id="37" name="Picture 19"/>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01" cy="473869"/>
                                    </a:xfrm>
                                    <a:prstGeom prst="rect">
                                      <a:avLst/>
                                    </a:prstGeom>
                                    <a:noFill/>
                                    <a:ln>
                                      <a:noFill/>
                                    </a:ln>
                                  </pic:spPr>
                                </pic:pic>
                              </a:graphicData>
                            </a:graphic>
                          </wp:inline>
                        </w:drawing>
                      </w:r>
                    </w:p>
                    <w:p w:rsidR="00A11690" w:rsidRDefault="00A11690" w:rsidP="00DE69F1">
                      <w:pPr>
                        <w:jc w:val="center"/>
                      </w:pPr>
                      <w:r>
                        <w:t>Student</w:t>
                      </w:r>
                    </w:p>
                    <w:p w:rsidR="00A11690" w:rsidRDefault="00A11690" w:rsidP="00DE69F1"/>
                    <w:p w:rsidR="00A11690" w:rsidRDefault="00A11690" w:rsidP="00DE69F1"/>
                  </w:txbxContent>
                </v:textbox>
              </v:shape>
            </w:pict>
          </mc:Fallback>
        </mc:AlternateConten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tabs>
          <w:tab w:val="left" w:pos="3224"/>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r>
    </w:p>
    <w:p w:rsidR="00DE69F1" w:rsidRPr="00DE69F1" w:rsidRDefault="00DE69F1" w:rsidP="00DE69F1">
      <w:pPr>
        <w:tabs>
          <w:tab w:val="right" w:pos="9072"/>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tabs>
          <w:tab w:val="right" w:pos="9072"/>
        </w:tabs>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highlight w:val="black"/>
        </w:rPr>
        <mc:AlternateContent>
          <mc:Choice Requires="wps">
            <w:drawing>
              <wp:anchor distT="0" distB="0" distL="114300" distR="114300" simplePos="0" relativeHeight="251666432" behindDoc="0" locked="0" layoutInCell="1" allowOverlap="1" wp14:anchorId="7E70E729" wp14:editId="4C611019">
                <wp:simplePos x="0" y="0"/>
                <wp:positionH relativeFrom="column">
                  <wp:posOffset>2311929</wp:posOffset>
                </wp:positionH>
                <wp:positionV relativeFrom="paragraph">
                  <wp:posOffset>91592</wp:posOffset>
                </wp:positionV>
                <wp:extent cx="1828549" cy="388189"/>
                <wp:effectExtent l="0" t="0" r="635" b="0"/>
                <wp:wrapNone/>
                <wp:docPr id="554" name="Text Box 554"/>
                <wp:cNvGraphicFramePr/>
                <a:graphic xmlns:a="http://schemas.openxmlformats.org/drawingml/2006/main">
                  <a:graphicData uri="http://schemas.microsoft.com/office/word/2010/wordprocessingShape">
                    <wps:wsp>
                      <wps:cNvSpPr txBox="1"/>
                      <wps:spPr>
                        <a:xfrm>
                          <a:off x="0" y="0"/>
                          <a:ext cx="1828549" cy="3881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3 Use Case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0E729" id="Text Box 554" o:spid="_x0000_s1105" type="#_x0000_t202" style="position:absolute;left:0;text-align:left;margin-left:182.05pt;margin-top:7.2pt;width:2in;height:30.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" fillcolor="white [3201]" stroked="f" strokeweight=".5pt">
                <v:textbo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3 Use Case Diagram</w:t>
                      </w:r>
                    </w:p>
                  </w:txbxContent>
                </v:textbox>
              </v:shape>
            </w:pict>
          </mc:Fallback>
        </mc:AlternateContent>
      </w:r>
      <w:r w:rsidRPr="00DE69F1">
        <w:rPr>
          <w:rFonts w:ascii="Times New Roman" w:hAnsi="Times New Roman" w:cs="Times New Roman"/>
          <w:sz w:val="24"/>
          <w:szCs w:val="24"/>
        </w:rPr>
        <w:tab/>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highlight w:val="black"/>
        </w:rPr>
        <mc:AlternateContent>
          <mc:Choice Requires="wps">
            <w:drawing>
              <wp:anchor distT="0" distB="0" distL="114300" distR="114300" simplePos="0" relativeHeight="251667456" behindDoc="0" locked="0" layoutInCell="1" allowOverlap="1" wp14:anchorId="42B360D4" wp14:editId="7696855F">
                <wp:simplePos x="0" y="0"/>
                <wp:positionH relativeFrom="column">
                  <wp:posOffset>4895850</wp:posOffset>
                </wp:positionH>
                <wp:positionV relativeFrom="paragraph">
                  <wp:posOffset>7194550</wp:posOffset>
                </wp:positionV>
                <wp:extent cx="1879600" cy="561975"/>
                <wp:effectExtent l="0" t="0" r="6350" b="9525"/>
                <wp:wrapNone/>
                <wp:docPr id="214" name="Text Box 214"/>
                <wp:cNvGraphicFramePr/>
                <a:graphic xmlns:a="http://schemas.openxmlformats.org/drawingml/2006/main">
                  <a:graphicData uri="http://schemas.microsoft.com/office/word/2010/wordprocessingShape">
                    <wps:wsp>
                      <wps:cNvSpPr txBox="1"/>
                      <wps:spPr>
                        <a:xfrm>
                          <a:off x="0" y="0"/>
                          <a:ext cx="1879600" cy="561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8.2 Activity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2B360D4" id="Text Box 214" o:spid="_x0000_s1106" type="#_x0000_t202" style="position:absolute;left:0;text-align:left;margin-left:385.5pt;margin-top:566.5pt;width:148pt;height:44.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" fillcolor="white [3201]" stroked="f" strokeweight=".5pt">
                <v:textbo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8.2 Activity Diagram</w:t>
                      </w:r>
                    </w:p>
                  </w:txbxContent>
                </v:textbox>
              </v:shape>
            </w:pict>
          </mc:Fallback>
        </mc:AlternateContent>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r w:rsidRPr="00DE69F1">
        <w:rPr>
          <w:rFonts w:ascii="Times New Roman" w:hAnsi="Times New Roman" w:cs="Times New Roman"/>
          <w:sz w:val="24"/>
          <w:szCs w:val="24"/>
        </w:rPr>
        <w:lastRenderedPageBreak/>
        <w:t>Use case for Actor: Project Supervisor</w:t>
      </w:r>
      <w:r w:rsidRPr="00DE69F1">
        <w:rPr>
          <w:rFonts w:ascii="Times New Roman" w:hAnsi="Times New Roman" w:cs="Times New Roman"/>
          <w:noProof/>
          <w:sz w:val="24"/>
          <w:szCs w:val="24"/>
          <w:highlight w:val="black"/>
        </w:rPr>
        <w:t xml:space="preserve"> </w:t>
      </w:r>
      <w:r w:rsidRPr="00DE69F1">
        <w:rPr>
          <w:rFonts w:ascii="Times New Roman" w:hAnsi="Times New Roman" w:cs="Times New Roman"/>
          <w:noProof/>
          <w:sz w:val="24"/>
          <w:szCs w:val="24"/>
          <w:highlight w:val="black"/>
        </w:rPr>
        <mc:AlternateContent>
          <mc:Choice Requires="wps">
            <w:drawing>
              <wp:anchor distT="0" distB="0" distL="114300" distR="114300" simplePos="0" relativeHeight="251711488" behindDoc="0" locked="0" layoutInCell="1" allowOverlap="1" wp14:anchorId="07877DFC" wp14:editId="73F8D262">
                <wp:simplePos x="0" y="0"/>
                <wp:positionH relativeFrom="column">
                  <wp:posOffset>1490555</wp:posOffset>
                </wp:positionH>
                <wp:positionV relativeFrom="paragraph">
                  <wp:posOffset>7417767</wp:posOffset>
                </wp:positionV>
                <wp:extent cx="1828549" cy="388189"/>
                <wp:effectExtent l="0" t="0" r="635" b="0"/>
                <wp:wrapNone/>
                <wp:docPr id="102" name="Text Box 102"/>
                <wp:cNvGraphicFramePr/>
                <a:graphic xmlns:a="http://schemas.openxmlformats.org/drawingml/2006/main">
                  <a:graphicData uri="http://schemas.microsoft.com/office/word/2010/wordprocessingShape">
                    <wps:wsp>
                      <wps:cNvSpPr txBox="1"/>
                      <wps:spPr>
                        <a:xfrm>
                          <a:off x="0" y="0"/>
                          <a:ext cx="1828549" cy="3881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4 Use Case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77DFC" id="Text Box 102" o:spid="_x0000_s1107" type="#_x0000_t202" style="position:absolute;left:0;text-align:left;margin-left:117.35pt;margin-top:584.1pt;width:2in;height:30.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" fillcolor="white [3201]" stroked="f" strokeweight=".5pt">
                <v:textbox>
                  <w:txbxContent>
                    <w:p w:rsidR="00A11690" w:rsidRPr="009248CE" w:rsidRDefault="00A11690" w:rsidP="00DE69F1">
                      <w:pPr>
                        <w:rPr>
                          <w:rFonts w:ascii="Times New Roman" w:hAnsi="Times New Roman" w:cs="Times New Roman"/>
                          <w:sz w:val="24"/>
                          <w:szCs w:val="24"/>
                        </w:rPr>
                      </w:pPr>
                      <w:r>
                        <w:rPr>
                          <w:rFonts w:ascii="Times New Roman" w:hAnsi="Times New Roman" w:cs="Times New Roman"/>
                          <w:sz w:val="24"/>
                          <w:szCs w:val="24"/>
                        </w:rPr>
                        <w:t>Fig 3.4 Use Case Diagram</w:t>
                      </w:r>
                    </w:p>
                  </w:txbxContent>
                </v:textbox>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BABEF64" wp14:editId="7E0B977B">
                <wp:simplePos x="0" y="0"/>
                <wp:positionH relativeFrom="column">
                  <wp:posOffset>5010691</wp:posOffset>
                </wp:positionH>
                <wp:positionV relativeFrom="paragraph">
                  <wp:posOffset>2800302</wp:posOffset>
                </wp:positionV>
                <wp:extent cx="845185" cy="1162685"/>
                <wp:effectExtent l="0" t="0" r="0" b="0"/>
                <wp:wrapNone/>
                <wp:docPr id="481" name="Text Box 481"/>
                <wp:cNvGraphicFramePr/>
                <a:graphic xmlns:a="http://schemas.openxmlformats.org/drawingml/2006/main">
                  <a:graphicData uri="http://schemas.microsoft.com/office/word/2010/wordprocessingShape">
                    <wps:wsp>
                      <wps:cNvSpPr txBox="1"/>
                      <wps:spPr>
                        <a:xfrm>
                          <a:off x="0" y="0"/>
                          <a:ext cx="845185" cy="1162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pPr>
                              <w:jc w:val="center"/>
                            </w:pPr>
                            <w:r>
                              <w:rPr>
                                <w:noProof/>
                              </w:rPr>
                              <w:drawing>
                                <wp:inline distT="0" distB="0" distL="0" distR="0" wp14:anchorId="4044DAF3" wp14:editId="2C90797D">
                                  <wp:extent cx="296545" cy="451262"/>
                                  <wp:effectExtent l="0" t="0" r="8255" b="6350"/>
                                  <wp:docPr id="39" name="Picture 19"/>
                                  <wp:cNvGraphicFramePr/>
                                  <a:graphic xmlns:a="http://schemas.openxmlformats.org/drawingml/2006/main">
                                    <a:graphicData uri="http://schemas.openxmlformats.org/drawingml/2006/picture">
                                      <pic:pic xmlns:pic="http://schemas.openxmlformats.org/drawingml/2006/picture">
                                        <pic:nvPicPr>
                                          <pic:cNvPr id="37" name="Picture 19"/>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01" cy="473869"/>
                                          </a:xfrm>
                                          <a:prstGeom prst="rect">
                                            <a:avLst/>
                                          </a:prstGeom>
                                          <a:noFill/>
                                          <a:ln>
                                            <a:noFill/>
                                          </a:ln>
                                        </pic:spPr>
                                      </pic:pic>
                                    </a:graphicData>
                                  </a:graphic>
                                </wp:inline>
                              </w:drawing>
                            </w:r>
                          </w:p>
                          <w:p w:rsidR="00A11690" w:rsidRDefault="00A11690" w:rsidP="00DE69F1">
                            <w:pPr>
                              <w:jc w:val="center"/>
                            </w:pPr>
                            <w:r>
                              <w:t>Project Supervi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ABEF64" id="Text Box 481" o:spid="_x0000_s1108" type="#_x0000_t202" style="position:absolute;left:0;text-align:left;margin-left:394.55pt;margin-top:220.5pt;width:66.55pt;height:91.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" fillcolor="white [3201]" stroked="f" strokeweight=".5pt">
                <v:textbox>
                  <w:txbxContent>
                    <w:p w:rsidR="00A11690" w:rsidRDefault="00A11690" w:rsidP="00DE69F1">
                      <w:pPr>
                        <w:jc w:val="center"/>
                      </w:pPr>
                      <w:r>
                        <w:rPr>
                          <w:noProof/>
                        </w:rPr>
                        <w:drawing>
                          <wp:inline distT="0" distB="0" distL="0" distR="0" wp14:anchorId="4044DAF3" wp14:editId="2C90797D">
                            <wp:extent cx="296545" cy="451262"/>
                            <wp:effectExtent l="0" t="0" r="8255" b="6350"/>
                            <wp:docPr id="39" name="Picture 19"/>
                            <wp:cNvGraphicFramePr/>
                            <a:graphic xmlns:a="http://schemas.openxmlformats.org/drawingml/2006/main">
                              <a:graphicData uri="http://schemas.openxmlformats.org/drawingml/2006/picture">
                                <pic:pic xmlns:pic="http://schemas.openxmlformats.org/drawingml/2006/picture">
                                  <pic:nvPicPr>
                                    <pic:cNvPr id="37" name="Picture 19"/>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01" cy="473869"/>
                                    </a:xfrm>
                                    <a:prstGeom prst="rect">
                                      <a:avLst/>
                                    </a:prstGeom>
                                    <a:noFill/>
                                    <a:ln>
                                      <a:noFill/>
                                    </a:ln>
                                  </pic:spPr>
                                </pic:pic>
                              </a:graphicData>
                            </a:graphic>
                          </wp:inline>
                        </w:drawing>
                      </w:r>
                    </w:p>
                    <w:p w:rsidR="00A11690" w:rsidRDefault="00A11690" w:rsidP="00DE69F1">
                      <w:pPr>
                        <w:jc w:val="center"/>
                      </w:pPr>
                      <w:r>
                        <w:t>Project Supervisor</w:t>
                      </w:r>
                    </w:p>
                  </w:txbxContent>
                </v:textbox>
              </v:shape>
            </w:pict>
          </mc:Fallback>
        </mc:AlternateContent>
      </w:r>
      <w:r w:rsidRPr="00DE69F1">
        <w:rPr>
          <w:rFonts w:ascii="Times New Roman" w:hAnsi="Times New Roman" w:cs="Times New Roman"/>
          <w:noProof/>
          <w:sz w:val="24"/>
          <w:szCs w:val="24"/>
        </w:rPr>
        <mc:AlternateContent>
          <mc:Choice Requires="wpg">
            <w:drawing>
              <wp:anchor distT="0" distB="0" distL="114300" distR="114300" simplePos="0" relativeHeight="251709440" behindDoc="0" locked="0" layoutInCell="1" allowOverlap="1" wp14:anchorId="1DBF46D1" wp14:editId="4E0C8097">
                <wp:simplePos x="0" y="0"/>
                <wp:positionH relativeFrom="column">
                  <wp:posOffset>508635</wp:posOffset>
                </wp:positionH>
                <wp:positionV relativeFrom="paragraph">
                  <wp:posOffset>1067748</wp:posOffset>
                </wp:positionV>
                <wp:extent cx="4492047" cy="6223000"/>
                <wp:effectExtent l="19050" t="19050" r="22860" b="25400"/>
                <wp:wrapNone/>
                <wp:docPr id="99" name="Group 99"/>
                <wp:cNvGraphicFramePr/>
                <a:graphic xmlns:a="http://schemas.openxmlformats.org/drawingml/2006/main">
                  <a:graphicData uri="http://schemas.microsoft.com/office/word/2010/wordprocessingGroup">
                    <wpg:wgp>
                      <wpg:cNvGrpSpPr/>
                      <wpg:grpSpPr>
                        <a:xfrm>
                          <a:off x="0" y="0"/>
                          <a:ext cx="4492047" cy="6223000"/>
                          <a:chOff x="0" y="0"/>
                          <a:chExt cx="4492047" cy="6223000"/>
                        </a:xfrm>
                      </wpg:grpSpPr>
                      <wps:wsp>
                        <wps:cNvPr id="479" name="Rectangle 479"/>
                        <wps:cNvSpPr/>
                        <wps:spPr>
                          <a:xfrm>
                            <a:off x="0" y="0"/>
                            <a:ext cx="3437255" cy="6223000"/>
                          </a:xfrm>
                          <a:prstGeom prst="rect">
                            <a:avLst/>
                          </a:prstGeom>
                          <a:ln w="285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2" name="Oval 482"/>
                        <wps:cNvSpPr/>
                        <wps:spPr>
                          <a:xfrm>
                            <a:off x="382137" y="2866030"/>
                            <a:ext cx="2279650" cy="45402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Grade 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3" name="Oval 483"/>
                        <wps:cNvSpPr/>
                        <wps:spPr>
                          <a:xfrm>
                            <a:off x="382137" y="3985146"/>
                            <a:ext cx="2288540" cy="388620"/>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View No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4" name="Straight Arrow Connector 484"/>
                        <wps:cNvCnPr/>
                        <wps:spPr>
                          <a:xfrm flipH="1">
                            <a:off x="2456597" y="2210937"/>
                            <a:ext cx="1913890" cy="17710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6" name="Oval 486"/>
                        <wps:cNvSpPr/>
                        <wps:spPr>
                          <a:xfrm>
                            <a:off x="436728" y="682388"/>
                            <a:ext cx="2243455" cy="421640"/>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Authentic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7" name="Oval 487"/>
                        <wps:cNvSpPr/>
                        <wps:spPr>
                          <a:xfrm>
                            <a:off x="436728" y="1228298"/>
                            <a:ext cx="2243455" cy="421640"/>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Log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9" name="Oval 489"/>
                        <wps:cNvSpPr/>
                        <wps:spPr>
                          <a:xfrm>
                            <a:off x="423081" y="1733265"/>
                            <a:ext cx="2243455" cy="421640"/>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Suggest Topi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2" name="Oval 492"/>
                        <wps:cNvSpPr/>
                        <wps:spPr>
                          <a:xfrm>
                            <a:off x="436728" y="2279176"/>
                            <a:ext cx="2243455" cy="45656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pPr>
                              <w:r>
                                <w:t xml:space="preserve">Send Feedbac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 name="Oval 493"/>
                        <wps:cNvSpPr/>
                        <wps:spPr>
                          <a:xfrm>
                            <a:off x="368489" y="4503761"/>
                            <a:ext cx="2404745" cy="43878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Pr="00947DC4" w:rsidRDefault="00A11690" w:rsidP="00DE69F1">
                              <w:pPr>
                                <w:jc w:val="center"/>
                                <w:rPr>
                                  <w:sz w:val="20"/>
                                </w:rPr>
                              </w:pPr>
                              <w:r>
                                <w:rPr>
                                  <w:sz w:val="20"/>
                                </w:rPr>
                                <w:t>Publish 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4" name="Straight Arrow Connector 494"/>
                        <wps:cNvCnPr/>
                        <wps:spPr>
                          <a:xfrm flipH="1">
                            <a:off x="2456597" y="2210937"/>
                            <a:ext cx="1828165" cy="12211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6" name="Straight Arrow Connector 496"/>
                        <wps:cNvCnPr/>
                        <wps:spPr>
                          <a:xfrm flipH="1" flipV="1">
                            <a:off x="2620370" y="1828800"/>
                            <a:ext cx="1605915" cy="939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7" name="Straight Arrow Connector 497"/>
                        <wps:cNvCnPr/>
                        <wps:spPr>
                          <a:xfrm flipH="1">
                            <a:off x="2620370" y="2210937"/>
                            <a:ext cx="1847850" cy="2311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9" name="Straight Arrow Connector 499"/>
                        <wps:cNvCnPr/>
                        <wps:spPr>
                          <a:xfrm flipH="1">
                            <a:off x="2606722" y="2019868"/>
                            <a:ext cx="1679575" cy="3314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0" name="Straight Arrow Connector 500"/>
                        <wps:cNvCnPr/>
                        <wps:spPr>
                          <a:xfrm flipH="1" flipV="1">
                            <a:off x="2661313" y="1419367"/>
                            <a:ext cx="1618615" cy="4032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1" name="Straight Arrow Connector 501"/>
                        <wps:cNvCnPr/>
                        <wps:spPr>
                          <a:xfrm flipH="1">
                            <a:off x="2661313" y="2088107"/>
                            <a:ext cx="1617980" cy="8420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2" name="Oval 502"/>
                        <wps:cNvSpPr/>
                        <wps:spPr>
                          <a:xfrm>
                            <a:off x="382137" y="5049671"/>
                            <a:ext cx="2404745" cy="43878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Pr="00947DC4" w:rsidRDefault="00A11690" w:rsidP="00DE69F1">
                              <w:pPr>
                                <w:jc w:val="center"/>
                                <w:rPr>
                                  <w:sz w:val="20"/>
                                </w:rPr>
                              </w:pPr>
                              <w:r>
                                <w:rPr>
                                  <w:sz w:val="20"/>
                                </w:rPr>
                                <w:t>Manage Document</w:t>
                              </w:r>
                              <w:r w:rsidRPr="00947DC4">
                                <w:rPr>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3" name="Straight Arrow Connector 503"/>
                        <wps:cNvCnPr/>
                        <wps:spPr>
                          <a:xfrm flipH="1">
                            <a:off x="2579427" y="2347415"/>
                            <a:ext cx="1912620" cy="27508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5" name="Straight Arrow Connector 505"/>
                        <wps:cNvCnPr/>
                        <wps:spPr>
                          <a:xfrm flipH="1">
                            <a:off x="2770495" y="2511188"/>
                            <a:ext cx="1714500" cy="30448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5" name="Straight Arrow Connector 495"/>
                        <wps:cNvCnPr/>
                        <wps:spPr>
                          <a:xfrm flipH="1" flipV="1">
                            <a:off x="2661313" y="982639"/>
                            <a:ext cx="1678675" cy="75062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9" name="Oval 79"/>
                        <wps:cNvSpPr/>
                        <wps:spPr>
                          <a:xfrm>
                            <a:off x="409433" y="5568286"/>
                            <a:ext cx="2404745" cy="438785"/>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Pr="00947DC4" w:rsidRDefault="00A11690" w:rsidP="00DE69F1">
                              <w:pPr>
                                <w:jc w:val="center"/>
                                <w:rPr>
                                  <w:sz w:val="20"/>
                                </w:rPr>
                              </w:pPr>
                              <w:r>
                                <w:rPr>
                                  <w:sz w:val="20"/>
                                </w:rPr>
                                <w:t>Logout</w:t>
                              </w:r>
                              <w:r w:rsidRPr="00947DC4">
                                <w:rPr>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Text Box 80"/>
                        <wps:cNvSpPr txBox="1"/>
                        <wps:spPr>
                          <a:xfrm>
                            <a:off x="122830" y="245659"/>
                            <a:ext cx="3087370" cy="3479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A86F62" w:rsidRDefault="00A11690" w:rsidP="00DE69F1">
                              <w:pPr>
                                <w:jc w:val="center"/>
                                <w:rPr>
                                  <w:sz w:val="24"/>
                                </w:rPr>
                              </w:pPr>
                              <w:r w:rsidRPr="00A86F62">
                                <w:rPr>
                                  <w:sz w:val="24"/>
                                </w:rPr>
                                <w:t>ONLINE STUDENT PROJECT MANAGEMENT SYSTEM</w:t>
                              </w:r>
                            </w:p>
                            <w:p w:rsidR="00A11690" w:rsidRDefault="00A11690" w:rsidP="00DE69F1">
                              <w:pPr>
                                <w:jc w:val="center"/>
                                <w:rPr>
                                  <w:sz w:val="28"/>
                                </w:rPr>
                              </w:pPr>
                            </w:p>
                            <w:p w:rsidR="00A11690" w:rsidRPr="00527323" w:rsidRDefault="00A11690" w:rsidP="00DE69F1">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Oval 98"/>
                        <wps:cNvSpPr/>
                        <wps:spPr>
                          <a:xfrm>
                            <a:off x="382137" y="3439236"/>
                            <a:ext cx="2404745" cy="439420"/>
                          </a:xfrm>
                          <a:prstGeom prst="ellipse">
                            <a:avLst/>
                          </a:prstGeom>
                        </wps:spPr>
                        <wps:style>
                          <a:lnRef idx="2">
                            <a:schemeClr val="dk1"/>
                          </a:lnRef>
                          <a:fillRef idx="1">
                            <a:schemeClr val="lt1"/>
                          </a:fillRef>
                          <a:effectRef idx="0">
                            <a:schemeClr val="dk1"/>
                          </a:effectRef>
                          <a:fontRef idx="minor">
                            <a:schemeClr val="dk1"/>
                          </a:fontRef>
                        </wps:style>
                        <wps:txbx>
                          <w:txbxContent>
                            <w:p w:rsidR="00A11690" w:rsidRPr="00947DC4" w:rsidRDefault="00A11690" w:rsidP="00DE69F1">
                              <w:pPr>
                                <w:jc w:val="center"/>
                                <w:rPr>
                                  <w:sz w:val="20"/>
                                </w:rPr>
                              </w:pPr>
                              <w:r>
                                <w:rPr>
                                  <w:sz w:val="20"/>
                                </w:rPr>
                                <w:t>Manage Feedback</w:t>
                              </w:r>
                              <w:r w:rsidRPr="00947DC4">
                                <w:rPr>
                                  <w:sz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DBF46D1" id="Group 99" o:spid="_x0000_s1109" style="position:absolute;left:0;text-align:left;margin-left:40.05pt;margin-top:84.05pt;width:353.7pt;height:490pt;z-index:251709440" coordsize="44920,62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">
                <v:rect id="Rectangle 479" o:spid="_x0000_s1110" style="position:absolute;width:34372;height:62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ej/scA&#10;AADcAAAADwAAAGRycy9kb3ducmV2LnhtbESPQWsCMRSE74L/ITzBm2ZbpNXVKKIt1UtF3YPHx+a5&#10;2bp5WTapbv31TaHgcZiZb5jZorWVuFLjS8cKnoYJCOLc6ZILBdnxfTAG4QOyxsoxKfghD4t5tzPD&#10;VLsb7+l6CIWIEPYpKjAh1KmUPjdk0Q9dTRy9s2sshiibQuoGbxFuK/mcJC/SYslxwWBNK0P55fBt&#10;FZwS83FfbrPN9v65ftvtJl/7rFgr1e+1yymIQG14hP/bG61g9DqBvzPx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MHo/7HAAAA3AAAAA8AAAAAAAAAAAAAAAAAmAIAAGRy&#10;cy9kb3ducmV2LnhtbFBLBQYAAAAABAAEAPUAAACMAwAAAAA=&#10;" fillcolor="white [3201]" strokecolor="black [3200]" strokeweight="2.25pt"/>
                <v:oval id="Oval 482" o:spid="_x0000_s1111" style="position:absolute;left:3821;top:28660;width:22796;height:45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7MNsIA&#10;AADcAAAADwAAAGRycy9kb3ducmV2LnhtbESPQWsCMRSE7wX/Q3gFL0UTpRTZGqWIglfXQuntuXnd&#10;LLt5WTZxXf31piB4HGbmG2a5HlwjeupC5VnDbKpAEBfeVFxq+D7uJgsQISIbbDyThisFWK9GL0vM&#10;jL/wgfo8liJBOGSowcbYZlKGwpLDMPUtcfL+fOcwJtmV0nR4SXDXyLlSH9JhxWnBYksbS0Wdn52G&#10;XNU5yTe8/fak7PHUbvlH1lqPX4evTxCRhvgMP9p7o+F9MYf/M+kIy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7sw2wgAAANwAAAAPAAAAAAAAAAAAAAAAAJgCAABkcnMvZG93&#10;bnJldi54bWxQSwUGAAAAAAQABAD1AAAAhwMAAAAA&#10;" fillcolor="white [3201]" strokecolor="black [3200]" strokeweight="1pt">
                  <v:stroke joinstyle="miter"/>
                  <v:textbox>
                    <w:txbxContent>
                      <w:p w:rsidR="00A11690" w:rsidRDefault="00A11690" w:rsidP="00DE69F1">
                        <w:pPr>
                          <w:jc w:val="center"/>
                        </w:pPr>
                        <w:r>
                          <w:t>Grade Student</w:t>
                        </w:r>
                      </w:p>
                    </w:txbxContent>
                  </v:textbox>
                </v:oval>
                <v:oval id="Oval 483" o:spid="_x0000_s1112" style="position:absolute;left:3821;top:39851;width:22885;height:38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JprcMA&#10;AADcAAAADwAAAGRycy9kb3ducmV2LnhtbESPQWvCQBSE74X+h+UVeim6ay0lRFcppYVejYL09sw+&#10;syHZtyG7xtRf7wpCj8PMfMMs16NrxUB9qD1rmE0VCOLSm5orDbvt9yQDESKywdYzafijAOvV48MS&#10;c+PPvKGhiJVIEA45arAxdrmUobTkMEx9R5y8o+8dxiT7SpoezwnuWvmq1Lt0WHNasNjRp6WyKU5O&#10;Q6GaguQLXn4HUnZ76L54Lxutn5/GjwWISGP8D9/bP0bDWzaH25l0BOT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JprcMAAADcAAAADwAAAAAAAAAAAAAAAACYAgAAZHJzL2Rv&#10;d25yZXYueG1sUEsFBgAAAAAEAAQA9QAAAIgDAAAAAA==&#10;" fillcolor="white [3201]" strokecolor="black [3200]" strokeweight="1pt">
                  <v:stroke joinstyle="miter"/>
                  <v:textbox>
                    <w:txbxContent>
                      <w:p w:rsidR="00A11690" w:rsidRDefault="00A11690" w:rsidP="00DE69F1">
                        <w:pPr>
                          <w:jc w:val="center"/>
                        </w:pPr>
                        <w:r>
                          <w:t>View Notification</w:t>
                        </w:r>
                      </w:p>
                    </w:txbxContent>
                  </v:textbox>
                </v:oval>
                <v:shape id="Straight Arrow Connector 484" o:spid="_x0000_s1113" type="#_x0000_t32" style="position:absolute;left:24565;top:22109;width:19139;height:177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nWe8QAAADcAAAADwAAAGRycy9kb3ducmV2LnhtbESP0YrCMBRE3xf8h3AFX2RNFFmlaxQR&#10;FUUUVvcDLs21LTY3tYla/94IC/s4zMwZZjJrbCnuVPvCsYZ+T4EgTp0pONPwe1p9jkH4gGywdEwa&#10;nuRhNm19TDAx7sE/dD+GTEQI+wQ15CFUiZQ+zcmi77mKOHpnV1sMUdaZNDU+ItyWcqDUl7RYcFzI&#10;saJFTunleLMa7HK9GTXd575ry+vJ7LzaHoLSutNu5t8gAjXhP/zX3hgNw/EQ3mfiEZDT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udZ7xAAAANwAAAAPAAAAAAAAAAAA&#10;AAAAAKECAABkcnMvZG93bnJldi54bWxQSwUGAAAAAAQABAD5AAAAkgMAAAAA&#10;" strokecolor="black [3213]" strokeweight=".5pt">
                  <v:stroke endarrow="block" joinstyle="miter"/>
                </v:shape>
                <v:oval id="Oval 486" o:spid="_x0000_s1114" style="position:absolute;left:4367;top:6823;width:22434;height:42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XKNcMA&#10;AADcAAAADwAAAGRycy9kb3ducmV2LnhtbESPwWrDMBBE74H+g9hCLqGWWkIIbuRQSgu9xgmU3rbW&#10;1jK2VsZSHSdfHwUCOQ4z84bZbCfXiZGG0HjW8JwpEMSVNw3XGg77z6c1iBCRDXaeScOJAmyLh9kG&#10;c+OPvKOxjLVIEA45arAx9rmUobLkMGS+J07enx8cxiSHWpoBjwnuOvmi1Eo6bDgtWOzp3VLVlv9O&#10;Q6nakuQCzz8jKbv/7T/4W7Zazx+nt1cQkaZ4D9/aX0bDcr2C65l0BGR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9XKNc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Authentication </w:t>
                        </w:r>
                      </w:p>
                    </w:txbxContent>
                  </v:textbox>
                </v:oval>
                <v:oval id="Oval 487" o:spid="_x0000_s1115" style="position:absolute;left:4367;top:12282;width:22434;height:42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lvrsMA&#10;AADcAAAADwAAAGRycy9kb3ducmV2LnhtbESPQWvCQBSE74X+h+UVeim6a5E2RFcppYVejYL09sw+&#10;syHZtyG7xtRf7wpCj8PMfMMs16NrxUB9qD1rmE0VCOLSm5orDbvt9yQDESKywdYzafijAOvV48MS&#10;c+PPvKGhiJVIEA45arAxdrmUobTkMEx9R5y8o+8dxiT7SpoezwnuWvmq1Jt0WHNasNjRp6WyKU5O&#10;Q6GaguQLXn4HUnZ76L54Lxutn5/GjwWISGP8D9/bP0bDPHuH25l0BOTq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Jlvrs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Login </w:t>
                        </w:r>
                      </w:p>
                    </w:txbxContent>
                  </v:textbox>
                </v:oval>
                <v:oval id="Oval 489" o:spid="_x0000_s1116" style="position:absolute;left:4230;top:17332;width:22435;height:42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eR8MA&#10;AADcAAAADwAAAGRycy9kb3ducmV2LnhtbESPQWsCMRSE70L/Q3gFL6KJUsSuRimlBa9dBentuXlu&#10;lt28LJu4rv31TaHgcZiZb5jNbnCN6KkLlWcN85kCQVx4U3Gp4Xj4nK5AhIhssPFMGu4UYLd9Gm0w&#10;M/7GX9TnsRQJwiFDDTbGNpMyFJYchplviZN38Z3DmGRXStPhLcFdIxdKLaXDitOCxZbeLRV1fnUa&#10;clXnJCf4892Tsodz+8EnWWs9fh7e1iAiDfER/m/vjYaX1Sv8nUlHQG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peR8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Suggest Topic </w:t>
                        </w:r>
                      </w:p>
                    </w:txbxContent>
                  </v:textbox>
                </v:oval>
                <v:oval id="Oval 492" o:spid="_x0000_s1117" style="position:absolute;left:4367;top:22791;width:22434;height:45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da68MA&#10;AADcAAAADwAAAGRycy9kb3ducmV2LnhtbESPQWvCQBSE74L/YXmCF2l2lVJs6ioiFXptLBRvr9ln&#10;NiT7NmS3MfXXu4VCj8PMfMNsdqNrxUB9qD1rWGYKBHHpTc2Vho/T8WENIkRkg61n0vBDAXbb6WSD&#10;ufFXfqehiJVIEA45arAxdrmUobTkMGS+I07exfcOY5J9JU2P1wR3rVwp9SQd1pwWLHZ0sFQ2xbfT&#10;UKimILnA23kgZU9f3St/ykbr+Wzcv4CINMb/8F/7zWh4fF7B75l0BO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Tda68MAAADcAAAADwAAAAAAAAAAAAAAAACYAgAAZHJzL2Rv&#10;d25yZXYueG1sUEsFBgAAAAAEAAQA9QAAAIgDAAAAAA==&#10;" fillcolor="white [3201]" strokecolor="black [3200]" strokeweight="1pt">
                  <v:stroke joinstyle="miter"/>
                  <v:textbox>
                    <w:txbxContent>
                      <w:p w:rsidR="00A11690" w:rsidRDefault="00A11690" w:rsidP="00DE69F1">
                        <w:pPr>
                          <w:jc w:val="center"/>
                        </w:pPr>
                        <w:r>
                          <w:t xml:space="preserve">Send Feedback </w:t>
                        </w:r>
                      </w:p>
                    </w:txbxContent>
                  </v:textbox>
                </v:oval>
                <v:oval id="Oval 493" o:spid="_x0000_s1118" style="position:absolute;left:3684;top:45037;width:24048;height:43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nv/cMMA&#10;AADcAAAADwAAAGRycy9kb3ducmV2LnhtbESPQWsCMRSE70L/Q3gFL1KTqpR2a5RSFLx2FUpvr5vX&#10;zbKbl2UT19VfbwqCx2FmvmGW68E1oqcuVJ41PE8VCOLCm4pLDYf99ukVRIjIBhvPpOFMAdarh9ES&#10;M+NP/EV9HkuRIBwy1GBjbDMpQ2HJYZj6ljh5f75zGJPsSmk6PCW4a+RMqRfpsOK0YLGlT0tFnR+d&#10;hlzVOckJXn56Unb/2274W9Zajx+Hj3cQkYZ4D9/aO6Nh8TaH/zPpCM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nv/cMMAAADcAAAADwAAAAAAAAAAAAAAAACYAgAAZHJzL2Rv&#10;d25yZXYueG1sUEsFBgAAAAAEAAQA9QAAAIgDAAAAAA==&#10;" fillcolor="white [3201]" strokecolor="black [3200]" strokeweight="1pt">
                  <v:stroke joinstyle="miter"/>
                  <v:textbox>
                    <w:txbxContent>
                      <w:p w:rsidR="00A11690" w:rsidRPr="00947DC4" w:rsidRDefault="00A11690" w:rsidP="00DE69F1">
                        <w:pPr>
                          <w:jc w:val="center"/>
                          <w:rPr>
                            <w:sz w:val="20"/>
                          </w:rPr>
                        </w:pPr>
                        <w:r>
                          <w:rPr>
                            <w:sz w:val="20"/>
                          </w:rPr>
                          <w:t>Publish Project</w:t>
                        </w:r>
                      </w:p>
                    </w:txbxContent>
                  </v:textbox>
                </v:oval>
                <v:shape id="Straight Arrow Connector 494" o:spid="_x0000_s1119" type="#_x0000_t32" style="position:absolute;left:24565;top:22109;width:18282;height:1221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BApsUAAADcAAAADwAAAGRycy9kb3ducmV2LnhtbESP0WrCQBRE3wv+w3ILvojuVqTa1DWI&#10;qFhEQe0HXLK3SWj2bppdY/x7t1Do4zAzZ5h52tlKtNT40rGGl5ECQZw5U3Ku4fOyGc5A+IBssHJM&#10;Gu7kIV30nuaYGHfjE7XnkIsIYZ+ghiKEOpHSZwVZ9CNXE0fvyzUWQ5RNLk2Dtwi3lRwr9SotlhwX&#10;CqxpVVD2fb5aDXa93U27wf0wsNXPxey9+jgGpXX/uVu+gwjUhf/wX3tnNEzeJvB7Jh4BuXg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2BApsUAAADcAAAADwAAAAAAAAAA&#10;AAAAAAChAgAAZHJzL2Rvd25yZXYueG1sUEsFBgAAAAAEAAQA+QAAAJMDAAAAAA==&#10;" strokecolor="black [3213]" strokeweight=".5pt">
                  <v:stroke endarrow="block" joinstyle="miter"/>
                </v:shape>
                <v:shape id="Straight Arrow Connector 496" o:spid="_x0000_s1120" type="#_x0000_t32" style="position:absolute;left:26203;top:18288;width:16059;height:9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rf4sgAAADcAAAADwAAAGRycy9kb3ducmV2LnhtbESPW0sDMRSE3wX/QziCbzbrpRfXpkVE&#10;oQ+l4La0fTxujpvFzcmapN2tv74RBB+HmfmGmc5724gj+VA7VnA7yEAQl07XXCnYrN9uJiBCRNbY&#10;OCYFJwown11eTDHXruN3OhaxEgnCIUcFJsY2lzKUhiyGgWuJk/fpvMWYpK+k9tgluG3kXZaNpMWa&#10;04LBll4MlV/FwSrY74od69Vwu/x+dfvx/Y833cdYqeur/vkJRKQ+/of/2gut4OFxBL9n0hGQszM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sYrf4sgAAADcAAAADwAAAAAA&#10;AAAAAAAAAAChAgAAZHJzL2Rvd25yZXYueG1sUEsFBgAAAAAEAAQA+QAAAJYDAAAAAA==&#10;" strokecolor="black [3213]" strokeweight=".5pt">
                  <v:stroke endarrow="block" joinstyle="miter"/>
                </v:shape>
                <v:shape id="Straight Arrow Connector 497" o:spid="_x0000_s1121" type="#_x0000_t32" style="position:absolute;left:26203;top:22109;width:18479;height:231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7Le0cUAAADcAAAADwAAAGRycy9kb3ducmV2LnhtbESP3WoCMRSE7wu+QzhCb0STllJ1NYqI&#10;FkUU/HmAw+a4u7g52W6irm/fFAQvh5n5hhlPG1uKG9W+cKzho6dAEKfOFJxpOB2X3QEIH5ANlo5J&#10;w4M8TCettzEmxt15T7dDyESEsE9QQx5ClUjp05ws+p6riKN3drXFEGWdSVPjPcJtKT+V+pYWC44L&#10;OVY0zym9HK5Wg138rPpN57Ht2PL3aDZerXdBaf3ebmYjEIGa8Ao/2yuj4WvYh/8z8QjIy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7Le0cUAAADcAAAADwAAAAAAAAAA&#10;AAAAAAChAgAAZHJzL2Rvd25yZXYueG1sUEsFBgAAAAAEAAQA+QAAAJMDAAAAAA==&#10;" strokecolor="black [3213]" strokeweight=".5pt">
                  <v:stroke endarrow="block" joinstyle="miter"/>
                </v:shape>
                <v:shape id="Straight Arrow Connector 499" o:spid="_x0000_s1122" type="#_x0000_t32" style="position:absolute;left:26067;top:20198;width:16795;height:33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HvOMUAAADcAAAADwAAAGRycy9kb3ducmV2LnhtbESP0WoCMRRE3wX/IVzBF9GkpVRdjVJK&#10;FYsouPoBl811d3Fzs91EXf++KRR8HGbmDDNftrYSN2p86VjDy0iBIM6cKTnXcDquhhMQPiAbrByT&#10;hgd5WC66nTkmxt35QLc05CJC2CeooQihTqT0WUEW/cjVxNE7u8ZiiLLJpWnwHuG2kq9KvUuLJceF&#10;Amv6LCi7pFerwX6tN+N28NgNbPVzNFuvvvdBad3vtR8zEIHa8Az/tzdGw9t0Cn9n4hGQi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WHvOMUAAADcAAAADwAAAAAAAAAA&#10;AAAAAAChAgAAZHJzL2Rvd25yZXYueG1sUEsFBgAAAAAEAAQA+QAAAJMDAAAAAA==&#10;" strokecolor="black [3213]" strokeweight=".5pt">
                  <v:stroke endarrow="block" joinstyle="miter"/>
                </v:shape>
                <v:shape id="Straight Arrow Connector 500" o:spid="_x0000_s1123" type="#_x0000_t32" style="position:absolute;left:26613;top:14193;width:16186;height:403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R4F8MAAADcAAAADwAAAGRycy9kb3ducmV2LnhtbERPz2vCMBS+D/wfwhN2m6kTp1SjyJiw&#10;wxisinp8Ns+m2Lx0SWa7/fXLYbDjx/d7ue5tI27kQ+1YwXiUgSAuna65UrDfbR/mIEJE1tg4JgXf&#10;FGC9GtwtMdeu4w+6FbESKYRDjgpMjG0uZSgNWQwj1xIn7uK8xZigr6T22KVw28jHLHuSFmtODQZb&#10;ejZUXosvq+B0LI6s36eHt88Xd5pNfrzpzjOl7of9ZgEiUh//xX/uV61gmqX56Uw6An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eBfDAAAA3AAAAA8AAAAAAAAAAAAA&#10;AAAAoQIAAGRycy9kb3ducmV2LnhtbFBLBQYAAAAABAAEAPkAAACRAwAAAAA=&#10;" strokecolor="black [3213]" strokeweight=".5pt">
                  <v:stroke endarrow="block" joinstyle="miter"/>
                </v:shape>
                <v:shape id="Straight Arrow Connector 501" o:spid="_x0000_s1124" type="#_x0000_t32" style="position:absolute;left:26613;top:20881;width:16179;height:84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x5JMQAAADcAAAADwAAAGRycy9kb3ducmV2LnhtbESP3YrCMBSE7wXfIRxhb0QThVWpRhFZ&#10;FxdR8OcBDs2xLTYn3Sar9e03guDlMDPfMLNFY0txo9oXjjUM+goEcepMwZmG82ndm4DwAdlg6Zg0&#10;PMjDYt5uzTAx7s4Huh1DJiKEfYIa8hCqREqf5mTR911FHL2Lqy2GKOtMmhrvEW5LOVRqJC0WHBdy&#10;rGiVU3o9/lkN9ut7M266j13Xlr8ns/XqZx+U1h+dZjkFEagJ7/CrvTEaPtUAnmfiEZDz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HkkxAAAANwAAAAPAAAAAAAAAAAA&#10;AAAAAKECAABkcnMvZG93bnJldi54bWxQSwUGAAAAAAQABAD5AAAAkgMAAAAA&#10;" strokecolor="black [3213]" strokeweight=".5pt">
                  <v:stroke endarrow="block" joinstyle="miter"/>
                </v:shape>
                <v:oval id="Oval 502" o:spid="_x0000_s1125" style="position:absolute;left:3821;top:50496;width:24047;height:43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zA8cMA&#10;AADcAAAADwAAAGRycy9kb3ducmV2LnhtbESPwWrDMBBE74H+g9hCLqGREmgobmRTSgK5xgmE3rbW&#10;1jK2VsZSHLdfHxUKPQ4z84bZFpPrxEhDaDxrWC0VCOLKm4ZrDefT/ukFRIjIBjvPpOGbAhT5w2yL&#10;mfE3PtJYxlokCIcMNdgY+0zKUFlyGJa+J07elx8cxiSHWpoBbwnuOrlWaiMdNpwWLPb0bqlqy6vT&#10;UKq2JLnAn4+RlD199ju+yFbr+eP09goi0hT/w3/tg9HwrNbweyYdAZ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9zA8cMAAADcAAAADwAAAAAAAAAAAAAAAACYAgAAZHJzL2Rv&#10;d25yZXYueG1sUEsFBgAAAAAEAAQA9QAAAIgDAAAAAA==&#10;" fillcolor="white [3201]" strokecolor="black [3200]" strokeweight="1pt">
                  <v:stroke joinstyle="miter"/>
                  <v:textbox>
                    <w:txbxContent>
                      <w:p w:rsidR="00A11690" w:rsidRPr="00947DC4" w:rsidRDefault="00A11690" w:rsidP="00DE69F1">
                        <w:pPr>
                          <w:jc w:val="center"/>
                          <w:rPr>
                            <w:sz w:val="20"/>
                          </w:rPr>
                        </w:pPr>
                        <w:r>
                          <w:rPr>
                            <w:sz w:val="20"/>
                          </w:rPr>
                          <w:t>Manage Document</w:t>
                        </w:r>
                        <w:r w:rsidRPr="00947DC4">
                          <w:rPr>
                            <w:sz w:val="20"/>
                          </w:rPr>
                          <w:t xml:space="preserve"> </w:t>
                        </w:r>
                      </w:p>
                    </w:txbxContent>
                  </v:textbox>
                </v:oval>
                <v:shape id="Straight Arrow Connector 503" o:spid="_x0000_s1126" type="#_x0000_t32" style="position:absolute;left:25794;top:23474;width:19126;height:2750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mJCyMUAAADcAAAADwAAAGRycy9kb3ducmV2LnhtbESP0WrCQBRE3wX/YbmCL6K7VtpKmo2I&#10;tMUiFhr7AZfsbRKavRuzq8a/dwsFH4eZOcOkq9424kydrx1rmM8UCOLCmZpLDd+Ht+kShA/IBhvH&#10;pOFKHlbZcJBiYtyFv+ich1JECPsENVQhtImUvqjIop+5ljh6P66zGKLsSmk6vES4beSDUk/SYs1x&#10;ocKWNhUVv/nJarCv79vnfnLdT2xzPJidVx+fQWk9HvXrFxCB+nAP/7e3RsOjWsDfmXgEZHY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mJCyMUAAADcAAAADwAAAAAAAAAA&#10;AAAAAAChAgAAZHJzL2Rvd25yZXYueG1sUEsFBgAAAAAEAAQA+QAAAJMDAAAAAA==&#10;" strokecolor="black [3213]" strokeweight=".5pt">
                  <v:stroke endarrow="block" joinstyle="miter"/>
                </v:shape>
                <v:shape id="Straight Arrow Connector 505" o:spid="_x0000_s1127" type="#_x0000_t32" style="position:absolute;left:27704;top:25111;width:17145;height:304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sd/J8QAAADcAAAADwAAAGRycy9kb3ducmV2LnhtbESP3YrCMBSE7wXfIRzBG9FkBX+oRhFR&#10;cVl2wZ8HODTHtticdJuo9e03C4KXw8x8w8yXjS3FnWpfONbwMVAgiFNnCs40nE/b/hSED8gGS8ek&#10;4Ukelot2a46JcQ8+0P0YMhEh7BPUkIdQJVL6NCeLfuAq4uhdXG0xRFln0tT4iHBbyqFSY2mx4LiQ&#10;Y0XrnNLr8WY12M1uP2l6z++eLX9P5surz5+gtO52mtUMRKAmvMOv9t5oGKkR/J+JR0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x38nxAAAANwAAAAPAAAAAAAAAAAA&#10;AAAAAKECAABkcnMvZG93bnJldi54bWxQSwUGAAAAAAQABAD5AAAAkgMAAAAA&#10;" strokecolor="black [3213]" strokeweight=".5pt">
                  <v:stroke endarrow="block" joinstyle="miter"/>
                </v:shape>
                <v:shape id="Straight Arrow Connector 495" o:spid="_x0000_s1128" type="#_x0000_t32" style="position:absolute;left:26613;top:9826;width:16786;height:750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hBlccAAADcAAAADwAAAGRycy9kb3ducmV2LnhtbESPQUsDMRSE74L/ITyhN5vVWlvXpkVE&#10;oQcpuC1tj8/Nc7O4eVmTtLv665uC4HGYmW+Y2aK3jTiSD7VjBTfDDARx6XTNlYLN+vV6CiJEZI2N&#10;Y1LwQwEW88uLGebadfxOxyJWIkE45KjAxNjmUobSkMUwdC1x8j6dtxiT9JXUHrsEt428zbJ7abHm&#10;tGCwpWdD5VdxsAr2u2LHejXevn2/uP1k9OtN9zFRanDVPz2CiNTH//Bfe6kV3D2M4XwmHQE5P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WEGVxwAAANwAAAAPAAAAAAAA&#10;AAAAAAAAAKECAABkcnMvZG93bnJldi54bWxQSwUGAAAAAAQABAD5AAAAlQMAAAAA&#10;" strokecolor="black [3213]" strokeweight=".5pt">
                  <v:stroke endarrow="block" joinstyle="miter"/>
                </v:shape>
                <v:oval id="Oval 79" o:spid="_x0000_s1129" style="position:absolute;left:4094;top:55682;width:24047;height:43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HLgsIA&#10;AADbAAAADwAAAGRycy9kb3ducmV2LnhtbESPQWsCMRSE7wX/Q3hCL0WT9mB1NYpIC726CuLtuXlu&#10;lt28LJt03fbXN4LQ4zAz3zCrzeAa0VMXKs8aXqcKBHHhTcWlhuPhczIHESKywcYzafihAJv16GmF&#10;mfE33lOfx1IkCIcMNdgY20zKUFhyGKa+JU7e1XcOY5JdKU2HtwR3jXxTaiYdVpwWLLa0s1TU+bfT&#10;kKs6J/mCv+eelD1c2g8+yVrr5/GwXYKINMT/8KP9ZTS8L+D+Jf0A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EcuCwgAAANsAAAAPAAAAAAAAAAAAAAAAAJgCAABkcnMvZG93&#10;bnJldi54bWxQSwUGAAAAAAQABAD1AAAAhwMAAAAA&#10;" fillcolor="white [3201]" strokecolor="black [3200]" strokeweight="1pt">
                  <v:stroke joinstyle="miter"/>
                  <v:textbox>
                    <w:txbxContent>
                      <w:p w:rsidR="00A11690" w:rsidRPr="00947DC4" w:rsidRDefault="00A11690" w:rsidP="00DE69F1">
                        <w:pPr>
                          <w:jc w:val="center"/>
                          <w:rPr>
                            <w:sz w:val="20"/>
                          </w:rPr>
                        </w:pPr>
                        <w:r>
                          <w:rPr>
                            <w:sz w:val="20"/>
                          </w:rPr>
                          <w:t>Logout</w:t>
                        </w:r>
                        <w:r w:rsidRPr="00947DC4">
                          <w:rPr>
                            <w:sz w:val="20"/>
                          </w:rPr>
                          <w:t xml:space="preserve"> </w:t>
                        </w:r>
                      </w:p>
                    </w:txbxContent>
                  </v:textbox>
                </v:oval>
                <v:shape id="Text Box 80" o:spid="_x0000_s1130" type="#_x0000_t202" style="position:absolute;left:1228;top:2456;width:30874;height:3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nSX8IA&#10;AADbAAAADwAAAGRycy9kb3ducmV2LnhtbERPy4rCMBTdC/5DuMJsBk1nZFSqUQZxHrjT+sDdpbm2&#10;xeamNJm2/r1ZDLg8nPdi1ZlSNFS7wrKCt1EEgji1uuBMwSH5Gs5AOI+ssbRMCu7kYLXs9xYYa9vy&#10;jpq9z0QIYRejgtz7KpbSpTkZdCNbEQfuamuDPsA6k7rGNoSbUr5H0UQaLDg05FjROqf0tv8zCi6v&#10;2Xnruu9jO/4YV5ufJpmedKLUy6D7nIPw1Pmn+N/9qxXMwvrwJfw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6dJfwgAAANsAAAAPAAAAAAAAAAAAAAAAAJgCAABkcnMvZG93&#10;bnJldi54bWxQSwUGAAAAAAQABAD1AAAAhwMAAAAA&#10;" fillcolor="white [3201]" stroked="f" strokeweight=".5pt">
                  <v:textbox>
                    <w:txbxContent>
                      <w:p w:rsidR="00A11690" w:rsidRPr="00A86F62" w:rsidRDefault="00A11690" w:rsidP="00DE69F1">
                        <w:pPr>
                          <w:jc w:val="center"/>
                          <w:rPr>
                            <w:sz w:val="24"/>
                          </w:rPr>
                        </w:pPr>
                        <w:r w:rsidRPr="00A86F62">
                          <w:rPr>
                            <w:sz w:val="24"/>
                          </w:rPr>
                          <w:t>ONLINE STUDENT PROJECT MANAGEMENT SYSTEM</w:t>
                        </w:r>
                      </w:p>
                      <w:p w:rsidR="00A11690" w:rsidRDefault="00A11690" w:rsidP="00DE69F1">
                        <w:pPr>
                          <w:jc w:val="center"/>
                          <w:rPr>
                            <w:sz w:val="28"/>
                          </w:rPr>
                        </w:pPr>
                      </w:p>
                      <w:p w:rsidR="00A11690" w:rsidRPr="00527323" w:rsidRDefault="00A11690" w:rsidP="00DE69F1">
                        <w:pPr>
                          <w:jc w:val="center"/>
                          <w:rPr>
                            <w:sz w:val="28"/>
                          </w:rPr>
                        </w:pPr>
                      </w:p>
                    </w:txbxContent>
                  </v:textbox>
                </v:shape>
                <v:oval id="Oval 98" o:spid="_x0000_s1131" style="position:absolute;left:3821;top:34392;width:24047;height:43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GI478A&#10;AADbAAAADwAAAGRycy9kb3ducmV2LnhtbERPz2vCMBS+C/4P4Qm7iCbbQWY1FpENdl0diLdn82xK&#10;m5fSZG23v94cBjt+fL/3+eRaMVAfas8antcKBHHpTc2Vhq/z++oVRIjIBlvPpOGHAuSH+WyPmfEj&#10;f9JQxEqkEA4ZarAxdpmUobTkMKx9R5y4u+8dxgT7SpoexxTuWvmi1EY6rDk1WOzoZKlsim+noVBN&#10;QXKJv9eBlD3fuje+yEbrp8V03IGINMV/8Z/7w2jYprHpS/oB8vA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DUYjjvwAAANsAAAAPAAAAAAAAAAAAAAAAAJgCAABkcnMvZG93bnJl&#10;di54bWxQSwUGAAAAAAQABAD1AAAAhAMAAAAA&#10;" fillcolor="white [3201]" strokecolor="black [3200]" strokeweight="1pt">
                  <v:stroke joinstyle="miter"/>
                  <v:textbox>
                    <w:txbxContent>
                      <w:p w:rsidR="00A11690" w:rsidRPr="00947DC4" w:rsidRDefault="00A11690" w:rsidP="00DE69F1">
                        <w:pPr>
                          <w:jc w:val="center"/>
                          <w:rPr>
                            <w:sz w:val="20"/>
                          </w:rPr>
                        </w:pPr>
                        <w:r>
                          <w:rPr>
                            <w:sz w:val="20"/>
                          </w:rPr>
                          <w:t>Manage Feedback</w:t>
                        </w:r>
                        <w:r w:rsidRPr="00947DC4">
                          <w:rPr>
                            <w:sz w:val="20"/>
                          </w:rPr>
                          <w:t xml:space="preserve"> </w:t>
                        </w:r>
                      </w:p>
                    </w:txbxContent>
                  </v:textbox>
                </v:oval>
              </v:group>
            </w:pict>
          </mc:Fallback>
        </mc:AlternateContent>
      </w:r>
      <w:r w:rsidRPr="00DE69F1">
        <w:rPr>
          <w:rFonts w:ascii="Times New Roman" w:hAnsi="Times New Roman" w:cs="Times New Roman"/>
          <w:sz w:val="24"/>
          <w:szCs w:val="24"/>
        </w:rPr>
        <w:br w:type="page"/>
      </w:r>
      <w:r w:rsidRPr="00DE69F1">
        <w:rPr>
          <w:rFonts w:ascii="Times New Roman" w:hAnsi="Times New Roman" w:cs="Times New Roman"/>
          <w:sz w:val="24"/>
          <w:szCs w:val="24"/>
        </w:rPr>
        <w:lastRenderedPageBreak/>
        <w:t>3.7.2 Use Case Description</w:t>
      </w:r>
    </w:p>
    <w:p w:rsidR="00DE69F1" w:rsidRPr="00DE69F1" w:rsidRDefault="00DE69F1" w:rsidP="00DE69F1">
      <w:pPr>
        <w:pStyle w:val="ListParagraph"/>
        <w:numPr>
          <w:ilvl w:val="0"/>
          <w:numId w:val="24"/>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Authentication</w:t>
      </w:r>
    </w:p>
    <w:p w:rsidR="00DE69F1" w:rsidRPr="00DE69F1" w:rsidRDefault="00DE69F1" w:rsidP="00DE69F1">
      <w:pPr>
        <w:spacing w:line="360" w:lineRule="auto"/>
        <w:ind w:left="930"/>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Introduction; The student, project supervisor shall be authenticated before they can login to the system for the first time</w:t>
      </w:r>
    </w:p>
    <w:p w:rsidR="00DE69F1" w:rsidRPr="00DE69F1" w:rsidRDefault="00DE69F1" w:rsidP="00DE69F1">
      <w:pPr>
        <w:spacing w:line="360" w:lineRule="auto"/>
        <w:ind w:left="930"/>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Actors: Student and project supervisor.</w:t>
      </w:r>
    </w:p>
    <w:p w:rsidR="00DE69F1" w:rsidRPr="00DE69F1" w:rsidRDefault="00DE69F1" w:rsidP="00DE69F1">
      <w:pPr>
        <w:spacing w:line="360" w:lineRule="auto"/>
        <w:ind w:left="930"/>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Pre-condition: None</w:t>
      </w:r>
    </w:p>
    <w:p w:rsidR="00DE69F1" w:rsidRPr="00DE69F1" w:rsidRDefault="00DE69F1" w:rsidP="00DE69F1">
      <w:pPr>
        <w:spacing w:line="360" w:lineRule="auto"/>
        <w:ind w:left="930"/>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 xml:space="preserve">Post-condition: If successful, the Student/project supervisor is authenticated and can log into the system. </w:t>
      </w:r>
    </w:p>
    <w:p w:rsidR="00DE69F1" w:rsidRPr="00DE69F1" w:rsidRDefault="00DE69F1" w:rsidP="00DE69F1">
      <w:pPr>
        <w:tabs>
          <w:tab w:val="left" w:pos="7967"/>
        </w:tabs>
        <w:spacing w:line="360" w:lineRule="auto"/>
        <w:jc w:val="both"/>
        <w:rPr>
          <w:rFonts w:ascii="Times New Roman" w:hAnsi="Times New Roman" w:cs="Times New Roman"/>
          <w:sz w:val="24"/>
          <w:szCs w:val="24"/>
        </w:rPr>
      </w:pPr>
      <w:r w:rsidRPr="00DE69F1">
        <w:rPr>
          <w:rFonts w:ascii="Times New Roman" w:eastAsiaTheme="minorEastAsia" w:hAnsi="Times New Roman" w:cs="Times New Roman"/>
          <w:sz w:val="24"/>
          <w:szCs w:val="24"/>
          <w:lang w:val="en-GB"/>
        </w:rPr>
        <w:t xml:space="preserve">            </w:t>
      </w:r>
      <w:r w:rsidRPr="00DE69F1">
        <w:rPr>
          <w:rFonts w:ascii="Times New Roman" w:hAnsi="Times New Roman" w:cs="Times New Roman"/>
          <w:sz w:val="24"/>
          <w:szCs w:val="24"/>
        </w:rPr>
        <w:t xml:space="preserve">Basic Flow: </w:t>
      </w:r>
    </w:p>
    <w:p w:rsidR="00DE69F1" w:rsidRPr="00DE69F1" w:rsidRDefault="00DE69F1" w:rsidP="00DE69F1">
      <w:pPr>
        <w:pStyle w:val="ListParagraph"/>
        <w:numPr>
          <w:ilvl w:val="0"/>
          <w:numId w:val="33"/>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System request that the Student/project supervisor to enter his/her unique details and password.</w:t>
      </w:r>
    </w:p>
    <w:p w:rsidR="00DE69F1" w:rsidRPr="00DE69F1" w:rsidRDefault="00DE69F1" w:rsidP="00DE69F1">
      <w:pPr>
        <w:pStyle w:val="ListParagraph"/>
        <w:numPr>
          <w:ilvl w:val="0"/>
          <w:numId w:val="33"/>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Student/project supervisor enters the ID and password.</w:t>
      </w:r>
    </w:p>
    <w:p w:rsidR="00DE69F1" w:rsidRPr="00DE69F1" w:rsidRDefault="00DE69F1" w:rsidP="00DE69F1">
      <w:pPr>
        <w:pStyle w:val="ListParagraph"/>
        <w:numPr>
          <w:ilvl w:val="0"/>
          <w:numId w:val="33"/>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System validates the ID and password.</w:t>
      </w:r>
    </w:p>
    <w:p w:rsidR="00DE69F1" w:rsidRPr="00DE69F1" w:rsidRDefault="00DE69F1" w:rsidP="00DE69F1">
      <w:pPr>
        <w:pStyle w:val="ListParagraph"/>
        <w:numPr>
          <w:ilvl w:val="0"/>
          <w:numId w:val="33"/>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Student/project supervisor is authenticated</w:t>
      </w:r>
    </w:p>
    <w:p w:rsidR="00DE69F1" w:rsidRPr="00DE69F1" w:rsidRDefault="00DE69F1" w:rsidP="00DE69F1">
      <w:pPr>
        <w:pStyle w:val="ListParagraph"/>
        <w:numPr>
          <w:ilvl w:val="0"/>
          <w:numId w:val="33"/>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use case ends</w:t>
      </w:r>
    </w:p>
    <w:p w:rsidR="00DE69F1" w:rsidRPr="00DE69F1" w:rsidRDefault="00DE69F1" w:rsidP="00DE69F1">
      <w:pPr>
        <w:spacing w:line="360" w:lineRule="auto"/>
        <w:ind w:left="720"/>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Alternate Flow</w:t>
      </w:r>
    </w:p>
    <w:p w:rsidR="00DE69F1" w:rsidRPr="00DE69F1" w:rsidRDefault="00DE69F1" w:rsidP="00DE69F1">
      <w:pPr>
        <w:pStyle w:val="ListParagraph"/>
        <w:numPr>
          <w:ilvl w:val="0"/>
          <w:numId w:val="34"/>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System request that Student/project supervisor to enter his/her unique detail and password.</w:t>
      </w:r>
    </w:p>
    <w:p w:rsidR="00DE69F1" w:rsidRPr="00DE69F1" w:rsidRDefault="00DE69F1" w:rsidP="00DE69F1">
      <w:pPr>
        <w:pStyle w:val="ListParagraph"/>
        <w:numPr>
          <w:ilvl w:val="0"/>
          <w:numId w:val="34"/>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Student/project supervisor enters the ID and password.</w:t>
      </w:r>
    </w:p>
    <w:p w:rsidR="00DE69F1" w:rsidRPr="00DE69F1" w:rsidRDefault="00DE69F1" w:rsidP="00DE69F1">
      <w:pPr>
        <w:pStyle w:val="ListParagraph"/>
        <w:numPr>
          <w:ilvl w:val="0"/>
          <w:numId w:val="34"/>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The System validates the ID and password.</w:t>
      </w:r>
    </w:p>
    <w:p w:rsidR="00DE69F1" w:rsidRPr="00DE69F1" w:rsidRDefault="00DE69F1" w:rsidP="00DE69F1">
      <w:pPr>
        <w:pStyle w:val="ListParagraph"/>
        <w:numPr>
          <w:ilvl w:val="0"/>
          <w:numId w:val="34"/>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name or password is invalid; an error message is displayed</w:t>
      </w:r>
    </w:p>
    <w:p w:rsidR="00DE69F1" w:rsidRPr="00DE69F1" w:rsidRDefault="00DE69F1" w:rsidP="00DE69F1">
      <w:pPr>
        <w:pStyle w:val="ListParagraph"/>
        <w:numPr>
          <w:ilvl w:val="0"/>
          <w:numId w:val="34"/>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 case ends.</w:t>
      </w:r>
    </w:p>
    <w:p w:rsidR="00DE69F1" w:rsidRPr="00DE69F1" w:rsidRDefault="00DE69F1" w:rsidP="00DE69F1">
      <w:pPr>
        <w:tabs>
          <w:tab w:val="left" w:pos="7967"/>
        </w:tabs>
        <w:spacing w:line="360" w:lineRule="auto"/>
        <w:jc w:val="both"/>
        <w:rPr>
          <w:rFonts w:ascii="Times New Roman" w:hAnsi="Times New Roman" w:cs="Times New Roman"/>
          <w:sz w:val="24"/>
          <w:szCs w:val="24"/>
        </w:rPr>
      </w:pPr>
    </w:p>
    <w:p w:rsidR="00DE69F1" w:rsidRPr="00DE69F1" w:rsidRDefault="00DE69F1" w:rsidP="00DE69F1">
      <w:pPr>
        <w:pStyle w:val="ListParagraph"/>
        <w:numPr>
          <w:ilvl w:val="0"/>
          <w:numId w:val="24"/>
        </w:numPr>
        <w:spacing w:line="360" w:lineRule="auto"/>
        <w:jc w:val="both"/>
        <w:rPr>
          <w:rFonts w:ascii="Times New Roman" w:eastAsiaTheme="minorEastAsia" w:hAnsi="Times New Roman" w:cs="Times New Roman"/>
          <w:sz w:val="24"/>
          <w:szCs w:val="24"/>
          <w:lang w:val="en-GB"/>
        </w:rPr>
      </w:pPr>
      <w:r w:rsidRPr="00DE69F1">
        <w:rPr>
          <w:rFonts w:ascii="Times New Roman" w:eastAsiaTheme="minorEastAsia" w:hAnsi="Times New Roman" w:cs="Times New Roman"/>
          <w:sz w:val="24"/>
          <w:szCs w:val="24"/>
          <w:lang w:val="en-GB"/>
        </w:rPr>
        <w:t>Login</w:t>
      </w:r>
    </w:p>
    <w:p w:rsidR="00DE69F1" w:rsidRPr="00DE69F1" w:rsidRDefault="00DE69F1" w:rsidP="00DE69F1">
      <w:pPr>
        <w:tabs>
          <w:tab w:val="left" w:pos="7967"/>
        </w:tabs>
        <w:spacing w:line="360" w:lineRule="auto"/>
        <w:ind w:left="1005"/>
        <w:jc w:val="both"/>
        <w:rPr>
          <w:rFonts w:ascii="Times New Roman" w:hAnsi="Times New Roman" w:cs="Times New Roman"/>
          <w:sz w:val="24"/>
          <w:szCs w:val="24"/>
        </w:rPr>
      </w:pPr>
      <w:r w:rsidRPr="00DE69F1">
        <w:rPr>
          <w:rFonts w:ascii="Times New Roman" w:hAnsi="Times New Roman" w:cs="Times New Roman"/>
          <w:sz w:val="24"/>
          <w:szCs w:val="24"/>
        </w:rPr>
        <w:t xml:space="preserve">Introduction: The project coordinator, project supervisor and Student shall be able to log into the system with their valid username and password. </w:t>
      </w:r>
    </w:p>
    <w:p w:rsidR="00DE69F1" w:rsidRPr="00DE69F1" w:rsidRDefault="00DE69F1" w:rsidP="00DE69F1">
      <w:pPr>
        <w:tabs>
          <w:tab w:val="left" w:pos="7967"/>
        </w:tabs>
        <w:spacing w:line="360" w:lineRule="auto"/>
        <w:ind w:left="1005"/>
        <w:jc w:val="both"/>
        <w:rPr>
          <w:rFonts w:ascii="Times New Roman" w:hAnsi="Times New Roman" w:cs="Times New Roman"/>
          <w:sz w:val="24"/>
          <w:szCs w:val="24"/>
        </w:rPr>
      </w:pPr>
      <w:r w:rsidRPr="00DE69F1">
        <w:rPr>
          <w:rFonts w:ascii="Times New Roman" w:hAnsi="Times New Roman" w:cs="Times New Roman"/>
          <w:sz w:val="24"/>
          <w:szCs w:val="24"/>
        </w:rPr>
        <w:lastRenderedPageBreak/>
        <w:t>Actors: project coordinator, project supervisor and Student.</w:t>
      </w:r>
    </w:p>
    <w:p w:rsidR="00DE69F1" w:rsidRPr="00DE69F1" w:rsidRDefault="00DE69F1" w:rsidP="00DE69F1">
      <w:pPr>
        <w:tabs>
          <w:tab w:val="left" w:pos="7967"/>
        </w:tabs>
        <w:spacing w:line="360" w:lineRule="auto"/>
        <w:ind w:left="1005"/>
        <w:jc w:val="both"/>
        <w:rPr>
          <w:rFonts w:ascii="Times New Roman" w:hAnsi="Times New Roman" w:cs="Times New Roman"/>
          <w:sz w:val="24"/>
          <w:szCs w:val="24"/>
        </w:rPr>
      </w:pPr>
      <w:r w:rsidRPr="00DE69F1">
        <w:rPr>
          <w:rFonts w:ascii="Times New Roman" w:hAnsi="Times New Roman" w:cs="Times New Roman"/>
          <w:sz w:val="24"/>
          <w:szCs w:val="24"/>
        </w:rPr>
        <w:t>Pre-condition: The project supervisor and Student must be authenticated and recognized by the system.</w:t>
      </w:r>
    </w:p>
    <w:p w:rsidR="00DE69F1" w:rsidRPr="00DE69F1" w:rsidRDefault="00DE69F1" w:rsidP="00DE69F1">
      <w:pPr>
        <w:tabs>
          <w:tab w:val="left" w:pos="7967"/>
        </w:tabs>
        <w:spacing w:line="360" w:lineRule="auto"/>
        <w:ind w:left="1005"/>
        <w:jc w:val="both"/>
        <w:rPr>
          <w:rFonts w:ascii="Times New Roman" w:hAnsi="Times New Roman" w:cs="Times New Roman"/>
          <w:sz w:val="24"/>
          <w:szCs w:val="24"/>
        </w:rPr>
      </w:pPr>
      <w:r w:rsidRPr="00DE69F1">
        <w:rPr>
          <w:rFonts w:ascii="Times New Roman" w:hAnsi="Times New Roman" w:cs="Times New Roman"/>
          <w:sz w:val="24"/>
          <w:szCs w:val="24"/>
        </w:rPr>
        <w:t>Post-condition: If successful, the project coordinator/project supervisor/Student is logged into the system, otherwise the system state is unchanged.</w:t>
      </w:r>
    </w:p>
    <w:p w:rsidR="00DE69F1" w:rsidRPr="00DE69F1" w:rsidRDefault="00DE69F1" w:rsidP="00DE69F1">
      <w:pPr>
        <w:pStyle w:val="ListParagraph"/>
        <w:tabs>
          <w:tab w:val="left" w:pos="7967"/>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Basic Flow: </w:t>
      </w:r>
    </w:p>
    <w:p w:rsidR="00DE69F1" w:rsidRPr="00DE69F1" w:rsidRDefault="00DE69F1" w:rsidP="00DE69F1">
      <w:pPr>
        <w:pStyle w:val="ListParagraph"/>
        <w:numPr>
          <w:ilvl w:val="0"/>
          <w:numId w:val="30"/>
        </w:numPr>
        <w:tabs>
          <w:tab w:val="left" w:pos="7967"/>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 clicks on the login button.</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requests that the user enters his/her username and   password.</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 enters username and password.</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username and password.</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 is logged into the system.</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 case ends.</w:t>
      </w:r>
    </w:p>
    <w:p w:rsidR="00DE69F1" w:rsidRPr="00DE69F1" w:rsidRDefault="00DE69F1" w:rsidP="00DE69F1">
      <w:pPr>
        <w:pStyle w:val="ListParagraph"/>
        <w:tabs>
          <w:tab w:val="left" w:pos="7967"/>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ternate Flow:</w:t>
      </w:r>
    </w:p>
    <w:p w:rsidR="00DE69F1" w:rsidRPr="00DE69F1" w:rsidRDefault="00DE69F1" w:rsidP="00DE69F1">
      <w:pPr>
        <w:pStyle w:val="ListParagraph"/>
        <w:numPr>
          <w:ilvl w:val="0"/>
          <w:numId w:val="30"/>
        </w:numPr>
        <w:tabs>
          <w:tab w:val="left" w:pos="7967"/>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 clicks on the login button.</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requests that the user enters his/her username and password.</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 enters username and password.</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username and password.</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name or password is invalid; an error message is displayed.</w:t>
      </w:r>
    </w:p>
    <w:p w:rsidR="00DE69F1" w:rsidRPr="00DE69F1" w:rsidRDefault="00DE69F1" w:rsidP="00DE69F1">
      <w:pPr>
        <w:pStyle w:val="ListParagraph"/>
        <w:numPr>
          <w:ilvl w:val="1"/>
          <w:numId w:val="2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 case ends.</w:t>
      </w:r>
    </w:p>
    <w:p w:rsidR="00DE69F1" w:rsidRPr="00DE69F1" w:rsidRDefault="00DE69F1" w:rsidP="00DE69F1">
      <w:pPr>
        <w:pStyle w:val="ListParagraph"/>
        <w:numPr>
          <w:ilvl w:val="0"/>
          <w:numId w:val="24"/>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Register User</w:t>
      </w:r>
    </w:p>
    <w:p w:rsidR="00DE69F1" w:rsidRPr="00DE69F1" w:rsidRDefault="00DE69F1" w:rsidP="00DE69F1">
      <w:pPr>
        <w:spacing w:line="360" w:lineRule="auto"/>
        <w:ind w:left="720"/>
        <w:jc w:val="both"/>
        <w:rPr>
          <w:rFonts w:ascii="Times New Roman" w:hAnsi="Times New Roman" w:cs="Times New Roman"/>
          <w:sz w:val="24"/>
          <w:szCs w:val="24"/>
        </w:rPr>
      </w:pPr>
      <w:r w:rsidRPr="00DE69F1">
        <w:rPr>
          <w:rFonts w:ascii="Times New Roman" w:hAnsi="Times New Roman" w:cs="Times New Roman"/>
          <w:sz w:val="24"/>
          <w:szCs w:val="24"/>
        </w:rPr>
        <w:t>Introduction: The project coordinator shall be able to register all Students due for CSC4600 (major project) and also all intending project supervisors.</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Actors: project coordinator.</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Pre-condition: the admin must be logged into the System.</w:t>
      </w:r>
    </w:p>
    <w:p w:rsidR="00DE69F1" w:rsidRPr="00DE69F1" w:rsidRDefault="00DE69F1" w:rsidP="00DE69F1">
      <w:pPr>
        <w:spacing w:line="360" w:lineRule="auto"/>
        <w:ind w:left="720"/>
        <w:jc w:val="both"/>
        <w:rPr>
          <w:rFonts w:ascii="Times New Roman" w:hAnsi="Times New Roman" w:cs="Times New Roman"/>
          <w:sz w:val="24"/>
          <w:szCs w:val="24"/>
        </w:rPr>
      </w:pPr>
      <w:r w:rsidRPr="00DE69F1">
        <w:rPr>
          <w:rFonts w:ascii="Times New Roman" w:hAnsi="Times New Roman" w:cs="Times New Roman"/>
          <w:sz w:val="24"/>
          <w:szCs w:val="24"/>
        </w:rPr>
        <w:t>Post-condition: If successful, a student is registered, otherwise the system state is unchanged.</w:t>
      </w:r>
    </w:p>
    <w:p w:rsidR="00DE69F1" w:rsidRPr="00DE69F1" w:rsidRDefault="00DE69F1" w:rsidP="00DE69F1">
      <w:pPr>
        <w:spacing w:line="360" w:lineRule="auto"/>
        <w:ind w:left="720"/>
        <w:jc w:val="both"/>
        <w:rPr>
          <w:rFonts w:ascii="Times New Roman" w:hAnsi="Times New Roman" w:cs="Times New Roman"/>
          <w:sz w:val="24"/>
          <w:szCs w:val="24"/>
        </w:rPr>
      </w:pP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lastRenderedPageBreak/>
        <w:t>Basic Flow:</w:t>
      </w:r>
    </w:p>
    <w:p w:rsidR="00DE69F1" w:rsidRPr="00DE69F1" w:rsidRDefault="00DE69F1" w:rsidP="00DE69F1">
      <w:pPr>
        <w:pStyle w:val="ListParagraph"/>
        <w:numPr>
          <w:ilvl w:val="0"/>
          <w:numId w:val="2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coordinator clicks on register new student button</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requests that the project coordinator enters the student’s name and registration.</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coordinator enters the user details.</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details.</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 is registered.</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 case end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w:t>
      </w:r>
      <w:r w:rsidRPr="00DE69F1">
        <w:rPr>
          <w:rFonts w:ascii="Times New Roman" w:hAnsi="Times New Roman" w:cs="Times New Roman"/>
          <w:sz w:val="24"/>
          <w:szCs w:val="24"/>
        </w:rPr>
        <w:tab/>
        <w:t>Alternate Flow:</w:t>
      </w:r>
    </w:p>
    <w:p w:rsidR="00DE69F1" w:rsidRPr="00DE69F1" w:rsidRDefault="00DE69F1" w:rsidP="00DE69F1">
      <w:pPr>
        <w:pStyle w:val="ListParagraph"/>
        <w:numPr>
          <w:ilvl w:val="0"/>
          <w:numId w:val="29"/>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coordinator clicks on the register new user link.</w:t>
      </w:r>
    </w:p>
    <w:p w:rsidR="00DE69F1" w:rsidRPr="00DE69F1" w:rsidRDefault="00DE69F1" w:rsidP="00DE69F1">
      <w:pPr>
        <w:pStyle w:val="ListParagraph"/>
        <w:numPr>
          <w:ilvl w:val="0"/>
          <w:numId w:val="27"/>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requests that the project coordinator enters the user details</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coordinator enters the user details.</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user details.</w:t>
      </w:r>
    </w:p>
    <w:p w:rsidR="00DE69F1" w:rsidRPr="00DE69F1" w:rsidRDefault="00DE69F1" w:rsidP="00DE69F1">
      <w:pPr>
        <w:pStyle w:val="ListParagraph"/>
        <w:numPr>
          <w:ilvl w:val="0"/>
          <w:numId w:val="26"/>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information entered is invalid; an error message is displayed.</w:t>
      </w:r>
    </w:p>
    <w:p w:rsidR="00DE69F1" w:rsidRPr="00DE69F1" w:rsidRDefault="00DE69F1" w:rsidP="00DE69F1">
      <w:pPr>
        <w:pStyle w:val="ListParagraph"/>
        <w:numPr>
          <w:ilvl w:val="0"/>
          <w:numId w:val="26"/>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 case ends.</w:t>
      </w:r>
    </w:p>
    <w:p w:rsidR="00DE69F1" w:rsidRPr="00DE69F1" w:rsidRDefault="00DE69F1" w:rsidP="00DE69F1">
      <w:pPr>
        <w:pStyle w:val="ListParagraph"/>
        <w:numPr>
          <w:ilvl w:val="0"/>
          <w:numId w:val="24"/>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Generate Supervisor</w:t>
      </w:r>
    </w:p>
    <w:p w:rsidR="00DE69F1" w:rsidRPr="00DE69F1" w:rsidRDefault="00DE69F1" w:rsidP="00DE69F1">
      <w:pPr>
        <w:pStyle w:val="Default"/>
        <w:numPr>
          <w:ilvl w:val="0"/>
          <w:numId w:val="32"/>
        </w:numPr>
        <w:spacing w:after="12" w:line="360" w:lineRule="auto"/>
        <w:jc w:val="both"/>
        <w:rPr>
          <w:rFonts w:ascii="Times New Roman" w:hAnsi="Times New Roman" w:cs="Times New Roman"/>
          <w:color w:val="auto"/>
        </w:rPr>
      </w:pPr>
      <w:r w:rsidRPr="00DE69F1">
        <w:rPr>
          <w:rFonts w:ascii="Times New Roman" w:hAnsi="Times New Roman" w:cs="Times New Roman"/>
          <w:color w:val="auto"/>
        </w:rPr>
        <w:t xml:space="preserve">Introduction: The student shall be able to generate a provide supervisor from the database table. </w:t>
      </w:r>
    </w:p>
    <w:p w:rsidR="00DE69F1" w:rsidRPr="00DE69F1" w:rsidRDefault="00DE69F1" w:rsidP="00DE69F1">
      <w:pPr>
        <w:spacing w:line="360" w:lineRule="auto"/>
        <w:ind w:left="720" w:firstLine="720"/>
        <w:jc w:val="both"/>
        <w:rPr>
          <w:rFonts w:ascii="Times New Roman" w:hAnsi="Times New Roman" w:cs="Times New Roman"/>
          <w:sz w:val="24"/>
          <w:szCs w:val="24"/>
        </w:rPr>
      </w:pPr>
      <w:r w:rsidRPr="00DE69F1">
        <w:rPr>
          <w:rFonts w:ascii="Times New Roman" w:hAnsi="Times New Roman" w:cs="Times New Roman"/>
          <w:sz w:val="24"/>
          <w:szCs w:val="24"/>
        </w:rPr>
        <w:t>Actors: student.</w:t>
      </w:r>
    </w:p>
    <w:p w:rsidR="00DE69F1" w:rsidRPr="00DE69F1" w:rsidRDefault="00DE69F1" w:rsidP="00DE69F1">
      <w:pPr>
        <w:spacing w:line="360" w:lineRule="auto"/>
        <w:ind w:left="720" w:firstLine="720"/>
        <w:jc w:val="both"/>
        <w:rPr>
          <w:rFonts w:ascii="Times New Roman" w:hAnsi="Times New Roman" w:cs="Times New Roman"/>
          <w:sz w:val="24"/>
          <w:szCs w:val="24"/>
        </w:rPr>
      </w:pPr>
      <w:r w:rsidRPr="00DE69F1">
        <w:rPr>
          <w:rFonts w:ascii="Times New Roman" w:hAnsi="Times New Roman" w:cs="Times New Roman"/>
          <w:sz w:val="24"/>
          <w:szCs w:val="24"/>
        </w:rPr>
        <w:t>Pre-condition: the student must be logged into the System.</w:t>
      </w:r>
    </w:p>
    <w:p w:rsidR="00DE69F1" w:rsidRPr="00DE69F1" w:rsidRDefault="00DE69F1" w:rsidP="00DE69F1">
      <w:pPr>
        <w:spacing w:line="360" w:lineRule="auto"/>
        <w:ind w:left="1440"/>
        <w:jc w:val="both"/>
        <w:rPr>
          <w:rFonts w:ascii="Times New Roman" w:hAnsi="Times New Roman" w:cs="Times New Roman"/>
          <w:sz w:val="24"/>
          <w:szCs w:val="24"/>
        </w:rPr>
      </w:pPr>
      <w:r w:rsidRPr="00DE69F1">
        <w:rPr>
          <w:rFonts w:ascii="Times New Roman" w:hAnsi="Times New Roman" w:cs="Times New Roman"/>
          <w:sz w:val="24"/>
          <w:szCs w:val="24"/>
        </w:rPr>
        <w:t>Post-condition: If successful, a supervisor is assigned to a student, otherwise the system state is unchanged.</w:t>
      </w:r>
    </w:p>
    <w:p w:rsidR="00DE69F1" w:rsidRPr="00DE69F1" w:rsidRDefault="00DE69F1" w:rsidP="00DE69F1">
      <w:pPr>
        <w:spacing w:line="360" w:lineRule="auto"/>
        <w:ind w:left="720" w:firstLine="720"/>
        <w:jc w:val="both"/>
        <w:rPr>
          <w:rFonts w:ascii="Times New Roman" w:hAnsi="Times New Roman" w:cs="Times New Roman"/>
          <w:sz w:val="24"/>
          <w:szCs w:val="24"/>
        </w:rPr>
      </w:pPr>
      <w:r w:rsidRPr="00DE69F1">
        <w:rPr>
          <w:rFonts w:ascii="Times New Roman" w:hAnsi="Times New Roman" w:cs="Times New Roman"/>
          <w:sz w:val="24"/>
          <w:szCs w:val="24"/>
        </w:rPr>
        <w:t>Basic Flow:</w:t>
      </w:r>
    </w:p>
    <w:p w:rsidR="00DE69F1" w:rsidRPr="00DE69F1" w:rsidRDefault="00DE69F1" w:rsidP="00DE69F1">
      <w:pPr>
        <w:pStyle w:val="ListParagraph"/>
        <w:numPr>
          <w:ilvl w:val="0"/>
          <w:numId w:val="2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tudent clicks on generate supervisor button</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student details and performs modulo operation based on the last number of the students’ registration and match with a supervisor automatically.</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The supervisor is allocated to the student.</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 case end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w:t>
      </w:r>
      <w:r w:rsidRPr="00DE69F1">
        <w:rPr>
          <w:rFonts w:ascii="Times New Roman" w:hAnsi="Times New Roman" w:cs="Times New Roman"/>
          <w:sz w:val="24"/>
          <w:szCs w:val="24"/>
        </w:rPr>
        <w:tab/>
        <w:t>Alternate Flow:</w:t>
      </w:r>
    </w:p>
    <w:p w:rsidR="00DE69F1" w:rsidRPr="00DE69F1" w:rsidRDefault="00DE69F1" w:rsidP="00DE69F1">
      <w:pPr>
        <w:pStyle w:val="ListParagraph"/>
        <w:numPr>
          <w:ilvl w:val="0"/>
          <w:numId w:val="28"/>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tudent clicks on generate supervisor button</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student action</w:t>
      </w:r>
    </w:p>
    <w:p w:rsidR="00DE69F1" w:rsidRPr="00DE69F1" w:rsidRDefault="00DE69F1" w:rsidP="00DE69F1">
      <w:pPr>
        <w:pStyle w:val="ListParagraph"/>
        <w:numPr>
          <w:ilvl w:val="0"/>
          <w:numId w:val="26"/>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information entered is invalid; an error message is displayed.</w:t>
      </w:r>
    </w:p>
    <w:p w:rsidR="00DE69F1" w:rsidRPr="00DE69F1" w:rsidRDefault="00DE69F1" w:rsidP="00DE69F1">
      <w:pPr>
        <w:pStyle w:val="ListParagraph"/>
        <w:numPr>
          <w:ilvl w:val="0"/>
          <w:numId w:val="26"/>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 case ends.</w:t>
      </w:r>
    </w:p>
    <w:p w:rsidR="00DE69F1" w:rsidRPr="00DE69F1" w:rsidRDefault="00DE69F1" w:rsidP="00DE69F1">
      <w:pPr>
        <w:pStyle w:val="ListParagraph"/>
        <w:numPr>
          <w:ilvl w:val="0"/>
          <w:numId w:val="24"/>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Upload Documentation</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Introduction: The student shall be able to upload his/her project proposal/project chapter</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Actors: Student.</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Pre-condition: Student must be logged into the System.</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Post-condition: student must have been assigned a project supervisor, otherwise system state remains unchanged.</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Basic Flow:</w:t>
      </w:r>
    </w:p>
    <w:p w:rsidR="00DE69F1" w:rsidRPr="00DE69F1" w:rsidRDefault="00DE69F1" w:rsidP="00DE69F1">
      <w:pPr>
        <w:pStyle w:val="ListParagraph"/>
        <w:numPr>
          <w:ilvl w:val="0"/>
          <w:numId w:val="35"/>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tudent click on submit project proposal/project chapter</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isplays the field for the upload.</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tudent fills in the necessary fields and then submi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entry.</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Proposal status is updated.</w:t>
      </w:r>
    </w:p>
    <w:p w:rsidR="00DE69F1" w:rsidRPr="00DE69F1" w:rsidRDefault="00DE69F1" w:rsidP="00DE69F1">
      <w:pPr>
        <w:tabs>
          <w:tab w:val="left" w:pos="7967"/>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Alternate Flow</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tudent click on submit project proposal/project chapters.</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isplays the field for the upload.</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tudent fills in the necessary fields and then submi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entry.</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information entered is invalid; an error message is displayed.</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Use case ends.</w:t>
      </w:r>
    </w:p>
    <w:p w:rsidR="00DE69F1" w:rsidRPr="00DE69F1" w:rsidRDefault="00DE69F1" w:rsidP="00DE69F1">
      <w:pPr>
        <w:pStyle w:val="ListParagraph"/>
        <w:numPr>
          <w:ilvl w:val="0"/>
          <w:numId w:val="24"/>
        </w:numPr>
        <w:tabs>
          <w:tab w:val="left" w:pos="7967"/>
        </w:tabs>
        <w:spacing w:after="160" w:line="360" w:lineRule="auto"/>
        <w:ind w:left="1440"/>
        <w:jc w:val="both"/>
        <w:rPr>
          <w:rFonts w:ascii="Times New Roman" w:hAnsi="Times New Roman" w:cs="Times New Roman"/>
          <w:sz w:val="24"/>
          <w:szCs w:val="24"/>
        </w:rPr>
      </w:pPr>
      <w:r w:rsidRPr="00DE69F1">
        <w:rPr>
          <w:rFonts w:ascii="Times New Roman" w:hAnsi="Times New Roman" w:cs="Times New Roman"/>
          <w:sz w:val="24"/>
          <w:szCs w:val="24"/>
        </w:rPr>
        <w:t>Manage Documentation</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Introduction: The project Supervisor shall be able to approve or reject students’ project proposal/project chapter</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Actors: project Supervisor.</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Pre-condition: project Supervisor must be logged into the System and the document must have been upload.</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Post-condition: project supervisor must have been assigned to the student that uploaded the document, otherwise system state remains unchanged.</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Basic Flow:</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click on take action on project proposal/chapter.</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isplays the field for approval.</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select in the necessary fields and then update.</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entry.</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Proposal/project chapter status is updated.</w:t>
      </w:r>
    </w:p>
    <w:p w:rsidR="00DE69F1" w:rsidRPr="00DE69F1" w:rsidRDefault="00DE69F1" w:rsidP="00DE69F1">
      <w:pPr>
        <w:tabs>
          <w:tab w:val="left" w:pos="7967"/>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Alternate Flow</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click on take action on project proposal/chapter.</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isplays the field for approval.</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select in the necessary fields and then update.</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validates the entry.</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information entered is invalid; an error message is displayed.</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Use case ends.</w:t>
      </w:r>
    </w:p>
    <w:p w:rsidR="00DE69F1" w:rsidRPr="00DE69F1" w:rsidRDefault="00DE69F1" w:rsidP="00DE69F1">
      <w:pPr>
        <w:pStyle w:val="ListParagraph"/>
        <w:numPr>
          <w:ilvl w:val="0"/>
          <w:numId w:val="24"/>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Manage Project</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 xml:space="preserve">Introduction: The Project Coordinator shall be able to upload completed project approved by the project supervisors to the project repository. </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Actors: Project Supervisors, Project Coordinator.</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lastRenderedPageBreak/>
        <w:t>Pre-condition: Project Supervisor must approved the student completed work.</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Post-condition: completed project must have been upload a by a student, otherwise system state remains unchanged.</w:t>
      </w:r>
    </w:p>
    <w:p w:rsidR="00DE69F1" w:rsidRPr="00DE69F1" w:rsidRDefault="00DE69F1" w:rsidP="00DE69F1">
      <w:pPr>
        <w:tabs>
          <w:tab w:val="left" w:pos="7967"/>
        </w:tabs>
        <w:spacing w:line="360" w:lineRule="auto"/>
        <w:ind w:left="1080"/>
        <w:jc w:val="both"/>
        <w:rPr>
          <w:rFonts w:ascii="Times New Roman" w:hAnsi="Times New Roman" w:cs="Times New Roman"/>
          <w:sz w:val="24"/>
          <w:szCs w:val="24"/>
        </w:rPr>
      </w:pPr>
      <w:r w:rsidRPr="00DE69F1">
        <w:rPr>
          <w:rFonts w:ascii="Times New Roman" w:hAnsi="Times New Roman" w:cs="Times New Roman"/>
          <w:sz w:val="24"/>
          <w:szCs w:val="24"/>
        </w:rPr>
        <w:t>Basic Flow:</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click on submit complete projec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isplays the field for the Submi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fills in the necessary fields and then submi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coordinator validates the entry.</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status is updated and made available in the project repository.</w:t>
      </w:r>
    </w:p>
    <w:p w:rsidR="00DE69F1" w:rsidRPr="00DE69F1" w:rsidRDefault="00DE69F1" w:rsidP="00DE69F1">
      <w:pPr>
        <w:tabs>
          <w:tab w:val="left" w:pos="7967"/>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Alternate Flow</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click on submit complete projec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system displays the field for the Submi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supervisor fills in the necessary fields and then submit.</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project coordinator validates the entry.</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The information entered is invalid; an error message is displayed.</w:t>
      </w:r>
    </w:p>
    <w:p w:rsidR="00DE69F1" w:rsidRPr="00DE69F1" w:rsidRDefault="00DE69F1" w:rsidP="00DE69F1">
      <w:pPr>
        <w:pStyle w:val="ListParagraph"/>
        <w:numPr>
          <w:ilvl w:val="0"/>
          <w:numId w:val="31"/>
        </w:numPr>
        <w:tabs>
          <w:tab w:val="left" w:pos="7967"/>
        </w:tabs>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Use case ends.</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3.8 Requirement Design</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or this work we will be showing the structural and behavioral design (using a class diagram and activity).</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eastAsiaTheme="majorEastAsia" w:hAnsi="Times New Roman" w:cs="Times New Roman"/>
          <w:sz w:val="24"/>
          <w:szCs w:val="24"/>
        </w:rPr>
      </w:pPr>
      <w:r w:rsidRPr="00DE69F1">
        <w:rPr>
          <w:rFonts w:ascii="Times New Roman" w:eastAsiaTheme="majorEastAsia" w:hAnsi="Times New Roman" w:cs="Times New Roman"/>
          <w:sz w:val="24"/>
          <w:szCs w:val="24"/>
        </w:rPr>
        <w:br w:type="page"/>
      </w: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lastRenderedPageBreak/>
        <w:t>3.8.1 Activity Diagram</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g">
            <w:drawing>
              <wp:anchor distT="0" distB="0" distL="114300" distR="114300" simplePos="0" relativeHeight="251703296" behindDoc="0" locked="0" layoutInCell="1" allowOverlap="1" wp14:anchorId="50ADF154" wp14:editId="3C100081">
                <wp:simplePos x="0" y="0"/>
                <wp:positionH relativeFrom="column">
                  <wp:posOffset>-59909</wp:posOffset>
                </wp:positionH>
                <wp:positionV relativeFrom="paragraph">
                  <wp:posOffset>74821</wp:posOffset>
                </wp:positionV>
                <wp:extent cx="6423945" cy="7782165"/>
                <wp:effectExtent l="19050" t="0" r="0" b="28575"/>
                <wp:wrapNone/>
                <wp:docPr id="93" name="Group 93"/>
                <wp:cNvGraphicFramePr/>
                <a:graphic xmlns:a="http://schemas.openxmlformats.org/drawingml/2006/main">
                  <a:graphicData uri="http://schemas.microsoft.com/office/word/2010/wordprocessingGroup">
                    <wpg:wgp>
                      <wpg:cNvGrpSpPr/>
                      <wpg:grpSpPr>
                        <a:xfrm>
                          <a:off x="0" y="0"/>
                          <a:ext cx="6423945" cy="7782165"/>
                          <a:chOff x="0" y="0"/>
                          <a:chExt cx="6423945" cy="7782165"/>
                        </a:xfrm>
                      </wpg:grpSpPr>
                      <wps:wsp>
                        <wps:cNvPr id="648" name="Elbow Connector 648"/>
                        <wps:cNvCnPr/>
                        <wps:spPr>
                          <a:xfrm flipV="1">
                            <a:off x="2191407" y="2207172"/>
                            <a:ext cx="852805" cy="46355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6" name="Elbow Connector 656"/>
                        <wps:cNvCnPr/>
                        <wps:spPr>
                          <a:xfrm flipV="1">
                            <a:off x="3310759" y="1387365"/>
                            <a:ext cx="516595" cy="531628"/>
                          </a:xfrm>
                          <a:prstGeom prst="bentConnector3">
                            <a:avLst>
                              <a:gd name="adj1" fmla="val 9998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4" name="Straight Arrow Connector 674"/>
                        <wps:cNvCnPr/>
                        <wps:spPr>
                          <a:xfrm>
                            <a:off x="4871545" y="3484179"/>
                            <a:ext cx="2114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8" name="Straight Arrow Connector 698"/>
                        <wps:cNvCnPr/>
                        <wps:spPr>
                          <a:xfrm flipV="1">
                            <a:off x="6085490" y="3862551"/>
                            <a:ext cx="338455" cy="85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9" name="Straight Arrow Connector 699"/>
                        <wps:cNvCnPr/>
                        <wps:spPr>
                          <a:xfrm flipV="1">
                            <a:off x="6085490" y="4351282"/>
                            <a:ext cx="338455" cy="85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4" name="Elbow Connector 704"/>
                        <wps:cNvCnPr/>
                        <wps:spPr>
                          <a:xfrm>
                            <a:off x="2459421" y="4729655"/>
                            <a:ext cx="191135" cy="2053590"/>
                          </a:xfrm>
                          <a:prstGeom prst="bentConnector3">
                            <a:avLst>
                              <a:gd name="adj1" fmla="val -14266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5" name="Oval 635"/>
                        <wps:cNvSpPr/>
                        <wps:spPr>
                          <a:xfrm>
                            <a:off x="1403131" y="0"/>
                            <a:ext cx="284480" cy="37973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8" name="Straight Arrow Connector 638"/>
                        <wps:cNvCnPr/>
                        <wps:spPr>
                          <a:xfrm>
                            <a:off x="2222938" y="882868"/>
                            <a:ext cx="0" cy="415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9" name="Straight Arrow Connector 639"/>
                        <wps:cNvCnPr/>
                        <wps:spPr>
                          <a:xfrm>
                            <a:off x="1056290" y="882868"/>
                            <a:ext cx="0" cy="415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1" name="Elbow Connector 691"/>
                        <wps:cNvCnPr/>
                        <wps:spPr>
                          <a:xfrm flipH="1">
                            <a:off x="3421117" y="4162096"/>
                            <a:ext cx="45719" cy="1227076"/>
                          </a:xfrm>
                          <a:prstGeom prst="bentConnector3">
                            <a:avLst>
                              <a:gd name="adj1" fmla="val -13146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7" name="Straight Connector 637"/>
                        <wps:cNvCnPr/>
                        <wps:spPr>
                          <a:xfrm>
                            <a:off x="1040524" y="882868"/>
                            <a:ext cx="118745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1" name="Straight Arrow Connector 711"/>
                        <wps:cNvCnPr/>
                        <wps:spPr>
                          <a:xfrm>
                            <a:off x="3563007" y="7110248"/>
                            <a:ext cx="0" cy="50479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9" name="Flowchart: Decision 649"/>
                        <wps:cNvSpPr/>
                        <wps:spPr>
                          <a:xfrm>
                            <a:off x="3058510" y="1923393"/>
                            <a:ext cx="525145" cy="545432"/>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Straight Arrow Connector 650"/>
                        <wps:cNvCnPr/>
                        <wps:spPr>
                          <a:xfrm flipH="1">
                            <a:off x="3310759" y="2475186"/>
                            <a:ext cx="6824" cy="40303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1" name="Elbow Connector 661"/>
                        <wps:cNvCnPr/>
                        <wps:spPr>
                          <a:xfrm>
                            <a:off x="3689131" y="3578772"/>
                            <a:ext cx="1160354" cy="28614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3" name="Straight Arrow Connector 673"/>
                        <wps:cNvCnPr/>
                        <wps:spPr>
                          <a:xfrm flipH="1">
                            <a:off x="1371600" y="3358055"/>
                            <a:ext cx="2838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0" name="Elbow Connector 700"/>
                        <wps:cNvCnPr/>
                        <wps:spPr>
                          <a:xfrm>
                            <a:off x="378372" y="3342289"/>
                            <a:ext cx="266624" cy="3514084"/>
                          </a:xfrm>
                          <a:prstGeom prst="bentConnector3">
                            <a:avLst>
                              <a:gd name="adj1" fmla="val -13182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5" name="Straight Arrow Connector 705"/>
                        <wps:cNvCnPr/>
                        <wps:spPr>
                          <a:xfrm flipH="1">
                            <a:off x="2207172" y="5486400"/>
                            <a:ext cx="2590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0" name="Rounded Rectangle 640"/>
                        <wps:cNvSpPr/>
                        <wps:spPr>
                          <a:xfrm>
                            <a:off x="488731" y="1292772"/>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Default="00A11690" w:rsidP="00DE69F1">
                              <w:pPr>
                                <w:jc w:val="center"/>
                              </w:pPr>
                              <w:r>
                                <w:t>User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2" name="Straight Arrow Connector 642"/>
                        <wps:cNvCnPr/>
                        <wps:spPr>
                          <a:xfrm>
                            <a:off x="2207172" y="1686910"/>
                            <a:ext cx="0" cy="415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3" name="Straight Arrow Connector 643"/>
                        <wps:cNvCnPr/>
                        <wps:spPr>
                          <a:xfrm>
                            <a:off x="1040524" y="1686910"/>
                            <a:ext cx="0" cy="415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6" name="Elbow Connector 706"/>
                        <wps:cNvCnPr/>
                        <wps:spPr>
                          <a:xfrm flipH="1">
                            <a:off x="4351283" y="4650827"/>
                            <a:ext cx="150343" cy="2094803"/>
                          </a:xfrm>
                          <a:prstGeom prst="bentConnector3">
                            <a:avLst>
                              <a:gd name="adj1" fmla="val -19072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4" name="Elbow Connector 654"/>
                        <wps:cNvCnPr/>
                        <wps:spPr>
                          <a:xfrm flipH="1" flipV="1">
                            <a:off x="1513490" y="536027"/>
                            <a:ext cx="2291739" cy="532130"/>
                          </a:xfrm>
                          <a:prstGeom prst="bentConnector3">
                            <a:avLst>
                              <a:gd name="adj1" fmla="val 28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5" name="Rounded Rectangle 655"/>
                        <wps:cNvSpPr/>
                        <wps:spPr>
                          <a:xfrm>
                            <a:off x="3326524" y="1072055"/>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Default="00A11690" w:rsidP="00DE69F1">
                              <w:pPr>
                                <w:jc w:val="center"/>
                              </w:pPr>
                              <w:r>
                                <w:t>Authentic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7" name="Straight Arrow Connector 707"/>
                        <wps:cNvCnPr/>
                        <wps:spPr>
                          <a:xfrm>
                            <a:off x="4540469" y="5707117"/>
                            <a:ext cx="22533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5" name="Straight Arrow Connector 645"/>
                        <wps:cNvCnPr/>
                        <wps:spPr>
                          <a:xfrm>
                            <a:off x="1608083" y="2081048"/>
                            <a:ext cx="0" cy="4159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6" name="Rounded Rectangle 646"/>
                        <wps:cNvSpPr/>
                        <wps:spPr>
                          <a:xfrm>
                            <a:off x="1150883" y="2506717"/>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jc w:val="center"/>
                                <w:rPr>
                                  <w:sz w:val="18"/>
                                </w:rPr>
                              </w:pPr>
                              <w:r>
                                <w:rPr>
                                  <w:sz w:val="18"/>
                                </w:rPr>
                                <w:t>Validate Detai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 name="Straight Arrow Connector 652"/>
                        <wps:cNvCnPr/>
                        <wps:spPr>
                          <a:xfrm>
                            <a:off x="3578772" y="2175641"/>
                            <a:ext cx="12896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3" name="Rounded Rectangle 653"/>
                        <wps:cNvSpPr/>
                        <wps:spPr>
                          <a:xfrm>
                            <a:off x="4871545" y="1954924"/>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Default="00A11690" w:rsidP="00DE69F1">
                              <w:pPr>
                                <w:jc w:val="center"/>
                              </w:pPr>
                              <w:r>
                                <w:t>Login fail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8" name="Flowchart: Decision 658"/>
                        <wps:cNvSpPr/>
                        <wps:spPr>
                          <a:xfrm>
                            <a:off x="3168869" y="3294993"/>
                            <a:ext cx="525145" cy="545432"/>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5" name="Elbow Connector 665"/>
                        <wps:cNvCnPr/>
                        <wps:spPr>
                          <a:xfrm flipH="1">
                            <a:off x="1655379" y="3563006"/>
                            <a:ext cx="1507490" cy="149225"/>
                          </a:xfrm>
                          <a:prstGeom prst="bentConnector3">
                            <a:avLst>
                              <a:gd name="adj1" fmla="val 6090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7" name="Rounded Rectangle 667"/>
                        <wps:cNvSpPr/>
                        <wps:spPr>
                          <a:xfrm>
                            <a:off x="346841" y="4020206"/>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jc w:val="center"/>
                                <w:rPr>
                                  <w:sz w:val="18"/>
                                </w:rPr>
                              </w:pPr>
                              <w:r>
                                <w:rPr>
                                  <w:sz w:val="18"/>
                                </w:rPr>
                                <w:t>Publish Top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9" name="Rounded Rectangle 669"/>
                        <wps:cNvSpPr/>
                        <wps:spPr>
                          <a:xfrm>
                            <a:off x="346841" y="3184634"/>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04697C" w:rsidRDefault="00A11690" w:rsidP="00DE69F1">
                              <w:pPr>
                                <w:jc w:val="center"/>
                                <w:rPr>
                                  <w:sz w:val="16"/>
                                </w:rPr>
                              </w:pPr>
                              <w:r>
                                <w:rPr>
                                  <w:sz w:val="16"/>
                                </w:rPr>
                                <w:t>Manage Us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0" name="Rounded Rectangle 670"/>
                        <wps:cNvSpPr/>
                        <wps:spPr>
                          <a:xfrm>
                            <a:off x="5076497" y="3247696"/>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rPr>
                                  <w:sz w:val="18"/>
                                </w:rPr>
                              </w:pPr>
                              <w:r>
                                <w:rPr>
                                  <w:sz w:val="18"/>
                                </w:rPr>
                                <w:t>Send Feed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1" name="Rounded Rectangle 671"/>
                        <wps:cNvSpPr/>
                        <wps:spPr>
                          <a:xfrm>
                            <a:off x="5076497" y="3704896"/>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jc w:val="center"/>
                                <w:rPr>
                                  <w:sz w:val="18"/>
                                </w:rPr>
                              </w:pPr>
                              <w:r>
                                <w:rPr>
                                  <w:sz w:val="18"/>
                                </w:rPr>
                                <w:t>Suggest Top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2" name="Rounded Rectangle 672"/>
                        <wps:cNvSpPr/>
                        <wps:spPr>
                          <a:xfrm>
                            <a:off x="5076497" y="4099034"/>
                            <a:ext cx="1033145" cy="46399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CC59FA" w:rsidRDefault="00A11690" w:rsidP="00DE69F1">
                              <w:pPr>
                                <w:jc w:val="center"/>
                                <w:rPr>
                                  <w:sz w:val="16"/>
                                </w:rPr>
                              </w:pPr>
                              <w:r w:rsidRPr="00CC59FA">
                                <w:rPr>
                                  <w:sz w:val="16"/>
                                </w:rPr>
                                <w:t>Manage Upload</w:t>
                              </w:r>
                              <w:r>
                                <w:rPr>
                                  <w:sz w:val="16"/>
                                </w:rPr>
                                <w:t xml:space="preserve"> </w:t>
                              </w:r>
                              <w:r w:rsidRPr="00CC59FA">
                                <w:rPr>
                                  <w:sz w:val="16"/>
                                </w:rPr>
                                <w:t>Docu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7" name="Straight Arrow Connector 677"/>
                        <wps:cNvCnPr/>
                        <wps:spPr>
                          <a:xfrm flipH="1">
                            <a:off x="1371600" y="3783724"/>
                            <a:ext cx="2838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8" name="Straight Arrow Connector 678"/>
                        <wps:cNvCnPr/>
                        <wps:spPr>
                          <a:xfrm flipH="1">
                            <a:off x="1371600" y="4177862"/>
                            <a:ext cx="28386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1" name="Rounded Rectangle 681"/>
                        <wps:cNvSpPr/>
                        <wps:spPr>
                          <a:xfrm>
                            <a:off x="2475186" y="4477406"/>
                            <a:ext cx="838835" cy="46399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jc w:val="center"/>
                                <w:rPr>
                                  <w:sz w:val="18"/>
                                </w:rPr>
                              </w:pPr>
                              <w:r>
                                <w:rPr>
                                  <w:sz w:val="18"/>
                                </w:rPr>
                                <w:t xml:space="preserve">Generate </w:t>
                              </w:r>
                              <w:r>
                                <w:rPr>
                                  <w:sz w:val="18"/>
                                </w:rPr>
                                <w:br/>
                                <w:t>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2" name="Rounded Rectangle 682"/>
                        <wps:cNvSpPr/>
                        <wps:spPr>
                          <a:xfrm>
                            <a:off x="3626069" y="4477406"/>
                            <a:ext cx="838835" cy="46352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jc w:val="center"/>
                                <w:rPr>
                                  <w:sz w:val="18"/>
                                </w:rPr>
                              </w:pPr>
                              <w:r>
                                <w:rPr>
                                  <w:sz w:val="18"/>
                                </w:rPr>
                                <w:t>Upload</w:t>
                              </w:r>
                              <w:r>
                                <w:rPr>
                                  <w:sz w:val="18"/>
                                </w:rPr>
                                <w:br/>
                                <w:t>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8" name="Elbow Connector 718"/>
                        <wps:cNvCnPr/>
                        <wps:spPr>
                          <a:xfrm flipH="1" flipV="1">
                            <a:off x="3799490" y="662151"/>
                            <a:ext cx="1583055" cy="1285875"/>
                          </a:xfrm>
                          <a:prstGeom prst="bentConnector3">
                            <a:avLst>
                              <a:gd name="adj1" fmla="val 429"/>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6" name="Rounded Rectangle 686"/>
                        <wps:cNvSpPr/>
                        <wps:spPr>
                          <a:xfrm>
                            <a:off x="3578772" y="5470634"/>
                            <a:ext cx="962167" cy="46352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CC59FA" w:rsidRDefault="00A11690" w:rsidP="00DE69F1">
                              <w:pPr>
                                <w:jc w:val="center"/>
                                <w:rPr>
                                  <w:sz w:val="16"/>
                                </w:rPr>
                              </w:pPr>
                              <w:r w:rsidRPr="00CC59FA">
                                <w:rPr>
                                  <w:sz w:val="16"/>
                                </w:rPr>
                                <w:t>Upload</w:t>
                              </w:r>
                              <w:r w:rsidRPr="00CC59FA">
                                <w:rPr>
                                  <w:sz w:val="16"/>
                                </w:rPr>
                                <w:br/>
                                <w:t>Docu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8" name="Rounded Rectangle 688"/>
                        <wps:cNvSpPr/>
                        <wps:spPr>
                          <a:xfrm>
                            <a:off x="2475186" y="5265682"/>
                            <a:ext cx="962167" cy="46352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CC59FA" w:rsidRDefault="00A11690" w:rsidP="00DE69F1">
                              <w:pPr>
                                <w:jc w:val="center"/>
                                <w:rPr>
                                  <w:sz w:val="16"/>
                                </w:rPr>
                              </w:pPr>
                              <w:r>
                                <w:rPr>
                                  <w:sz w:val="16"/>
                                </w:rPr>
                                <w:t xml:space="preserve">View Feedback/noti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5" name="Rounded Rectangle 695"/>
                        <wps:cNvSpPr/>
                        <wps:spPr>
                          <a:xfrm>
                            <a:off x="2664372" y="6637282"/>
                            <a:ext cx="1658203" cy="463522"/>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CC59FA" w:rsidRDefault="00A11690" w:rsidP="00DE69F1">
                              <w:pPr>
                                <w:jc w:val="center"/>
                              </w:pPr>
                              <w: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1" name="Straight Arrow Connector 701"/>
                        <wps:cNvCnPr/>
                        <wps:spPr>
                          <a:xfrm flipH="1">
                            <a:off x="0" y="3783724"/>
                            <a:ext cx="34801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2" name="Straight Arrow Connector 702"/>
                        <wps:cNvCnPr/>
                        <wps:spPr>
                          <a:xfrm flipH="1">
                            <a:off x="0" y="4240924"/>
                            <a:ext cx="34801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3" name="Elbow Connector 703"/>
                        <wps:cNvCnPr/>
                        <wps:spPr>
                          <a:xfrm flipH="1">
                            <a:off x="4351283" y="6258910"/>
                            <a:ext cx="1341565" cy="682469"/>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9" name="Oval 709"/>
                        <wps:cNvSpPr/>
                        <wps:spPr>
                          <a:xfrm>
                            <a:off x="3468414" y="7646275"/>
                            <a:ext cx="177165" cy="135890"/>
                          </a:xfrm>
                          <a:prstGeom prst="ellipse">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2" name="Straight Connector 662"/>
                        <wps:cNvCnPr/>
                        <wps:spPr>
                          <a:xfrm>
                            <a:off x="4855779" y="3263462"/>
                            <a:ext cx="0" cy="111887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1529255" y="378372"/>
                            <a:ext cx="0" cy="5087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0ADF154" id="Group 93" o:spid="_x0000_s1132" style="position:absolute;left:0;text-align:left;margin-left:-4.7pt;margin-top:5.9pt;width:505.8pt;height:612.75pt;z-index:251703296" coordsize="64239,778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48" o:spid="_x0000_s1133" type="#_x0000_t34" style="position:absolute;left:21914;top:22071;width:8528;height:463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cADMEAAADcAAAADwAAAGRycy9kb3ducmV2LnhtbERPu27CMBTdkfoP1kXqVhyqClUBJ4Kq&#10;rwW1BQbGq/gSB+LryDYk/D0eKjEenfeiHGwrLuRD41jBdJKBIK6cbrhWsNt+PL2CCBFZY+uYFFwp&#10;QFk8jBaYa9fzH102sRYphEOOCkyMXS5lqAxZDBPXESfu4LzFmKCvpfbYp3Dbyucsm0mLDacGgx29&#10;GapOm7NVsP18pzWb81BdV0et/f7r96dnpR7Hw3IOItIQ7+J/97dWMHtJa9OZdARkc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dZwAMwQAAANwAAAAPAAAAAAAAAAAAAAAA&#10;AKECAABkcnMvZG93bnJldi54bWxQSwUGAAAAAAQABAD5AAAAjwMAAAAA&#10;" strokecolor="black [3213]" strokeweight=".5pt">
                  <v:stroke endarrow="block"/>
                </v:shape>
                <v:shape id="Elbow Connector 656" o:spid="_x0000_s1134" type="#_x0000_t34" style="position:absolute;left:33107;top:13873;width:5166;height:531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O8CMQAAADcAAAADwAAAGRycy9kb3ducmV2LnhtbESPQWvCQBSE70L/w/IK3nRTxWBTV6mK&#10;ILmI2tLrI/uaTZt9G7Krxn/vCoLHYWa+YWaLztbiTK2vHCt4GyYgiAunKy4VfB03gykIH5A11o5J&#10;wZU8LOYvvRlm2l14T+dDKEWEsM9QgQmhyaT0hSGLfuga4uj9utZiiLItpW7xEuG2lqMkSaXFiuOC&#10;wYZWhor/w8kqqFYTNNd1nv/9vI/Dd700+Q6XSvVfu88PEIG68Aw/2lutIJ2kcD8Tj4C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87wIxAAAANwAAAAPAAAAAAAAAAAA&#10;AAAAAKECAABkcnMvZG93bnJldi54bWxQSwUGAAAAAAQABAD5AAAAkgMAAAAA&#10;" adj="21597" strokecolor="black [3213]" strokeweight=".5pt">
                  <v:stroke endarrow="block"/>
                </v:shape>
                <v:shape id="Straight Arrow Connector 674" o:spid="_x0000_s1135" type="#_x0000_t32" style="position:absolute;left:48715;top:34841;width:21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a3IkMYAAADcAAAADwAAAGRycy9kb3ducmV2LnhtbESPQWvCQBSE7wX/w/KE3urGWrSNrlIE&#10;aYuXGqXV2yP7TBazb0N2a+K/dwWhx2FmvmFmi85W4kyNN44VDAcJCOLcacOFgt129fQKwgdkjZVj&#10;UnAhD4t572GGqXYtb+ichUJECPsUFZQh1KmUPi/Joh+4mjh6R9dYDFE2hdQNthFuK/mcJGNp0XBc&#10;KLGmZUn5KfuzCvLd/veNvs2Pbkdm8lGvD+tR9qXUY797n4II1IX/8L39qRWMJy9wOxOPgJx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WtyJDGAAAA3AAAAA8AAAAAAAAA&#10;AAAAAAAAoQIAAGRycy9kb3ducmV2LnhtbFBLBQYAAAAABAAEAPkAAACUAwAAAAA=&#10;" strokecolor="black [3213]" strokeweight=".5pt">
                  <v:stroke endarrow="block" joinstyle="miter"/>
                </v:shape>
                <v:shape id="Straight Arrow Connector 698" o:spid="_x0000_s1136" type="#_x0000_t32" style="position:absolute;left:60854;top:38625;width:3385;height: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kQsIAAADcAAAADwAAAGRycy9kb3ducmV2LnhtbERP3WrCMBS+F3yHcARvxCbbhW6dUWRs&#10;0iEOZn2AQ3PWFpuTronavr25GHj58f2vNr1txJU6XzvW8JQoEMSFMzWXGk755/wFhA/IBhvHpGEg&#10;D5v1eLTC1Lgb/9D1GEoRQ9inqKEKoU2l9EVFFn3iWuLI/brOYoiwK6Xp8BbDbSOflVpIizXHhgpb&#10;eq+oOB8vVoP92GXLfjYcZrb5y83eq6/voLSeTvrtG4hAfXiI/92Z0bB4jWvjmXgE5Po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kkQsIAAADcAAAADwAAAAAAAAAAAAAA&#10;AAChAgAAZHJzL2Rvd25yZXYueG1sUEsFBgAAAAAEAAQA+QAAAJADAAAAAA==&#10;" strokecolor="black [3213]" strokeweight=".5pt">
                  <v:stroke endarrow="block" joinstyle="miter"/>
                </v:shape>
                <v:shape id="Straight Arrow Connector 699" o:spid="_x0000_s1137" type="#_x0000_t32" style="position:absolute;left:60854;top:43512;width:3385;height: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WB2cQAAADcAAAADwAAAGRycy9kb3ducmV2LnhtbESP0YrCMBRE3xf8h3AFX2RN9MHVrlFE&#10;VBRRWN0PuDTXttjc1CZq/XsjLOzjMDNnmMmssaW4U+0Lxxr6PQWCOHWm4EzD72n1OQLhA7LB0jFp&#10;eJKH2bT1McHEuAf/0P0YMhEh7BPUkIdQJVL6NCeLvucq4uidXW0xRFln0tT4iHBbyoFSQ2mx4LiQ&#10;Y0WLnNLL8WY12OV689V0n/uuLa8ns/NqewhK6067mX+DCNSE//Bfe2M0DMdjeJ+JR0B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pYHZxAAAANwAAAAPAAAAAAAAAAAA&#10;AAAAAKECAABkcnMvZG93bnJldi54bWxQSwUGAAAAAAQABAD5AAAAkgMAAAAA&#10;" strokecolor="black [3213]" strokeweight=".5pt">
                  <v:stroke endarrow="block" joinstyle="miter"/>
                </v:shape>
                <v:shape id="Elbow Connector 704" o:spid="_x0000_s1138" type="#_x0000_t34" style="position:absolute;left:24594;top:47296;width:1911;height:2053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Kc+MMAAADcAAAADwAAAGRycy9kb3ducmV2LnhtbESPT2sCMRTE70K/Q3gFb5ptLf7ZGqWI&#10;SulFXPX+2Lxulm5ewiau67dvCgWPw8z8hlmue9uIjtpQO1bwMs5AEJdO11wpOJ92ozmIEJE1No5J&#10;wZ0CrFdPgyXm2t34SF0RK5EgHHJUYGL0uZShNGQxjJ0nTt63ay3GJNtK6hZvCW4b+ZplU2mx5rRg&#10;0NPGUPlTXK2CfXGpyu3GbLvF5MD+6L5OnlGp4XP/8Q4iUh8f4f/2p1Ywy97g70w6AnL1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LSnPjDAAAA3AAAAA8AAAAAAAAAAAAA&#10;AAAAoQIAAGRycy9kb3ducmV2LnhtbFBLBQYAAAAABAAEAPkAAACRAwAAAAA=&#10;" adj="-30817" strokecolor="black [3213]" strokeweight=".5pt">
                  <v:stroke endarrow="block"/>
                </v:shape>
                <v:oval id="Oval 635" o:spid="_x0000_s1139" style="position:absolute;left:14031;width:2845;height:3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8MBsYA&#10;AADcAAAADwAAAGRycy9kb3ducmV2LnhtbESPT2vCQBTE7wW/w/KE3uqm/omSuooIQoVetB709sg+&#10;s2mzb0N2Y6Kfvlso9DjMzG+Y5bq3lbhR40vHCl5HCQji3OmSCwWnz93LAoQPyBorx6TgTh7Wq8HT&#10;EjPtOj7Q7RgKESHsM1RgQqgzKX1uyKIfuZo4elfXWAxRNoXUDXYRbis5TpJUWiw5LhisaWso/z62&#10;VsHDTj8Oe58mu6/LeVZ289aMt61Sz8N+8wYiUB/+w3/td60gnczg90w8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d8MBsYAAADcAAAADwAAAAAAAAAAAAAAAACYAgAAZHJz&#10;L2Rvd25yZXYueG1sUEsFBgAAAAAEAAQA9QAAAIsDAAAAAA==&#10;" fillcolor="black [3200]" strokecolor="black [1600]" strokeweight="1pt">
                  <v:stroke joinstyle="miter"/>
                </v:oval>
                <v:shape id="Straight Arrow Connector 638" o:spid="_x0000_s1140" type="#_x0000_t32" style="position:absolute;left:22229;top:8828;width:0;height:4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p7VcMAAADcAAAADwAAAGRycy9kb3ducmV2LnhtbERPy2rCQBTdF/yH4Qrd6cQGtEZHkUJp&#10;ixtNxcfukrkmg5k7ITM16d93FkKXh/Nerntbizu13jhWMBknIIgLpw2XCg7f76NXED4ga6wdk4Jf&#10;8rBeDZ6WmGnX8Z7ueShFDGGfoYIqhCaT0hcVWfRj1xBH7upaiyHCtpS6xS6G21q+JMlUWjQcGyps&#10;6K2i4pb/WAXF4Xya084cdZea2UezvWzT/Eup52G/WYAI1Id/8cP9qRVM07g2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Ke1XDAAAA3AAAAA8AAAAAAAAAAAAA&#10;AAAAoQIAAGRycy9kb3ducmV2LnhtbFBLBQYAAAAABAAEAPkAAACRAwAAAAA=&#10;" strokecolor="black [3213]" strokeweight=".5pt">
                  <v:stroke endarrow="block" joinstyle="miter"/>
                </v:shape>
                <v:shape id="Straight Arrow Connector 639" o:spid="_x0000_s1141" type="#_x0000_t32" style="position:absolute;left:10562;top:8828;width:0;height:4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bezsYAAADcAAAADwAAAGRycy9kb3ducmV2LnhtbESPQWvCQBSE74X+h+UVvNVNG7A1uooU&#10;xBYvmkrV2yP7mixm34bsauK/d4VCj8PMfMNM572txYVabxwreBkmIIgLpw2XCnbfy+d3ED4ga6wd&#10;k4IreZjPHh+mmGnX8ZYueShFhLDPUEEVQpNJ6YuKLPqha4ij9+taiyHKtpS6xS7CbS1fk2QkLRqO&#10;CxU29FFRccrPVkGxO+zHtDE/ukvN26pZH9dp/qXU4KlfTEAE6sN/+K/9qRWM0jHcz8QjIG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3G3s7GAAAA3AAAAA8AAAAAAAAA&#10;AAAAAAAAoQIAAGRycy9kb3ducmV2LnhtbFBLBQYAAAAABAAEAPkAAACUAwAAAAA=&#10;" strokecolor="black [3213]" strokeweight=".5pt">
                  <v:stroke endarrow="block" joinstyle="miter"/>
                </v:shape>
                <v:shape id="Elbow Connector 691" o:spid="_x0000_s1142" type="#_x0000_t34" style="position:absolute;left:34211;top:41620;width:457;height:12271;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IyKcQAAADcAAAADwAAAGRycy9kb3ducmV2LnhtbESPwWrDMBBE74H+g9hAL6GRXWjSOFFM&#10;CRTco+NCyW2xNpaJtTKSkrh/XxUKPQ4z84bZlZMdxI186B0ryJcZCOLW6Z47BZ/N+9MriBCRNQ6O&#10;ScE3BSj3D7MdFtrduabbMXYiQTgUqMDEOBZShtaQxbB0I3Hyzs5bjEn6TmqP9wS3g3zOspW02HNa&#10;MDjSwVB7OV6tgrppvtbVi/MnY8zCffj15dR4pR7n09sWRKQp/of/2pVWsNrk8HsmHQG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28jIpxAAAANwAAAAPAAAAAAAAAAAA&#10;AAAAAKECAABkcnMvZG93bnJldi54bWxQSwUGAAAAAAQABAD5AAAAkgMAAAAA&#10;" adj="-28397" strokecolor="black [3213]" strokeweight=".5pt">
                  <v:stroke endarrow="block"/>
                </v:shape>
                <v:line id="Straight Connector 637" o:spid="_x0000_s1143" style="position:absolute;visibility:visible;mso-wrap-style:square" from="10405,8828" to="22279,88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3gk8UAAADcAAAADwAAAGRycy9kb3ducmV2LnhtbESPQWvCQBSE70L/w/IKvenGFqykboK0&#10;FZSemnjw+Mi+ZqPZtyG7JvHfu4VCj8PMfMNs8sm2YqDeN44VLBcJCOLK6YZrBcdyN1+D8AFZY+uY&#10;FNzIQ549zDaYajfyNw1FqEWEsE9RgQmhS6X0lSGLfuE64uj9uN5iiLKvpe5xjHDbyuckWUmLDccF&#10;gx29G6ouxdUqGE7jSR9HU55Nc/gqzeewv31IpZ4ep+0biEBT+A//tfdawerlFX7PxCMgs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J3gk8UAAADcAAAADwAAAAAAAAAA&#10;AAAAAAChAgAAZHJzL2Rvd25yZXYueG1sUEsFBgAAAAAEAAQA+QAAAJMDAAAAAA==&#10;" strokecolor="black [3213]" strokeweight="2.25pt">
                  <v:stroke joinstyle="miter"/>
                </v:line>
                <v:shape id="Straight Arrow Connector 711" o:spid="_x0000_s1144" type="#_x0000_t32" style="position:absolute;left:35630;top:71102;width:0;height:5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BNcYAAADcAAAADwAAAGRycy9kb3ducmV2LnhtbESPT2vCQBTE7wW/w/KE3uomFbRGVymF&#10;0hYvNYp/bo/sM1mafRuyWxO/vSsUehxm5jfMYtXbWlyo9caxgnSUgCAunDZcKtht359eQPiArLF2&#10;TAqu5GG1HDwsMNOu4w1d8lCKCGGfoYIqhCaT0hcVWfQj1xBH7+xaiyHKtpS6xS7CbS2fk2QiLRqO&#10;CxU29FZR8ZP/WgXF7niY0bfZ625sph/N+rQe519KPQ771zmIQH34D/+1P7WCaZrC/Uw8AnJ5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7kgTXGAAAA3AAAAA8AAAAAAAAA&#10;AAAAAAAAoQIAAGRycy9kb3ducmV2LnhtbFBLBQYAAAAABAAEAPkAAACUAwAAAAA=&#10;" strokecolor="black [3213]" strokeweight=".5pt">
                  <v:stroke endarrow="block" joinstyle="miter"/>
                </v:shape>
                <v:shapetype id="_x0000_t110" coordsize="21600,21600" o:spt="110" path="m10800,l,10800,10800,21600,21600,10800xe">
                  <v:stroke joinstyle="miter"/>
                  <v:path gradientshapeok="t" o:connecttype="rect" textboxrect="5400,5400,16200,16200"/>
                </v:shapetype>
                <v:shape id="Flowchart: Decision 649" o:spid="_x0000_s1145" type="#_x0000_t110" style="position:absolute;left:30585;top:19233;width:5251;height:54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HdV8MA&#10;AADcAAAADwAAAGRycy9kb3ducmV2LnhtbESPQWsCMRSE74X+h/AEbzWryFJXo4h0QeqlXT14fGye&#10;m+DmZdlE3f57Uyj0OMw3M8xqM7hW3KkP1rOC6SQDQVx7bblRcDqWb+8gQkTW2HomBT8UYLN+fVlh&#10;of2Dv+lexUakEg4FKjAxdoWUoTbkMEx8R5y8i+8dxiT7RuoeH6nctXKWZbl0aDktGOxoZ6i+Vjen&#10;oDyWh8TMadhZ25qPL2w+z7lS49GwXYKINMR/+C+91wry+QJ+z6QjIN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OHdV8MAAADcAAAADwAAAAAAAAAAAAAAAACYAgAAZHJzL2Rv&#10;d25yZXYueG1sUEsFBgAAAAAEAAQA9QAAAIgDAAAAAA==&#10;" fillcolor="white [3201]" strokecolor="black [3213]" strokeweight="1pt"/>
                <v:shape id="Straight Arrow Connector 650" o:spid="_x0000_s1146" type="#_x0000_t32" style="position:absolute;left:33107;top:24751;width:68;height:403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aS3sEAAADcAAAADwAAAGRycy9kb3ducmV2LnhtbERPy4rCMBTdD/gP4QpuRJMRfFCNIsMo&#10;iij4+IBLc22LzU2niVr/3iyEWR7Oe7ZobCkeVPvCsYbvvgJBnDpTcKbhcl71JiB8QDZYOiYNL/Kw&#10;mLe+ZpgY9+QjPU4hEzGEfYIa8hCqREqf5mTR911FHLmrqy2GCOtMmhqfMdyWcqDUSFosODbkWNFP&#10;TuntdLca7O96M266r33Xln9ns/NqewhK6067WU5BBGrCv/jj3hgNo2GcH8/EIyDn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JpLewQAAANwAAAAPAAAAAAAAAAAAAAAA&#10;AKECAABkcnMvZG93bnJldi54bWxQSwUGAAAAAAQABAD5AAAAjwMAAAAA&#10;" strokecolor="black [3213]" strokeweight=".5pt">
                  <v:stroke endarrow="block" joinstyle="miter"/>
                </v:shape>
                <v:shape id="Elbow Connector 661" o:spid="_x0000_s1147" type="#_x0000_t34" style="position:absolute;left:36891;top:35787;width:11603;height:28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c39cQAAADcAAAADwAAAGRycy9kb3ducmV2LnhtbESPzYrCQBCE7wu+w9CCt3WihyDRUaKg&#10;ZA8u+PMAbaZNopmeMDOr8e13FhY8FtX1Vddi1ZtWPMj5xrKCyTgBQVxa3XCl4Hzafs5A+ICssbVM&#10;Cl7kYbUcfCww0/bJB3ocQyUihH2GCuoQukxKX9Zk0I9tRxy9q3UGQ5SuktrhM8JNK6dJkkqDDceG&#10;Gjva1FTejz8mvhG+8nv63eazy3rjdre9PhXFXqnRsM/nIAL14X38ny60gjSdwN+YSA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dzf1xAAAANwAAAAPAAAAAAAAAAAA&#10;AAAAAKECAABkcnMvZG93bnJldi54bWxQSwUGAAAAAAQABAD5AAAAkgMAAAAA&#10;" strokecolor="black [3213]" strokeweight=".5pt">
                  <v:stroke endarrow="block"/>
                </v:shape>
                <v:shape id="Straight Arrow Connector 673" o:spid="_x0000_s1148" type="#_x0000_t32" style="position:absolute;left:13716;top:33580;width:28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FQycUAAADcAAAADwAAAGRycy9kb3ducmV2LnhtbESP0WrCQBRE3wv+w3KFvkjdbQVToquU&#10;0paIWGj0Ay7ZaxLM3k2zWxP/3hWEPg4zc4ZZrgfbiDN1vnas4XmqQBAXztRcajjsP59eQfiAbLBx&#10;TBou5GG9Gj0sMTWu5x8656EUEcI+RQ1VCG0qpS8qsuinriWO3tF1FkOUXSlNh32E20a+KDWXFmuO&#10;CxW29F5Rccr/rAb78ZUlw+Sym9jmd2+2Xm2+g9L6cTy8LUAEGsJ/+N7OjIZ5MoPbmXg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FQycUAAADcAAAADwAAAAAAAAAA&#10;AAAAAAChAgAAZHJzL2Rvd25yZXYueG1sUEsFBgAAAAAEAAQA+QAAAJMDAAAAAA==&#10;" strokecolor="black [3213]" strokeweight=".5pt">
                  <v:stroke endarrow="block" joinstyle="miter"/>
                </v:shape>
                <v:shape id="Elbow Connector 700" o:spid="_x0000_s1149" type="#_x0000_t34" style="position:absolute;left:3783;top:33422;width:2666;height:3514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RV7L8AAADcAAAADwAAAGRycy9kb3ducmV2LnhtbERPy4rCMBTdC/5DuII7TVRmlNpURFFm&#10;6wPXl+baFpub2kTbma+fLAZmeTjvdNPbWryp9ZVjDbOpAkGcO1NxoeF6OUxWIHxANlg7Jg3f5GGT&#10;DQcpJsZ1fKL3ORQihrBPUEMZQpNI6fOSLPqpa4gjd3etxRBhW0jTYhfDbS3nSn1KixXHhhIb2pWU&#10;P84vq+Gpjl3xceoWB1kdXzf8ubo9Ka3Ho367BhGoD//iP/eX0bBUcX48E4+AzH4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tRV7L8AAADcAAAADwAAAAAAAAAAAAAAAACh&#10;AgAAZHJzL2Rvd25yZXYueG1sUEsFBgAAAAAEAAQA+QAAAI0DAAAAAA==&#10;" adj="-28473" strokecolor="black [3213]" strokeweight=".5pt"/>
                <v:shape id="Straight Arrow Connector 705" o:spid="_x0000_s1150" type="#_x0000_t32" style="position:absolute;left:22071;top:54864;width:259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MRxsQAAADcAAAADwAAAGRycy9kb3ducmV2LnhtbESP3YrCMBSE7xd8h3CEvRFNVnCVahRZ&#10;VBRR8OcBDs2xLTYntclqfXsjLOzlMDPfMJNZY0txp9oXjjV89RQI4tSZgjMN59OyOwLhA7LB0jFp&#10;eJKH2bT1McHEuAcf6H4MmYgQ9glqyEOoEil9mpNF33MVcfQurrYYoqwzaWp8RLgtZV+pb2mx4LiQ&#10;Y0U/OaXX46/VYBer9bDpPHcdW95OZuvVZh+U1p/tZj4GEagJ/+G/9tpoGKoBvM/EIyC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7AxHGxAAAANwAAAAPAAAAAAAAAAAA&#10;AAAAAKECAABkcnMvZG93bnJldi54bWxQSwUGAAAAAAQABAD5AAAAkgMAAAAA&#10;" strokecolor="black [3213]" strokeweight=".5pt">
                  <v:stroke endarrow="block" joinstyle="miter"/>
                </v:shape>
                <v:roundrect id="Rounded Rectangle 640" o:spid="_x0000_s1151" style="position:absolute;left:4887;top:12927;width:10331;height:34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RByL8A&#10;AADcAAAADwAAAGRycy9kb3ducmV2LnhtbERPy4rCMBTdD/gP4QruxlQRkY5RRPABRdAquL3T3GnL&#10;JDeliVr/3iwEl4fzni87a8SdWl87VjAaJiCIC6drLhVczpvvGQgfkDUax6TgSR6Wi97XHFPtHnyi&#10;ex5KEUPYp6igCqFJpfRFRRb90DXEkftzrcUQYVtK3eIjhlsjx0kylRZrjg0VNrSuqPjPb1ZB8L+I&#10;40Nmtvl2lmSZKXdXe1Rq0O9WPyACdeEjfrv3WsF0EufHM/EIyM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FEHIvwAAANwAAAAPAAAAAAAAAAAAAAAAAJgCAABkcnMvZG93bnJl&#10;di54bWxQSwUGAAAAAAQABAD1AAAAhAMAAAAA&#10;" fillcolor="white [3201]" strokecolor="black [3213]" strokeweight="1pt">
                  <v:stroke joinstyle="miter"/>
                  <v:textbox>
                    <w:txbxContent>
                      <w:p w:rsidR="00A11690" w:rsidRDefault="00A11690" w:rsidP="00DE69F1">
                        <w:pPr>
                          <w:jc w:val="center"/>
                        </w:pPr>
                        <w:r>
                          <w:t>Username</w:t>
                        </w:r>
                      </w:p>
                    </w:txbxContent>
                  </v:textbox>
                </v:roundrect>
                <v:shape id="Straight Arrow Connector 642" o:spid="_x0000_s1152" type="#_x0000_t32" style="position:absolute;left:22071;top:16869;width:0;height:4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Q/wsYAAADcAAAADwAAAGRycy9kb3ducmV2LnhtbESPT2vCQBTE70K/w/KE3urGP2gbXUWE&#10;UosXjdLq7ZF9Jkuzb0N2a9Jv3y0UPA4z8xtmsepsJW7UeONYwXCQgCDOnTZcKDgdX5+eQfiArLFy&#10;TAp+yMNq+dBbYKpdywe6ZaEQEcI+RQVlCHUqpc9LsugHriaO3tU1FkOUTSF1g22E20qOkmQqLRqO&#10;CyXWtCkp/8q+rYL8dP58ob350O3YzN7q3WU3zt6Veux36zmIQF24h//bW61gOhnB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kP8LGAAAA3AAAAA8AAAAAAAAA&#10;AAAAAAAAoQIAAGRycy9kb3ducmV2LnhtbFBLBQYAAAAABAAEAPkAAACUAwAAAAA=&#10;" strokecolor="black [3213]" strokeweight=".5pt">
                  <v:stroke endarrow="block" joinstyle="miter"/>
                </v:shape>
                <v:shape id="Straight Arrow Connector 643" o:spid="_x0000_s1153" type="#_x0000_t32" style="position:absolute;left:10405;top:16869;width:0;height:4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iaWccAAADcAAAADwAAAGRycy9kb3ducmV2LnhtbESPT2vCQBTE74V+h+UVvNWNTfFP6ipS&#10;kLZ40Shqb4/sM1nMvg3ZrUm/fbdQ6HGYmd8w82Vva3Gj1hvHCkbDBARx4bThUsFhv36cgvABWWPt&#10;mBR8k4fl4v5ujpl2He/olodSRAj7DBVUITSZlL6oyKIfuoY4ehfXWgxRtqXULXYRbmv5lCRjadFw&#10;XKiwodeKimv+ZRUUh/NpRltz1F1qJm/N5nOT5h9KDR761QuIQH34D/+137WC8XMKv2fi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EKJpZxwAAANwAAAAPAAAAAAAA&#10;AAAAAAAAAKECAABkcnMvZG93bnJldi54bWxQSwUGAAAAAAQABAD5AAAAlQMAAAAA&#10;" strokecolor="black [3213]" strokeweight=".5pt">
                  <v:stroke endarrow="block" joinstyle="miter"/>
                </v:shape>
                <v:shape id="Elbow Connector 706" o:spid="_x0000_s1154" type="#_x0000_t34" style="position:absolute;left:43512;top:46508;width:1504;height:20948;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xLvmMUAAADcAAAADwAAAGRycy9kb3ducmV2LnhtbESPQWuDQBSE74X+h+UVeqtrPNhgswm1&#10;IdBSEtCk94f7ohL3rbhbtf++GwjkOMzMN8xqM5tOjDS41rKCRRSDIK6sbrlWcDruXpYgnEfW2Fkm&#10;BX/kYLN+fFhhpu3EBY2lr0WAsMtQQeN9n0npqoYMusj2xME728GgD3KopR5wCnDTySSOU2mw5bDQ&#10;YE8fDVWX8tcoyPdJmn9tl8V3lZTuMO4XfT3+KPX8NL+/gfA0+3v41v7UCl7jFK5nwhGQ6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xLvmMUAAADcAAAADwAAAAAAAAAA&#10;AAAAAAChAgAAZHJzL2Rvd25yZXYueG1sUEsFBgAAAAAEAAQA+QAAAJMDAAAAAA==&#10;" adj="-41196" strokecolor="black [3213]" strokeweight=".5pt">
                  <v:stroke endarrow="block"/>
                </v:shape>
                <v:shape id="Elbow Connector 654" o:spid="_x0000_s1155" type="#_x0000_t34" style="position:absolute;left:15134;top:5360;width:22918;height:5321;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7qEdccAAADcAAAADwAAAGRycy9kb3ducmV2LnhtbESPQWvCQBSE70L/w/IK3nRTUSnRTQiF&#10;QquHUu2h3p7ZZ5Im+zZmVxP/fbcg9DjMzDfMOh1MI67UucqygqdpBII4t7riQsHX/nXyDMJ5ZI2N&#10;ZVJwIwdp8jBaY6xtz5903flCBAi7GBWU3rexlC4vyaCb2pY4eCfbGfRBdoXUHfYBbho5i6KlNFhx&#10;WCixpZeS8np3MQoifzjX28VHn7nv+rh9z3429W2v1PhxyFYgPA3+P3xvv2kFy8Uc/s6EIyCT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uoR1xwAAANwAAAAPAAAAAAAA&#10;AAAAAAAAAKECAABkcnMvZG93bnJldi54bWxQSwUGAAAAAAQABAD5AAAAlQMAAAAA&#10;" adj="62" strokecolor="black [3213]" strokeweight=".5pt">
                  <v:stroke endarrow="block"/>
                </v:shape>
                <v:roundrect id="Rounded Rectangle 655" o:spid="_x0000_s1156" style="position:absolute;left:33265;top:10720;width:10331;height:34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p0jcQA&#10;AADcAAAADwAAAGRycy9kb3ducmV2LnhtbESPQWvCQBSE74X+h+UVequbCgZJ3YRSqBaCUGOh19fs&#10;Mwnuvg3Z1cR/7woFj8PMfMOsiskacabBd44VvM4SEMS10x03Cn72ny9LED4gazSOScGFPBT548MK&#10;M+1G3tG5Co2IEPYZKmhD6DMpfd2SRT9zPXH0Dm6wGKIcGqkHHCPcGjlPklRa7DgutNjTR0v1sTpZ&#10;BcH/Ic63pVlX62VSlqbZ/NpvpZ6fpvc3EIGmcA//t7+0gnSxgNuZeARk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6dI3EAAAA3AAAAA8AAAAAAAAAAAAAAAAAmAIAAGRycy9k&#10;b3ducmV2LnhtbFBLBQYAAAAABAAEAPUAAACJAwAAAAA=&#10;" fillcolor="white [3201]" strokecolor="black [3213]" strokeweight="1pt">
                  <v:stroke joinstyle="miter"/>
                  <v:textbox>
                    <w:txbxContent>
                      <w:p w:rsidR="00A11690" w:rsidRDefault="00A11690" w:rsidP="00DE69F1">
                        <w:pPr>
                          <w:jc w:val="center"/>
                        </w:pPr>
                        <w:r>
                          <w:t>Authenticate</w:t>
                        </w:r>
                      </w:p>
                    </w:txbxContent>
                  </v:textbox>
                </v:roundrect>
                <v:shape id="Straight Arrow Connector 707" o:spid="_x0000_s1157" type="#_x0000_t32" style="position:absolute;left:45404;top:57071;width:22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gqB8YAAADcAAAADwAAAGRycy9kb3ducmV2LnhtbESPT2vCQBTE74LfYXlCb7qpgmlTVymC&#10;2OJFU+mf2yP7mizNvg3ZrYnf3hUEj8PM/IZZrHpbixO13jhW8DhJQBAXThsuFRw/NuMnED4ga6wd&#10;k4IzeVgth4MFZtp1fKBTHkoRIewzVFCF0GRS+qIii37iGuLo/brWYoiyLaVusYtwW8tpksylRcNx&#10;ocKG1hUVf/m/VVAcv7+eaW8+dTcz6bbZ/exm+btSD6P+9QVEoD7cw7f2m1aQJilcz8QjIJ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YKgfGAAAA3AAAAA8AAAAAAAAA&#10;AAAAAAAAoQIAAGRycy9kb3ducmV2LnhtbFBLBQYAAAAABAAEAPkAAACUAwAAAAA=&#10;" strokecolor="black [3213]" strokeweight=".5pt">
                  <v:stroke endarrow="block" joinstyle="miter"/>
                </v:shape>
                <v:shape id="Straight Arrow Connector 645" o:spid="_x0000_s1158" type="#_x0000_t32" style="position:absolute;left:16080;top:20810;width:0;height:4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lZacQAAADcAAAADwAAAGRycy9kb3ducmV2LnhtbESPQWvCQBSE7wX/w/IEb3WjaNDoKhIo&#10;CJaWquD1kX0mwezbuLuN8d93C4Ueh5n5hllve9OIjpyvLSuYjBMQxIXVNZcKzqe31wUIH5A1NpZJ&#10;wZM8bDeDlzVm2j74i7pjKEWEsM9QQRVCm0npi4oM+rFtiaN3tc5giNKVUjt8RLhp5DRJUmmw5rhQ&#10;YUt5RcXt+G0U7N957k6f99SVi8Py8tHlzfSWKzUa9rsViEB9+A//tfdaQTqbw++ZeATk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CVlpxAAAANwAAAAPAAAAAAAAAAAA&#10;AAAAAKECAABkcnMvZG93bnJldi54bWxQSwUGAAAAAAQABAD5AAAAkgMAAAAA&#10;" strokecolor="black [3213]" strokeweight="2.25pt">
                  <v:stroke endarrow="block" joinstyle="miter"/>
                </v:shape>
                <v:roundrect id="Rounded Rectangle 646" o:spid="_x0000_s1159" style="position:absolute;left:11508;top:25067;width:10332;height:34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F8J8QA&#10;AADcAAAADwAAAGRycy9kb3ducmV2LnhtbESPQWvCQBSE74X+h+UVvDWbBgkSXYMUaoVQaKPg9Zl9&#10;JsHdtyG7avrvu4VCj8PMfMOsyskacaPR944VvCQpCOLG6Z5bBYf92/MChA/IGo1jUvBNHsr148MK&#10;C+3u/EW3OrQiQtgXqKALYSik9E1HFn3iBuLond1oMUQ5tlKPeI9wa2SWprm02HNc6HCg146aS321&#10;CoI/IWYfldnW20VaVaZ9P9pPpWZP02YJItAU/sN/7Z1WkM9z+D0Tj4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xfCfEAAAA3AAAAA8AAAAAAAAAAAAAAAAAmAIAAGRycy9k&#10;b3ducmV2LnhtbFBLBQYAAAAABAAEAPUAAACJAwAAAAA=&#10;" fillcolor="white [3201]" strokecolor="black [3213]" strokeweight="1pt">
                  <v:stroke joinstyle="miter"/>
                  <v:textbox>
                    <w:txbxContent>
                      <w:p w:rsidR="00A11690" w:rsidRPr="00467620" w:rsidRDefault="00A11690" w:rsidP="00DE69F1">
                        <w:pPr>
                          <w:jc w:val="center"/>
                          <w:rPr>
                            <w:sz w:val="18"/>
                          </w:rPr>
                        </w:pPr>
                        <w:r>
                          <w:rPr>
                            <w:sz w:val="18"/>
                          </w:rPr>
                          <w:t>Validate Details</w:t>
                        </w:r>
                      </w:p>
                    </w:txbxContent>
                  </v:textbox>
                </v:roundrect>
                <v:shape id="Straight Arrow Connector 652" o:spid="_x0000_s1160" type="#_x0000_t32" style="position:absolute;left:35787;top:21756;width:1289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2pH8YAAADcAAAADwAAAGRycy9kb3ducmV2LnhtbESPQWvCQBSE70L/w/KE3upGRW2jq4hQ&#10;avGiUVq9PbLPZGn2bchuTfrvu4WCx2FmvmEWq85W4kaNN44VDAcJCOLcacOFgtPx9ekZhA/IGivH&#10;pOCHPKyWD70Fptq1fKBbFgoRIexTVFCGUKdS+rwki37gauLoXV1jMUTZFFI32Ea4reQoSabSouG4&#10;UGJNm5Lyr+zbKshP588X2psP3Y7N7K3eXXbj7F2px363noMI1IV7+L+91QqmkxH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69qR/GAAAA3AAAAA8AAAAAAAAA&#10;AAAAAAAAoQIAAGRycy9kb3ducmV2LnhtbFBLBQYAAAAABAAEAPkAAACUAwAAAAA=&#10;" strokecolor="black [3213]" strokeweight=".5pt">
                  <v:stroke endarrow="block" joinstyle="miter"/>
                </v:shape>
                <v:roundrect id="Rounded Rectangle 653" o:spid="_x0000_s1161" style="position:absolute;left:48715;top:19549;width:10331;height:34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9JYsQA&#10;AADcAAAADwAAAGRycy9kb3ducmV2LnhtbESPQWvCQBSE70L/w/IK3sxGRZHoKlKoLQRBY6HXZ/Y1&#10;Cd19G7JbTf+9Kwgeh5n5hlltemvEhTrfOFYwTlIQxKXTDVcKvk7vowUIH5A1Gsek4J88bNYvgxVm&#10;2l35SJciVCJC2GeooA6hzaT0ZU0WfeJa4uj9uM5iiLKrpO7wGuHWyEmazqXFhuNCjS291VT+Fn9W&#10;QfBnxMk+N7tit0jz3FQf3/ag1PC13y5BBOrDM/xof2oF89kU7mfiEZDr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fSWLEAAAA3AAAAA8AAAAAAAAAAAAAAAAAmAIAAGRycy9k&#10;b3ducmV2LnhtbFBLBQYAAAAABAAEAPUAAACJAwAAAAA=&#10;" fillcolor="white [3201]" strokecolor="black [3213]" strokeweight="1pt">
                  <v:stroke joinstyle="miter"/>
                  <v:textbox>
                    <w:txbxContent>
                      <w:p w:rsidR="00A11690" w:rsidRDefault="00A11690" w:rsidP="00DE69F1">
                        <w:pPr>
                          <w:jc w:val="center"/>
                        </w:pPr>
                        <w:r>
                          <w:t>Login failed</w:t>
                        </w:r>
                      </w:p>
                    </w:txbxContent>
                  </v:textbox>
                </v:roundrect>
                <v:shape id="Flowchart: Decision 658" o:spid="_x0000_s1162" type="#_x0000_t110" style="position:absolute;left:31688;top:32949;width:5252;height:54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TuEcAA&#10;AADcAAAADwAAAGRycy9kb3ducmV2LnhtbERPTWsCMRC9F/wPYQq91WyLXWRrFBEXxF5a9eBx2Ew3&#10;wc1k2aS6/ffOodDj430vVmPo1JWG5CMbeJkWoIibaD23Bk7H+nkOKmVki11kMvBLCVbLycMCKxtv&#10;/EXXQ26VhHCq0IDLua+0To2jgGkae2LhvuMQMAscWm0HvEl46PRrUZQ6oGdpcNjTxlFzOfwEA/Wx&#10;/hDNjMaN953bfmK7P5fGPD2O63dQmcb8L/5z76yB8k3Wyhk5Anp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nTuEcAAAADcAAAADwAAAAAAAAAAAAAAAACYAgAAZHJzL2Rvd25y&#10;ZXYueG1sUEsFBgAAAAAEAAQA9QAAAIUDAAAAAA==&#10;" fillcolor="white [3201]" strokecolor="black [3213]" strokeweight="1pt"/>
                <v:shape id="Elbow Connector 665" o:spid="_x0000_s1163" type="#_x0000_t34" style="position:absolute;left:16553;top:35630;width:15075;height:149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U1zMQAAADcAAAADwAAAGRycy9kb3ducmV2LnhtbESPzYrCQBCE74LvMLTgTScumJXoKCJE&#10;9LKw/p2bTJtEMz0xM2vi2+8sLHgsquurrsWqM5V4UuNKywom4wgEcWZ1ybmC0zEdzUA4j6yxskwK&#10;XuRgtez3Fpho2/I3PQ8+FwHCLkEFhfd1IqXLCjLoxrYmDt7VNgZ9kE0udYNtgJtKfkRRLA2WHBoK&#10;rGlTUHY//JjwhtvHX9vL5zGdPbaP7JbyuZ2yUsNBt56D8NT59/F/eqcVxPEU/sYEAs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lTXMxAAAANwAAAAPAAAAAAAAAAAA&#10;AAAAAKECAABkcnMvZG93bnJldi54bWxQSwUGAAAAAAQABAD5AAAAkgMAAAAA&#10;" adj="13156" strokecolor="black [3213]" strokeweight=".5pt">
                  <v:stroke endarrow="block"/>
                </v:shape>
                <v:roundrect id="Rounded Rectangle 667" o:spid="_x0000_s1164" style="position:absolute;left:3468;top:40202;width:10331;height:34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iF3MQA&#10;AADcAAAADwAAAGRycy9kb3ducmV2LnhtbESPQWvCQBSE70L/w/IK3nTTHFKJrkEKtUIo1LTg9Zl9&#10;JsHdtyG7avz33ULB4zAz3zCrYrRGXGnwnWMFL/MEBHHtdMeNgp/v99kChA/IGo1jUnAnD8X6abLC&#10;XLsb7+lahUZECPscFbQh9LmUvm7Jop+7njh6JzdYDFEOjdQD3iLcGpkmSSYtdhwXWuzpraX6XF2s&#10;guCPiOlnabbVdpGUpWk+DvZLqenzuFmCCDSGR/i/vdMKsuwV/s7EI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IhdzEAAAA3AAAAA8AAAAAAAAAAAAAAAAAmAIAAGRycy9k&#10;b3ducmV2LnhtbFBLBQYAAAAABAAEAPUAAACJAwAAAAA=&#10;" fillcolor="white [3201]" strokecolor="black [3213]" strokeweight="1pt">
                  <v:stroke joinstyle="miter"/>
                  <v:textbox>
                    <w:txbxContent>
                      <w:p w:rsidR="00A11690" w:rsidRPr="00467620" w:rsidRDefault="00A11690" w:rsidP="00DE69F1">
                        <w:pPr>
                          <w:jc w:val="center"/>
                          <w:rPr>
                            <w:sz w:val="18"/>
                          </w:rPr>
                        </w:pPr>
                        <w:r>
                          <w:rPr>
                            <w:sz w:val="18"/>
                          </w:rPr>
                          <w:t>Publish Topic</w:t>
                        </w:r>
                      </w:p>
                    </w:txbxContent>
                  </v:textbox>
                </v:roundrect>
                <v:roundrect id="Rounded Rectangle 669" o:spid="_x0000_s1165" style="position:absolute;left:3468;top:31846;width:10331;height:34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u0NcMA&#10;AADcAAAADwAAAGRycy9kb3ducmV2LnhtbESPQWvCQBSE7wX/w/IEb3Wjh2Cjq4igFoLQpgWvz+wz&#10;Ce6+Ddmtxn/vFgSPw8x8wyxWvTXiSp1vHCuYjBMQxKXTDVcKfn+27zMQPiBrNI5JwZ08rJaDtwVm&#10;2t34m65FqESEsM9QQR1Cm0npy5os+rFriaN3dp3FEGVXSd3hLcKtkdMkSaXFhuNCjS1taiovxZ9V&#10;EPwJcXrIza7YzZI8N9X+aL+UGg379RxEoD68ws/2p1aQph/wfyYeAbl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u0NcMAAADcAAAADwAAAAAAAAAAAAAAAACYAgAAZHJzL2Rv&#10;d25yZXYueG1sUEsFBgAAAAAEAAQA9QAAAIgDAAAAAA==&#10;" fillcolor="white [3201]" strokecolor="black [3213]" strokeweight="1pt">
                  <v:stroke joinstyle="miter"/>
                  <v:textbox>
                    <w:txbxContent>
                      <w:p w:rsidR="00A11690" w:rsidRPr="0004697C" w:rsidRDefault="00A11690" w:rsidP="00DE69F1">
                        <w:pPr>
                          <w:jc w:val="center"/>
                          <w:rPr>
                            <w:sz w:val="16"/>
                          </w:rPr>
                        </w:pPr>
                        <w:r>
                          <w:rPr>
                            <w:sz w:val="16"/>
                          </w:rPr>
                          <w:t>Manage Users</w:t>
                        </w:r>
                      </w:p>
                    </w:txbxContent>
                  </v:textbox>
                </v:roundrect>
                <v:roundrect id="Rounded Rectangle 670" o:spid="_x0000_s1166" style="position:absolute;left:50764;top:32476;width:10332;height:34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iLdb8A&#10;AADcAAAADwAAAGRycy9kb3ducmV2LnhtbERPTYvCMBC9L/gfwgje1lQPrlSjiKArlAWtgtexGdti&#10;MilNVuu/NwfB4+N9z5edNeJOra8dKxgNExDEhdM1lwpOx833FIQPyBqNY1LwJA/LRe9rjql2Dz7Q&#10;PQ+liCHsU1RQhdCkUvqiIot+6BriyF1dazFE2JZSt/iI4dbIcZJMpMWaY0OFDa0rKm75v1UQ/AVx&#10;/JeZbb6dJllmyt+z3Ss16HerGYhAXfiI3+6dVjD5ifP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eIt1vwAAANwAAAAPAAAAAAAAAAAAAAAAAJgCAABkcnMvZG93bnJl&#10;di54bWxQSwUGAAAAAAQABAD1AAAAhAMAAAAA&#10;" fillcolor="white [3201]" strokecolor="black [3213]" strokeweight="1pt">
                  <v:stroke joinstyle="miter"/>
                  <v:textbox>
                    <w:txbxContent>
                      <w:p w:rsidR="00A11690" w:rsidRPr="00467620" w:rsidRDefault="00A11690" w:rsidP="00DE69F1">
                        <w:pPr>
                          <w:rPr>
                            <w:sz w:val="18"/>
                          </w:rPr>
                        </w:pPr>
                        <w:r>
                          <w:rPr>
                            <w:sz w:val="18"/>
                          </w:rPr>
                          <w:t>Send Feedback</w:t>
                        </w:r>
                      </w:p>
                    </w:txbxContent>
                  </v:textbox>
                </v:roundrect>
                <v:roundrect id="Rounded Rectangle 671" o:spid="_x0000_s1167" style="position:absolute;left:50764;top:37048;width:10332;height:344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Qu7sQA&#10;AADcAAAADwAAAGRycy9kb3ducmV2LnhtbESPQWvCQBSE74X+h+UVvDUbPViJWaUUagtBaKPg9Zl9&#10;JsHdtyG7TeK/dwuFHoeZ+YbJt5M1YqDet44VzJMUBHHldMu1guPh/XkFwgdkjcYxKbiRh+3m8SHH&#10;TLuRv2koQy0ihH2GCpoQukxKXzVk0SeuI47exfUWQ5R9LXWPY4RbIxdpupQWW44LDXb01lB1LX+s&#10;guDPiIt9YXblbpUWhak/TvZLqdnT9LoGEWgK/+G/9qdWsHyZw++ZeATk5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0Lu7EAAAA3AAAAA8AAAAAAAAAAAAAAAAAmAIAAGRycy9k&#10;b3ducmV2LnhtbFBLBQYAAAAABAAEAPUAAACJAwAAAAA=&#10;" fillcolor="white [3201]" strokecolor="black [3213]" strokeweight="1pt">
                  <v:stroke joinstyle="miter"/>
                  <v:textbox>
                    <w:txbxContent>
                      <w:p w:rsidR="00A11690" w:rsidRPr="00467620" w:rsidRDefault="00A11690" w:rsidP="00DE69F1">
                        <w:pPr>
                          <w:jc w:val="center"/>
                          <w:rPr>
                            <w:sz w:val="18"/>
                          </w:rPr>
                        </w:pPr>
                        <w:r>
                          <w:rPr>
                            <w:sz w:val="18"/>
                          </w:rPr>
                          <w:t>Suggest Topics</w:t>
                        </w:r>
                      </w:p>
                    </w:txbxContent>
                  </v:textbox>
                </v:roundrect>
                <v:roundrect id="Rounded Rectangle 672" o:spid="_x0000_s1168" style="position:absolute;left:50764;top:40990;width:10332;height:46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awmcQA&#10;AADcAAAADwAAAGRycy9kb3ducmV2LnhtbESPQWvCQBSE70L/w/IKvZlNc1BJXUMpNC2Egkah12f2&#10;mYTuvg3Zrab/visIHoeZ+YZZF5M14kyj7x0reE5SEMSN0z23Cg779/kKhA/IGo1jUvBHHorNw2yN&#10;uXYX3tG5Dq2IEPY5KuhCGHIpfdORRZ+4gTh6JzdaDFGOrdQjXiLcGpml6UJa7DkudDjQW0fNT/1r&#10;FQR/RMy+KlPW5SqtKtN+fNutUk+P0+sLiEBTuIdv7U+tYLHM4HomHgG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msJnEAAAA3AAAAA8AAAAAAAAAAAAAAAAAmAIAAGRycy9k&#10;b3ducmV2LnhtbFBLBQYAAAAABAAEAPUAAACJAwAAAAA=&#10;" fillcolor="white [3201]" strokecolor="black [3213]" strokeweight="1pt">
                  <v:stroke joinstyle="miter"/>
                  <v:textbox>
                    <w:txbxContent>
                      <w:p w:rsidR="00A11690" w:rsidRPr="00CC59FA" w:rsidRDefault="00A11690" w:rsidP="00DE69F1">
                        <w:pPr>
                          <w:jc w:val="center"/>
                          <w:rPr>
                            <w:sz w:val="16"/>
                          </w:rPr>
                        </w:pPr>
                        <w:r w:rsidRPr="00CC59FA">
                          <w:rPr>
                            <w:sz w:val="16"/>
                          </w:rPr>
                          <w:t>Manage Upload</w:t>
                        </w:r>
                        <w:r>
                          <w:rPr>
                            <w:sz w:val="16"/>
                          </w:rPr>
                          <w:t xml:space="preserve"> </w:t>
                        </w:r>
                        <w:r w:rsidRPr="00CC59FA">
                          <w:rPr>
                            <w:sz w:val="16"/>
                          </w:rPr>
                          <w:t>Documents</w:t>
                        </w:r>
                      </w:p>
                    </w:txbxContent>
                  </v:textbox>
                </v:roundrect>
                <v:shape id="Straight Arrow Connector 677" o:spid="_x0000_s1169" type="#_x0000_t32" style="position:absolute;left:13716;top:37837;width:28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npWysQAAADcAAAADwAAAGRycy9kb3ducmV2LnhtbESP0YrCMBRE3xf8h3AFX0QTfbDSNYrI&#10;KoooqPsBl+ZuW7a56TZR698bQdjHYWbOMLNFaytxo8aXjjWMhgoEceZMybmG78t6MAXhA7LByjFp&#10;eJCHxbzzMcPUuDuf6HYOuYgQ9ilqKEKoUyl9VpBFP3Q1cfR+XGMxRNnk0jR4j3BbybFSE2mx5LhQ&#10;YE2rgrLf89VqsF+bbdL2H4e+rf4uZu/V7hiU1r1uu/wEEagN/+F3e2s0TJIEXmfiEZ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elbKxAAAANwAAAAPAAAAAAAAAAAA&#10;AAAAAKECAABkcnMvZG93bnJldi54bWxQSwUGAAAAAAQABAD5AAAAkgMAAAAA&#10;" strokecolor="black [3213]" strokeweight=".5pt">
                  <v:stroke endarrow="block" joinstyle="miter"/>
                </v:shape>
                <v:shape id="Straight Arrow Connector 678" o:spid="_x0000_s1170" type="#_x0000_t32" style="position:absolute;left:13716;top:41778;width:283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CuMEAAADcAAAADwAAAGRycy9kb3ducmV2LnhtbERPy4rCMBTdC/5DuMJsRJOZhUo1LSLj&#10;4DAo+PiAS3Nti81NbaLWv58sBJeH815kna3FnVpfOdbwOVYgiHNnKi40nI7r0QyED8gGa8ek4Uke&#10;srTfW2Bi3IP3dD+EQsQQ9glqKENoEil9XpJFP3YNceTOrrUYImwLaVp8xHBbyy+lJtJixbGhxIZW&#10;JeWXw81qsN8/m2k3fG6Htr4ezZ9Xv7ugtP4YdMs5iEBdeItf7o3RMJnGtfFMPAIy/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5cK4wQAAANwAAAAPAAAAAAAAAAAAAAAA&#10;AKECAABkcnMvZG93bnJldi54bWxQSwUGAAAAAAQABAD5AAAAjwMAAAAA&#10;" strokecolor="black [3213]" strokeweight=".5pt">
                  <v:stroke endarrow="block" joinstyle="miter"/>
                </v:shape>
                <v:roundrect id="Rounded Rectangle 681" o:spid="_x0000_s1171" style="position:absolute;left:24751;top:44774;width:8389;height:46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FeycQA&#10;AADcAAAADwAAAGRycy9kb3ducmV2LnhtbESPwWrDMBBE74H+g9hCb7GcHIJxrYRQaFowhcQt9Lq1&#10;traJtDKWart/HwUCOQ4z84YpdrM1YqTBd44VrJIUBHHtdMeNgq/P12UGwgdkjcYxKfgnD7vtw6LA&#10;XLuJTzRWoRERwj5HBW0IfS6lr1uy6BPXE0fv1w0WQ5RDI/WAU4RbI9dpupEWO44LLfb00lJ9rv6s&#10;guB/ENcfpTlUhywtS9O8fdujUk+P8/4ZRKA53MO39rtWsMlWcD0Tj4Dc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hXsnEAAAA3AAAAA8AAAAAAAAAAAAAAAAAmAIAAGRycy9k&#10;b3ducmV2LnhtbFBLBQYAAAAABAAEAPUAAACJAwAAAAA=&#10;" fillcolor="white [3201]" strokecolor="black [3213]" strokeweight="1pt">
                  <v:stroke joinstyle="miter"/>
                  <v:textbox>
                    <w:txbxContent>
                      <w:p w:rsidR="00A11690" w:rsidRPr="00467620" w:rsidRDefault="00A11690" w:rsidP="00DE69F1">
                        <w:pPr>
                          <w:jc w:val="center"/>
                          <w:rPr>
                            <w:sz w:val="18"/>
                          </w:rPr>
                        </w:pPr>
                        <w:r>
                          <w:rPr>
                            <w:sz w:val="18"/>
                          </w:rPr>
                          <w:t xml:space="preserve">Generate </w:t>
                        </w:r>
                        <w:r>
                          <w:rPr>
                            <w:sz w:val="18"/>
                          </w:rPr>
                          <w:br/>
                          <w:t>supervisor</w:t>
                        </w:r>
                      </w:p>
                    </w:txbxContent>
                  </v:textbox>
                </v:roundrect>
                <v:roundrect id="Rounded Rectangle 682" o:spid="_x0000_s1172" style="position:absolute;left:36260;top:44774;width:8389;height:46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PAvsQA&#10;AADcAAAADwAAAGRycy9kb3ducmV2LnhtbESPwWrDMBBE74H+g9hCb4lcH4JxrZhQqFswhcQp5Lqx&#10;NraptDKWmrh/HxUKOQ4z84YpytkacaHJD44VPK8SEMSt0wN3Cr4Ob8sMhA/IGo1jUvBLHsrNw6LA&#10;XLsr7+nShE5ECPscFfQhjLmUvu3Jol+5kTh6ZzdZDFFOndQTXiPcGpkmyVpaHDgu9DjSa0/td/Nj&#10;FQR/Qkw/a1M1VZbUtenej3an1NPjvH0BEWgO9/B/+0MrWGcp/J2JR0B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AzwL7EAAAA3AAAAA8AAAAAAAAAAAAAAAAAmAIAAGRycy9k&#10;b3ducmV2LnhtbFBLBQYAAAAABAAEAPUAAACJAwAAAAA=&#10;" fillcolor="white [3201]" strokecolor="black [3213]" strokeweight="1pt">
                  <v:stroke joinstyle="miter"/>
                  <v:textbox>
                    <w:txbxContent>
                      <w:p w:rsidR="00A11690" w:rsidRPr="00467620" w:rsidRDefault="00A11690" w:rsidP="00DE69F1">
                        <w:pPr>
                          <w:jc w:val="center"/>
                          <w:rPr>
                            <w:sz w:val="18"/>
                          </w:rPr>
                        </w:pPr>
                        <w:r>
                          <w:rPr>
                            <w:sz w:val="18"/>
                          </w:rPr>
                          <w:t>Upload</w:t>
                        </w:r>
                        <w:r>
                          <w:rPr>
                            <w:sz w:val="18"/>
                          </w:rPr>
                          <w:br/>
                          <w:t>proposal</w:t>
                        </w:r>
                      </w:p>
                    </w:txbxContent>
                  </v:textbox>
                </v:roundrect>
                <v:shape id="Elbow Connector 718" o:spid="_x0000_s1173" type="#_x0000_t34" style="position:absolute;left:37994;top:6621;width:15831;height:12859;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j0HcMAAADcAAAADwAAAGRycy9kb3ducmV2LnhtbERPPW/CMBDdK/EfrENiKw5FFAgYRKGo&#10;MDAEEPMpPpKI+BzFJqT8ejxU6vj0vufL1pSiodoVlhUM+hEI4tTqgjMF59P2fQLCeWSNpWVS8EsO&#10;lovO2xxjbR+cUHP0mQgh7GJUkHtfxVK6NCeDrm8r4sBdbW3QB1hnUtf4COGmlB9R9CkNFhwacqxo&#10;nVN6O96Ngkv2fWgmX8/RcDQdJlWy2ezXP0+let12NQPhqfX/4j/3TisYD8LacCYcA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zI9B3DAAAA3AAAAA8AAAAAAAAAAAAA&#10;AAAAoQIAAGRycy9kb3ducmV2LnhtbFBLBQYAAAAABAAEAPkAAACRAwAAAAA=&#10;" adj="93" strokecolor="black [3213]" strokeweight=".5pt"/>
                <v:roundrect id="Rounded Rectangle 686" o:spid="_x0000_s1174" style="position:absolute;left:35787;top:54706;width:9622;height:46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jGvcQA&#10;AADcAAAADwAAAGRycy9kb3ducmV2LnhtbESPQWvCQBSE74L/YXmCN93UQwipayiFRiEUaiz0+pp9&#10;TUJ334bsqum/7wqCx2FmvmG2xWSNuNDoe8cKntYJCOLG6Z5bBZ+nt1UGwgdkjcYxKfgjD8VuPtti&#10;rt2Vj3SpQysihH2OCroQhlxK33Rk0a/dQBy9HzdaDFGOrdQjXiPcGrlJklRa7DkudDjQa0fNb322&#10;CoL/Rty8V6asyyypKtPuv+yHUsvF9PIMItAUHuF7+6AVpFkKtzPxCMjd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8Ixr3EAAAA3AAAAA8AAAAAAAAAAAAAAAAAmAIAAGRycy9k&#10;b3ducmV2LnhtbFBLBQYAAAAABAAEAPUAAACJAwAAAAA=&#10;" fillcolor="white [3201]" strokecolor="black [3213]" strokeweight="1pt">
                  <v:stroke joinstyle="miter"/>
                  <v:textbox>
                    <w:txbxContent>
                      <w:p w:rsidR="00A11690" w:rsidRPr="00CC59FA" w:rsidRDefault="00A11690" w:rsidP="00DE69F1">
                        <w:pPr>
                          <w:jc w:val="center"/>
                          <w:rPr>
                            <w:sz w:val="16"/>
                          </w:rPr>
                        </w:pPr>
                        <w:r w:rsidRPr="00CC59FA">
                          <w:rPr>
                            <w:sz w:val="16"/>
                          </w:rPr>
                          <w:t>Upload</w:t>
                        </w:r>
                        <w:r w:rsidRPr="00CC59FA">
                          <w:rPr>
                            <w:sz w:val="16"/>
                          </w:rPr>
                          <w:br/>
                          <w:t>Documentation</w:t>
                        </w:r>
                      </w:p>
                    </w:txbxContent>
                  </v:textbox>
                </v:roundrect>
                <v:roundrect id="Rounded Rectangle 688" o:spid="_x0000_s1175" style="position:absolute;left:24751;top:52656;width:9622;height:46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v3VMEA&#10;AADcAAAADwAAAGRycy9kb3ducmV2LnhtbERPy2qDQBTdB/IPwy10l4x1IWKdhBLIA6TQmkC3t86t&#10;SmfuiDNR+/edRaHLw3mX+8UaMdHoe8cKnrYJCOLG6Z5bBbfrcZOD8AFZo3FMCn7Iw363XpVYaDfz&#10;O011aEUMYV+ggi6EoZDSNx1Z9Fs3EEfuy40WQ4RjK/WIcwy3RqZJkkmLPceGDgc6dNR813erIPhP&#10;xPS1Mqf6lCdVZdrzh31T6vFheXkGEWgJ/+I/90UryPK4Np6JR0D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b91TBAAAA3AAAAA8AAAAAAAAAAAAAAAAAmAIAAGRycy9kb3du&#10;cmV2LnhtbFBLBQYAAAAABAAEAPUAAACGAwAAAAA=&#10;" fillcolor="white [3201]" strokecolor="black [3213]" strokeweight="1pt">
                  <v:stroke joinstyle="miter"/>
                  <v:textbox>
                    <w:txbxContent>
                      <w:p w:rsidR="00A11690" w:rsidRPr="00CC59FA" w:rsidRDefault="00A11690" w:rsidP="00DE69F1">
                        <w:pPr>
                          <w:jc w:val="center"/>
                          <w:rPr>
                            <w:sz w:val="16"/>
                          </w:rPr>
                        </w:pPr>
                        <w:r>
                          <w:rPr>
                            <w:sz w:val="16"/>
                          </w:rPr>
                          <w:t xml:space="preserve">View Feedback/notice </w:t>
                        </w:r>
                      </w:p>
                    </w:txbxContent>
                  </v:textbox>
                </v:roundrect>
                <v:roundrect id="Rounded Rectangle 695" o:spid="_x0000_s1176" style="position:absolute;left:26643;top:66372;width:16582;height:463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POF8QA&#10;AADcAAAADwAAAGRycy9kb3ducmV2LnhtbESPQWvCQBSE74X+h+UVvDUbA4qNrkEKtUIQalro9Zl9&#10;TUJ334bsVuO/dwWhx2FmvmFWxWiNONHgO8cKpkkKgrh2uuNGwdfn2/MChA/IGo1jUnAhD8X68WGF&#10;uXZnPtCpCo2IEPY5KmhD6HMpfd2SRZ+4njh6P26wGKIcGqkHPEe4NTJL07m02HFcaLGn15bq3+rP&#10;Kgj+iJjtS7Ottou0LE3z/m0/lJo8jZsliEBj+A/f2zutYP4yg9uZeAT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oDzhfEAAAA3AAAAA8AAAAAAAAAAAAAAAAAmAIAAGRycy9k&#10;b3ducmV2LnhtbFBLBQYAAAAABAAEAPUAAACJAwAAAAA=&#10;" fillcolor="white [3201]" strokecolor="black [3213]" strokeweight="1pt">
                  <v:stroke joinstyle="miter"/>
                  <v:textbox>
                    <w:txbxContent>
                      <w:p w:rsidR="00A11690" w:rsidRPr="00CC59FA" w:rsidRDefault="00A11690" w:rsidP="00DE69F1">
                        <w:pPr>
                          <w:jc w:val="center"/>
                        </w:pPr>
                        <w:r>
                          <w:t>LOGOUT</w:t>
                        </w:r>
                      </w:p>
                    </w:txbxContent>
                  </v:textbox>
                </v:roundrect>
                <v:shape id="Straight Arrow Connector 701" o:spid="_x0000_s1177" type="#_x0000_t32" style="position:absolute;top:37837;width:348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gXxcMAAADcAAAADwAAAGRycy9kb3ducmV2LnhtbESP0YrCMBRE3xf8h3AFX0QTfVCpRhFR&#10;UZZd2OoHXJprW2xuahO1/r1ZWNjHYWbOMItVayvxoMaXjjWMhgoEceZMybmG82k3mIHwAdlg5Zg0&#10;vMjDatn5WGBi3JN/6JGGXEQI+wQ1FCHUiZQ+K8iiH7qaOHoX11gMUTa5NA0+I9xWcqzURFosOS4U&#10;WNOmoOya3q0Gu90fpm3/9dW31e1kPr06fgelda/brucgArXhP/zXPhgNUzWC3zPxCMjlG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Q4F8XDAAAA3AAAAA8AAAAAAAAAAAAA&#10;AAAAoQIAAGRycy9kb3ducmV2LnhtbFBLBQYAAAAABAAEAPkAAACRAwAAAAA=&#10;" strokecolor="black [3213]" strokeweight=".5pt">
                  <v:stroke endarrow="block" joinstyle="miter"/>
                </v:shape>
                <v:shape id="Straight Arrow Connector 702" o:spid="_x0000_s1178" type="#_x0000_t32" style="position:absolute;top:42409;width:348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qJssUAAADcAAAADwAAAGRycy9kb3ducmV2LnhtbESP0WrCQBRE3wv+w3ILfRHdNQ8q0VWK&#10;VEkpLVT9gEv2mgSzd9PsapK/dwuFPg4zc4ZZb3tbizu1vnKsYTZVIIhzZyouNJxP+8kShA/IBmvH&#10;pGEgD9vN6GmNqXEdf9P9GAoRIexT1FCG0KRS+rwki37qGuLoXVxrMUTZFtK02EW4rWWi1FxarDgu&#10;lNjQrqT8erxZDfbtkC368fA5tvXPyXx49f4VlNYvz/3rCkSgPvyH/9qZ0bBQCfyeiUdAb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OqJssUAAADcAAAADwAAAAAAAAAA&#10;AAAAAAChAgAAZHJzL2Rvd25yZXYueG1sUEsFBgAAAAAEAAQA+QAAAJMDAAAAAA==&#10;" strokecolor="black [3213]" strokeweight=".5pt">
                  <v:stroke endarrow="block" joinstyle="miter"/>
                </v:shape>
                <v:shape id="Elbow Connector 703" o:spid="_x0000_s1179" type="#_x0000_t34" style="position:absolute;left:43512;top:62589;width:13416;height:6824;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0gkIMUAAADcAAAADwAAAGRycy9kb3ducmV2LnhtbESPT2sCMRTE70K/Q3gFbzXbClpWo7Sl&#10;VS9i/XPw+Ni8brbdvCxJdNdvb4SCx2FmfsNM552txZl8qBwreB5kIIgLpysuFRz2X0+vIEJE1lg7&#10;JgUXCjCfPfSmmGvX8pbOu1iKBOGQowITY5NLGQpDFsPANcTJ+3HeYkzSl1J7bBPc1vIly0bSYsVp&#10;wWBDH4aKv93JKtgvPmnN5tQVl/dfrf1x+b1pWan+Y/c2ARGpi/fwf3ulFYyzIdzOpCMgZ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0gkIMUAAADcAAAADwAAAAAAAAAA&#10;AAAAAAChAgAAZHJzL2Rvd25yZXYueG1sUEsFBgAAAAAEAAQA+QAAAJMDAAAAAA==&#10;" strokecolor="black [3213]" strokeweight=".5pt">
                  <v:stroke endarrow="block"/>
                </v:shape>
                <v:oval id="Oval 709" o:spid="_x0000_s1180" style="position:absolute;left:34684;top:76462;width:1771;height:13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DI8YA&#10;AADcAAAADwAAAGRycy9kb3ducmV2LnhtbESPT2sCMRTE74V+h/AKvdVE8V+3RhFBaMGL1oPeHpvX&#10;zdbNy7LJuls/vSkUehxm5jfMYtW7SlypCaVnDcOBAkGce1NyoeH4uX2ZgwgR2WDlmTT8UIDV8vFh&#10;gZnxHe/peoiFSBAOGWqwMdaZlCG35DAMfE2cvC/fOIxJNoU0DXYJ7io5UmoqHZacFizWtLGUXw6t&#10;03Bz493+I0zV9vt8mpTdrLWjTav181O/fgMRqY//4b/2u9EwU6/weyYdAbm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B/DI8YAAADcAAAADwAAAAAAAAAAAAAAAACYAgAAZHJz&#10;L2Rvd25yZXYueG1sUEsFBgAAAAAEAAQA9QAAAIsDAAAAAA==&#10;" fillcolor="black [3200]" strokecolor="black [1600]" strokeweight="1pt">
                  <v:stroke joinstyle="miter"/>
                </v:oval>
                <v:line id="Straight Connector 662" o:spid="_x0000_s1181" style="position:absolute;visibility:visible;mso-wrap-style:square" from="48557,32634" to="48557,438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1lsFsQAAADcAAAADwAAAGRycy9kb3ducmV2LnhtbESPS2vDMBCE74X8B7GB3mo5OZjiWgkh&#10;D0jpqXYOOS7W1nJrrYyl+vHvq0Khx2FmvmGK/Ww7MdLgW8cKNkkKgrh2uuVGwa26PD2D8AFZY+eY&#10;FCzkYb9bPRSYazfxO41laESEsM9RgQmhz6X0tSGLPnE9cfQ+3GAxRDk0Ug84Rbjt5DZNM2mx5bhg&#10;sKejofqr/LYKxvt017fJVJ+mfX2rzHm8Liep1ON6PryACDSH//Bf+6oVZNkWfs/EIyB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WWwWxAAAANwAAAAPAAAAAAAAAAAA&#10;AAAAAKECAABkcnMvZG93bnJldi54bWxQSwUGAAAAAAQABAD5AAAAkgMAAAAA&#10;" strokecolor="black [3213]" strokeweight="2.25pt">
                  <v:stroke joinstyle="miter"/>
                </v:line>
                <v:shape id="Straight Arrow Connector 17" o:spid="_x0000_s1182" type="#_x0000_t32" style="position:absolute;left:15292;top:3783;width:0;height:50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N2icMAAADbAAAADwAAAGRycy9kb3ducmV2LnhtbERPS2vCQBC+F/wPywje6sYKVaOrSEFs&#10;8dJG8XEbsmOymJ0N2dWk/75bKPQ2H99zFqvOVuJBjTeOFYyGCQji3GnDhYLDfvM8BeEDssbKMSn4&#10;Jg+rZe9pgal2LX/RIwuFiCHsU1RQhlCnUvq8JIt+6GriyF1dYzFE2BRSN9jGcFvJlyR5lRYNx4YS&#10;a3orKb9ld6sgP5xPM/o0R92OzWRb7y67cfah1KDfrecgAnXhX/znftdx/gR+f4kHyOU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PTdonDAAAA2wAAAA8AAAAAAAAAAAAA&#10;AAAAoQIAAGRycy9kb3ducmV2LnhtbFBLBQYAAAAABAAEAPkAAACRAwAAAAA=&#10;" strokecolor="black [3213]" strokeweight=".5pt">
                  <v:stroke endarrow="block" joinstyle="miter"/>
                </v:shape>
              </v:group>
            </w:pict>
          </mc:Fallback>
        </mc:AlternateConten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4CF0184C" wp14:editId="31E107BB">
                <wp:simplePos x="0" y="0"/>
                <wp:positionH relativeFrom="column">
                  <wp:posOffset>1551892</wp:posOffset>
                </wp:positionH>
                <wp:positionV relativeFrom="paragraph">
                  <wp:posOffset>303842</wp:posOffset>
                </wp:positionV>
                <wp:extent cx="1033145" cy="344149"/>
                <wp:effectExtent l="0" t="0" r="14605" b="18415"/>
                <wp:wrapNone/>
                <wp:docPr id="641" name="Rounded Rectangle 641"/>
                <wp:cNvGraphicFramePr/>
                <a:graphic xmlns:a="http://schemas.openxmlformats.org/drawingml/2006/main">
                  <a:graphicData uri="http://schemas.microsoft.com/office/word/2010/wordprocessingShape">
                    <wps:wsp>
                      <wps:cNvSpPr/>
                      <wps:spPr>
                        <a:xfrm>
                          <a:off x="0" y="0"/>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Default="00A11690" w:rsidP="00DE69F1">
                            <w:pPr>
                              <w:jc w:val="center"/>
                            </w:pPr>
                            <w: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CF0184C" id="Rounded Rectangle 641" o:spid="_x0000_s1183" style="position:absolute;left:0;text-align:left;margin-left:122.2pt;margin-top:23.9pt;width:81.35pt;height:27.1pt;z-index:2516910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" fillcolor="white [3201]" strokecolor="black [3213]" strokeweight="1pt">
                <v:stroke joinstyle="miter"/>
                <v:textbox>
                  <w:txbxContent>
                    <w:p w:rsidR="00A11690" w:rsidRDefault="00A11690" w:rsidP="00DE69F1">
                      <w:pPr>
                        <w:jc w:val="center"/>
                      </w:pPr>
                      <w:r>
                        <w:t>Password</w:t>
                      </w:r>
                    </w:p>
                  </w:txbxContent>
                </v:textbox>
              </v:roundrect>
            </w:pict>
          </mc:Fallback>
        </mc:AlternateConten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0F26EE5" wp14:editId="0F95187E">
                <wp:simplePos x="0" y="0"/>
                <wp:positionH relativeFrom="column">
                  <wp:posOffset>2353945</wp:posOffset>
                </wp:positionH>
                <wp:positionV relativeFrom="paragraph">
                  <wp:posOffset>316865</wp:posOffset>
                </wp:positionV>
                <wp:extent cx="1518920" cy="224790"/>
                <wp:effectExtent l="0" t="0" r="5080" b="3810"/>
                <wp:wrapNone/>
                <wp:docPr id="713" name="Text Box 713"/>
                <wp:cNvGraphicFramePr/>
                <a:graphic xmlns:a="http://schemas.openxmlformats.org/drawingml/2006/main">
                  <a:graphicData uri="http://schemas.microsoft.com/office/word/2010/wordprocessingShape">
                    <wps:wsp>
                      <wps:cNvSpPr txBox="1"/>
                      <wps:spPr>
                        <a:xfrm>
                          <a:off x="0" y="0"/>
                          <a:ext cx="151892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0D0271" w:rsidRDefault="00A11690" w:rsidP="00DE69F1">
                            <w:pPr>
                              <w:rPr>
                                <w:sz w:val="20"/>
                              </w:rPr>
                            </w:pPr>
                            <w:r w:rsidRPr="000D0271">
                              <w:rPr>
                                <w:sz w:val="20"/>
                              </w:rPr>
                              <w:t>Not yet authentic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26EE5" id="Text Box 713" o:spid="_x0000_s1184" type="#_x0000_t202" style="position:absolute;left:0;text-align:left;margin-left:185.35pt;margin-top:24.95pt;width:119.6pt;height:17.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" fillcolor="white [3201]" stroked="f" strokeweight=".5pt">
                <v:textbox>
                  <w:txbxContent>
                    <w:p w:rsidR="00A11690" w:rsidRPr="000D0271" w:rsidRDefault="00A11690" w:rsidP="00DE69F1">
                      <w:pPr>
                        <w:rPr>
                          <w:sz w:val="20"/>
                        </w:rPr>
                      </w:pPr>
                      <w:r w:rsidRPr="000D0271">
                        <w:rPr>
                          <w:sz w:val="20"/>
                        </w:rPr>
                        <w:t>Not yet authenticated</w:t>
                      </w:r>
                    </w:p>
                  </w:txbxContent>
                </v:textbox>
              </v:shape>
            </w:pict>
          </mc:Fallback>
        </mc:AlternateConten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5D95052" wp14:editId="5CEB3C9E">
                <wp:simplePos x="0" y="0"/>
                <wp:positionH relativeFrom="column">
                  <wp:posOffset>567798</wp:posOffset>
                </wp:positionH>
                <wp:positionV relativeFrom="paragraph">
                  <wp:posOffset>5667208</wp:posOffset>
                </wp:positionV>
                <wp:extent cx="2676525" cy="462915"/>
                <wp:effectExtent l="0" t="0" r="9525" b="0"/>
                <wp:wrapNone/>
                <wp:docPr id="722" name="Rounded Rectangle 722"/>
                <wp:cNvGraphicFramePr/>
                <a:graphic xmlns:a="http://schemas.openxmlformats.org/drawingml/2006/main">
                  <a:graphicData uri="http://schemas.microsoft.com/office/word/2010/wordprocessingShape">
                    <wps:wsp>
                      <wps:cNvSpPr/>
                      <wps:spPr>
                        <a:xfrm>
                          <a:off x="0" y="0"/>
                          <a:ext cx="2676525" cy="462915"/>
                        </a:xfrm>
                        <a:prstGeom prst="roundRect">
                          <a:avLst/>
                        </a:prstGeom>
                        <a:ln>
                          <a:noFill/>
                        </a:ln>
                      </wps:spPr>
                      <wps:style>
                        <a:lnRef idx="2">
                          <a:schemeClr val="accent6"/>
                        </a:lnRef>
                        <a:fillRef idx="1">
                          <a:schemeClr val="lt1"/>
                        </a:fillRef>
                        <a:effectRef idx="0">
                          <a:schemeClr val="accent6"/>
                        </a:effectRef>
                        <a:fontRef idx="minor">
                          <a:schemeClr val="dk1"/>
                        </a:fontRef>
                      </wps:style>
                      <wps:txbx>
                        <w:txbxContent>
                          <w:p w:rsidR="00A11690" w:rsidRPr="00A762EB" w:rsidRDefault="00A11690" w:rsidP="00DE69F1">
                            <w:pPr>
                              <w:jc w:val="center"/>
                              <w:rPr>
                                <w:sz w:val="24"/>
                              </w:rPr>
                            </w:pPr>
                            <w:r>
                              <w:rPr>
                                <w:sz w:val="24"/>
                              </w:rPr>
                              <w:t>Figure 3.5</w:t>
                            </w:r>
                            <w:r w:rsidRPr="00A762EB">
                              <w:rPr>
                                <w:sz w:val="24"/>
                              </w:rPr>
                              <w:t>: Activity Dia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5D95052" id="Rounded Rectangle 722" o:spid="_x0000_s1185" style="position:absolute;left:0;text-align:left;margin-left:44.7pt;margin-top:446.25pt;width:210.75pt;height:36.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" fillcolor="white [3201]" stroked="f" strokeweight="1pt">
                <v:stroke joinstyle="miter"/>
                <v:textbox>
                  <w:txbxContent>
                    <w:p w:rsidR="00A11690" w:rsidRPr="00A762EB" w:rsidRDefault="00A11690" w:rsidP="00DE69F1">
                      <w:pPr>
                        <w:jc w:val="center"/>
                        <w:rPr>
                          <w:sz w:val="24"/>
                        </w:rPr>
                      </w:pPr>
                      <w:r>
                        <w:rPr>
                          <w:sz w:val="24"/>
                        </w:rPr>
                        <w:t>Figure 3.5</w:t>
                      </w:r>
                      <w:r w:rsidRPr="00A762EB">
                        <w:rPr>
                          <w:sz w:val="24"/>
                        </w:rPr>
                        <w:t>: Activity Diagram</w:t>
                      </w:r>
                    </w:p>
                  </w:txbxContent>
                </v:textbox>
              </v:roundrect>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478169A4" wp14:editId="4ABE962A">
                <wp:simplePos x="0" y="0"/>
                <wp:positionH relativeFrom="column">
                  <wp:posOffset>3305439</wp:posOffset>
                </wp:positionH>
                <wp:positionV relativeFrom="paragraph">
                  <wp:posOffset>5857875</wp:posOffset>
                </wp:positionV>
                <wp:extent cx="375285" cy="265430"/>
                <wp:effectExtent l="0" t="0" r="24765" b="20320"/>
                <wp:wrapNone/>
                <wp:docPr id="710" name="Oval 710"/>
                <wp:cNvGraphicFramePr/>
                <a:graphic xmlns:a="http://schemas.openxmlformats.org/drawingml/2006/main">
                  <a:graphicData uri="http://schemas.microsoft.com/office/word/2010/wordprocessingShape">
                    <wps:wsp>
                      <wps:cNvSpPr/>
                      <wps:spPr>
                        <a:xfrm>
                          <a:off x="0" y="0"/>
                          <a:ext cx="375285" cy="26543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582DDE" id="Oval 710" o:spid="_x0000_s1026" style="position:absolute;margin-left:260.25pt;margin-top:461.25pt;width:29.55pt;height:20.9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" fillcolor="white [3201]" strokecolor="black [3213]" strokeweight="1pt">
                <v:stroke joinstyle="miter"/>
              </v:oval>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0C939E15" wp14:editId="1624306C">
                <wp:simplePos x="0" y="0"/>
                <wp:positionH relativeFrom="column">
                  <wp:posOffset>789305</wp:posOffset>
                </wp:positionH>
                <wp:positionV relativeFrom="paragraph">
                  <wp:posOffset>358404</wp:posOffset>
                </wp:positionV>
                <wp:extent cx="1424940" cy="0"/>
                <wp:effectExtent l="0" t="0" r="22860" b="19050"/>
                <wp:wrapNone/>
                <wp:docPr id="644" name="Straight Connector 644"/>
                <wp:cNvGraphicFramePr/>
                <a:graphic xmlns:a="http://schemas.openxmlformats.org/drawingml/2006/main">
                  <a:graphicData uri="http://schemas.microsoft.com/office/word/2010/wordprocessingShape">
                    <wps:wsp>
                      <wps:cNvCnPr/>
                      <wps:spPr>
                        <a:xfrm>
                          <a:off x="0" y="0"/>
                          <a:ext cx="142494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B21743" id="Straight Connector 644"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62.15pt,28.2pt" to="174.35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" strokecolor="black [3213]" strokeweight="1.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56259D5" wp14:editId="291CF581">
                <wp:simplePos x="0" y="0"/>
                <wp:positionH relativeFrom="column">
                  <wp:posOffset>3377565</wp:posOffset>
                </wp:positionH>
                <wp:positionV relativeFrom="paragraph">
                  <wp:posOffset>1465844</wp:posOffset>
                </wp:positionV>
                <wp:extent cx="6350" cy="269875"/>
                <wp:effectExtent l="76200" t="0" r="69850" b="53975"/>
                <wp:wrapNone/>
                <wp:docPr id="660" name="Straight Arrow Connector 660"/>
                <wp:cNvGraphicFramePr/>
                <a:graphic xmlns:a="http://schemas.openxmlformats.org/drawingml/2006/main">
                  <a:graphicData uri="http://schemas.microsoft.com/office/word/2010/wordprocessingShape">
                    <wps:wsp>
                      <wps:cNvCnPr/>
                      <wps:spPr>
                        <a:xfrm flipH="1">
                          <a:off x="0" y="0"/>
                          <a:ext cx="6350" cy="2698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78A29D" id="Straight Arrow Connector 660" o:spid="_x0000_s1026" type="#_x0000_t32" style="position:absolute;margin-left:265.95pt;margin-top:115.4pt;width:.5pt;height:21.25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" strokecolor="black [3213]"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7032762" wp14:editId="2F0ACC6B">
                <wp:simplePos x="0" y="0"/>
                <wp:positionH relativeFrom="column">
                  <wp:posOffset>2620932</wp:posOffset>
                </wp:positionH>
                <wp:positionV relativeFrom="paragraph">
                  <wp:posOffset>2221541</wp:posOffset>
                </wp:positionV>
                <wp:extent cx="702860" cy="299720"/>
                <wp:effectExtent l="0" t="0" r="2540" b="5080"/>
                <wp:wrapNone/>
                <wp:docPr id="712" name="Text Box 712"/>
                <wp:cNvGraphicFramePr/>
                <a:graphic xmlns:a="http://schemas.openxmlformats.org/drawingml/2006/main">
                  <a:graphicData uri="http://schemas.microsoft.com/office/word/2010/wordprocessingShape">
                    <wps:wsp>
                      <wps:cNvSpPr txBox="1"/>
                      <wps:spPr>
                        <a:xfrm>
                          <a:off x="0" y="0"/>
                          <a:ext cx="702860" cy="2997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r>
                              <w:t>Stud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32762" id="Text Box 712" o:spid="_x0000_s1186" type="#_x0000_t202" style="position:absolute;left:0;text-align:left;margin-left:206.35pt;margin-top:174.9pt;width:55.35pt;height:2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" fillcolor="white [3201]" stroked="f" strokeweight=".5pt">
                <v:textbox>
                  <w:txbxContent>
                    <w:p w:rsidR="00A11690" w:rsidRDefault="00A11690" w:rsidP="00DE69F1">
                      <w:r>
                        <w:t>Students</w:t>
                      </w:r>
                    </w:p>
                  </w:txbxContent>
                </v:textbox>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4C50FB57" wp14:editId="59C7039C">
                <wp:simplePos x="0" y="0"/>
                <wp:positionH relativeFrom="column">
                  <wp:posOffset>4809442</wp:posOffset>
                </wp:positionH>
                <wp:positionV relativeFrom="paragraph">
                  <wp:posOffset>2508383</wp:posOffset>
                </wp:positionV>
                <wp:extent cx="211455" cy="0"/>
                <wp:effectExtent l="0" t="76200" r="17145" b="95250"/>
                <wp:wrapNone/>
                <wp:docPr id="676" name="Straight Arrow Connector 676"/>
                <wp:cNvGraphicFramePr/>
                <a:graphic xmlns:a="http://schemas.openxmlformats.org/drawingml/2006/main">
                  <a:graphicData uri="http://schemas.microsoft.com/office/word/2010/wordprocessingShape">
                    <wps:wsp>
                      <wps:cNvCnPr/>
                      <wps:spPr>
                        <a:xfrm>
                          <a:off x="0" y="0"/>
                          <a:ext cx="2114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826797" id="Straight Arrow Connector 676" o:spid="_x0000_s1026" type="#_x0000_t32" style="position:absolute;margin-left:378.7pt;margin-top:197.5pt;width:16.6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" strokecolor="black [3213]"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42E24AB1" wp14:editId="7E584C07">
                <wp:simplePos x="0" y="0"/>
                <wp:positionH relativeFrom="column">
                  <wp:posOffset>2847292</wp:posOffset>
                </wp:positionH>
                <wp:positionV relativeFrom="paragraph">
                  <wp:posOffset>1136867</wp:posOffset>
                </wp:positionV>
                <wp:extent cx="1033145" cy="344149"/>
                <wp:effectExtent l="0" t="0" r="14605" b="18415"/>
                <wp:wrapNone/>
                <wp:docPr id="657" name="Rounded Rectangle 657"/>
                <wp:cNvGraphicFramePr/>
                <a:graphic xmlns:a="http://schemas.openxmlformats.org/drawingml/2006/main">
                  <a:graphicData uri="http://schemas.microsoft.com/office/word/2010/wordprocessingShape">
                    <wps:wsp>
                      <wps:cNvSpPr/>
                      <wps:spPr>
                        <a:xfrm>
                          <a:off x="0" y="0"/>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jc w:val="center"/>
                              <w:rPr>
                                <w:sz w:val="18"/>
                              </w:rPr>
                            </w:pPr>
                            <w:r w:rsidRPr="00467620">
                              <w:rPr>
                                <w:sz w:val="18"/>
                              </w:rPr>
                              <w:t>Check Acct 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2E24AB1" id="Rounded Rectangle 657" o:spid="_x0000_s1187" style="position:absolute;left:0;text-align:left;margin-left:224.2pt;margin-top:89.5pt;width:81.35pt;height:27.1pt;z-index:2516940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" fillcolor="white [3201]" strokecolor="black [3213]" strokeweight="1pt">
                <v:stroke joinstyle="miter"/>
                <v:textbox>
                  <w:txbxContent>
                    <w:p w:rsidR="00A11690" w:rsidRPr="00467620" w:rsidRDefault="00A11690" w:rsidP="00DE69F1">
                      <w:pPr>
                        <w:jc w:val="center"/>
                        <w:rPr>
                          <w:sz w:val="18"/>
                        </w:rPr>
                      </w:pPr>
                      <w:r w:rsidRPr="00467620">
                        <w:rPr>
                          <w:sz w:val="18"/>
                        </w:rPr>
                        <w:t>Check Acct Type</w:t>
                      </w:r>
                    </w:p>
                  </w:txbxContent>
                </v:textbox>
              </v:roundrect>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1C699FAE" wp14:editId="1B1FA8DC">
                <wp:simplePos x="0" y="0"/>
                <wp:positionH relativeFrom="column">
                  <wp:posOffset>294592</wp:posOffset>
                </wp:positionH>
                <wp:positionV relativeFrom="paragraph">
                  <wp:posOffset>1898820</wp:posOffset>
                </wp:positionV>
                <wp:extent cx="1033145" cy="344149"/>
                <wp:effectExtent l="0" t="0" r="14605" b="18415"/>
                <wp:wrapNone/>
                <wp:docPr id="668" name="Rounded Rectangle 668"/>
                <wp:cNvGraphicFramePr/>
                <a:graphic xmlns:a="http://schemas.openxmlformats.org/drawingml/2006/main">
                  <a:graphicData uri="http://schemas.microsoft.com/office/word/2010/wordprocessingShape">
                    <wps:wsp>
                      <wps:cNvSpPr/>
                      <wps:spPr>
                        <a:xfrm>
                          <a:off x="0" y="0"/>
                          <a:ext cx="1033145" cy="344149"/>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11690" w:rsidRPr="00467620" w:rsidRDefault="00A11690" w:rsidP="00DE69F1">
                            <w:pPr>
                              <w:jc w:val="center"/>
                              <w:rPr>
                                <w:sz w:val="18"/>
                              </w:rPr>
                            </w:pPr>
                            <w:r>
                              <w:rPr>
                                <w:sz w:val="18"/>
                              </w:rPr>
                              <w:t>Manage Pro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C699FAE" id="Rounded Rectangle 668" o:spid="_x0000_s1188" style="position:absolute;left:0;text-align:left;margin-left:23.2pt;margin-top:149.5pt;width:81.35pt;height:27.1pt;z-index:2516951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" fillcolor="white [3201]" strokecolor="black [3213]" strokeweight="1pt">
                <v:stroke joinstyle="miter"/>
                <v:textbox>
                  <w:txbxContent>
                    <w:p w:rsidR="00A11690" w:rsidRPr="00467620" w:rsidRDefault="00A11690" w:rsidP="00DE69F1">
                      <w:pPr>
                        <w:jc w:val="center"/>
                        <w:rPr>
                          <w:sz w:val="18"/>
                        </w:rPr>
                      </w:pPr>
                      <w:r>
                        <w:rPr>
                          <w:sz w:val="18"/>
                        </w:rPr>
                        <w:t>Manage Project</w:t>
                      </w:r>
                    </w:p>
                  </w:txbxContent>
                </v:textbox>
              </v:roundrect>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89DC0D0" wp14:editId="46FAAA94">
                <wp:simplePos x="0" y="0"/>
                <wp:positionH relativeFrom="column">
                  <wp:posOffset>5628592</wp:posOffset>
                </wp:positionH>
                <wp:positionV relativeFrom="paragraph">
                  <wp:posOffset>1670234</wp:posOffset>
                </wp:positionV>
                <wp:extent cx="416257" cy="2845384"/>
                <wp:effectExtent l="0" t="0" r="365125" b="31750"/>
                <wp:wrapNone/>
                <wp:docPr id="696" name="Elbow Connector 696"/>
                <wp:cNvGraphicFramePr/>
                <a:graphic xmlns:a="http://schemas.openxmlformats.org/drawingml/2006/main">
                  <a:graphicData uri="http://schemas.microsoft.com/office/word/2010/wordprocessingShape">
                    <wps:wsp>
                      <wps:cNvCnPr/>
                      <wps:spPr>
                        <a:xfrm flipH="1">
                          <a:off x="0" y="0"/>
                          <a:ext cx="416257" cy="2845384"/>
                        </a:xfrm>
                        <a:prstGeom prst="bentConnector3">
                          <a:avLst>
                            <a:gd name="adj1" fmla="val -79548"/>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1D314E" id="Elbow Connector 696" o:spid="_x0000_s1026" type="#_x0000_t34" style="position:absolute;margin-left:443.2pt;margin-top:131.5pt;width:32.8pt;height:224.05pt;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" adj="-17182" strokecolor="black [3213]" strokeweight=".5pt"/>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96EC064" wp14:editId="48D780E3">
                <wp:simplePos x="0" y="0"/>
                <wp:positionH relativeFrom="column">
                  <wp:posOffset>561292</wp:posOffset>
                </wp:positionH>
                <wp:positionV relativeFrom="paragraph">
                  <wp:posOffset>5137122</wp:posOffset>
                </wp:positionV>
                <wp:extent cx="2022674" cy="0"/>
                <wp:effectExtent l="0" t="76200" r="15875" b="95250"/>
                <wp:wrapNone/>
                <wp:docPr id="708" name="Elbow Connector 708"/>
                <wp:cNvGraphicFramePr/>
                <a:graphic xmlns:a="http://schemas.openxmlformats.org/drawingml/2006/main">
                  <a:graphicData uri="http://schemas.microsoft.com/office/word/2010/wordprocessingShape">
                    <wps:wsp>
                      <wps:cNvCnPr/>
                      <wps:spPr>
                        <a:xfrm>
                          <a:off x="0" y="0"/>
                          <a:ext cx="2022674" cy="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E2F307" id="Elbow Connector 708" o:spid="_x0000_s1026" type="#_x0000_t34" style="position:absolute;margin-left:44.2pt;margin-top:404.5pt;width:159.25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" strokecolor="black [3213]" strokeweight=".5pt">
                <v:stroke endarrow="block"/>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0E786606" wp14:editId="3BEEBAB0">
                <wp:simplePos x="0" y="0"/>
                <wp:positionH relativeFrom="column">
                  <wp:posOffset>4059555</wp:posOffset>
                </wp:positionH>
                <wp:positionV relativeFrom="paragraph">
                  <wp:posOffset>3243418</wp:posOffset>
                </wp:positionV>
                <wp:extent cx="0" cy="504825"/>
                <wp:effectExtent l="76200" t="0" r="57150" b="47625"/>
                <wp:wrapNone/>
                <wp:docPr id="685" name="Straight Arrow Connector 685"/>
                <wp:cNvGraphicFramePr/>
                <a:graphic xmlns:a="http://schemas.openxmlformats.org/drawingml/2006/main">
                  <a:graphicData uri="http://schemas.microsoft.com/office/word/2010/wordprocessingShape">
                    <wps:wsp>
                      <wps:cNvCnPr/>
                      <wps:spPr>
                        <a:xfrm>
                          <a:off x="0" y="0"/>
                          <a:ext cx="0" cy="5048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BD6ED7" id="Straight Arrow Connector 685" o:spid="_x0000_s1026" type="#_x0000_t32" style="position:absolute;margin-left:319.65pt;margin-top:255.4pt;width:0;height:39.7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" strokecolor="black [3213]"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507CC8DB" wp14:editId="5E324802">
                <wp:simplePos x="0" y="0"/>
                <wp:positionH relativeFrom="column">
                  <wp:posOffset>3914775</wp:posOffset>
                </wp:positionH>
                <wp:positionV relativeFrom="paragraph">
                  <wp:posOffset>2464273</wp:posOffset>
                </wp:positionV>
                <wp:extent cx="0" cy="314325"/>
                <wp:effectExtent l="76200" t="0" r="57150" b="47625"/>
                <wp:wrapNone/>
                <wp:docPr id="680" name="Straight Arrow Connector 680"/>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9A9F61" id="Straight Arrow Connector 680" o:spid="_x0000_s1026" type="#_x0000_t32" style="position:absolute;margin-left:308.25pt;margin-top:194.05pt;width:0;height:24.75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" strokecolor="black [3213]"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A015562" wp14:editId="30357695">
                <wp:simplePos x="0" y="0"/>
                <wp:positionH relativeFrom="column">
                  <wp:posOffset>2734384</wp:posOffset>
                </wp:positionH>
                <wp:positionV relativeFrom="paragraph">
                  <wp:posOffset>2456092</wp:posOffset>
                </wp:positionV>
                <wp:extent cx="1323340" cy="0"/>
                <wp:effectExtent l="0" t="0" r="29210" b="19050"/>
                <wp:wrapNone/>
                <wp:docPr id="664" name="Straight Connector 664"/>
                <wp:cNvGraphicFramePr/>
                <a:graphic xmlns:a="http://schemas.openxmlformats.org/drawingml/2006/main">
                  <a:graphicData uri="http://schemas.microsoft.com/office/word/2010/wordprocessingShape">
                    <wps:wsp>
                      <wps:cNvCnPr/>
                      <wps:spPr>
                        <a:xfrm>
                          <a:off x="0" y="0"/>
                          <a:ext cx="132334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94B280A" id="Straight Connector 66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215.3pt,193.4pt" to="319.5pt,19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" strokecolor="black [3213]" strokeweight="1.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E12EDC6" wp14:editId="07388EE3">
                <wp:simplePos x="0" y="0"/>
                <wp:positionH relativeFrom="column">
                  <wp:posOffset>1888490</wp:posOffset>
                </wp:positionH>
                <wp:positionV relativeFrom="paragraph">
                  <wp:posOffset>1533953</wp:posOffset>
                </wp:positionV>
                <wp:extent cx="1228298" cy="299720"/>
                <wp:effectExtent l="0" t="0" r="0" b="5080"/>
                <wp:wrapNone/>
                <wp:docPr id="716" name="Text Box 716"/>
                <wp:cNvGraphicFramePr/>
                <a:graphic xmlns:a="http://schemas.openxmlformats.org/drawingml/2006/main">
                  <a:graphicData uri="http://schemas.microsoft.com/office/word/2010/wordprocessingShape">
                    <wps:wsp>
                      <wps:cNvSpPr txBox="1"/>
                      <wps:spPr>
                        <a:xfrm>
                          <a:off x="0" y="0"/>
                          <a:ext cx="1228298" cy="2997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CE24FA" w:rsidRDefault="00A11690" w:rsidP="00DE69F1">
                            <w:pPr>
                              <w:rPr>
                                <w:sz w:val="20"/>
                              </w:rPr>
                            </w:pPr>
                            <w:r w:rsidRPr="00CE24FA">
                              <w:rPr>
                                <w:sz w:val="20"/>
                              </w:rPr>
                              <w:t>Project Coordin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12EDC6" id="Text Box 716" o:spid="_x0000_s1189" type="#_x0000_t202" style="position:absolute;left:0;text-align:left;margin-left:148.7pt;margin-top:120.8pt;width:96.7pt;height:2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" fillcolor="white [3201]" stroked="f" strokeweight=".5pt">
                <v:textbox>
                  <w:txbxContent>
                    <w:p w:rsidR="00A11690" w:rsidRPr="00CE24FA" w:rsidRDefault="00A11690" w:rsidP="00DE69F1">
                      <w:pPr>
                        <w:rPr>
                          <w:sz w:val="20"/>
                        </w:rPr>
                      </w:pPr>
                      <w:r w:rsidRPr="00CE24FA">
                        <w:rPr>
                          <w:sz w:val="20"/>
                        </w:rPr>
                        <w:t>Project Coordinator</w:t>
                      </w:r>
                    </w:p>
                  </w:txbxContent>
                </v:textbox>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FCE58A8" wp14:editId="4A2BF5BB">
                <wp:simplePos x="0" y="0"/>
                <wp:positionH relativeFrom="column">
                  <wp:posOffset>4805680</wp:posOffset>
                </wp:positionH>
                <wp:positionV relativeFrom="paragraph">
                  <wp:posOffset>2210435</wp:posOffset>
                </wp:positionV>
                <wp:extent cx="211455" cy="0"/>
                <wp:effectExtent l="0" t="76200" r="17145" b="95250"/>
                <wp:wrapNone/>
                <wp:docPr id="675" name="Straight Arrow Connector 675"/>
                <wp:cNvGraphicFramePr/>
                <a:graphic xmlns:a="http://schemas.openxmlformats.org/drawingml/2006/main">
                  <a:graphicData uri="http://schemas.microsoft.com/office/word/2010/wordprocessingShape">
                    <wps:wsp>
                      <wps:cNvCnPr/>
                      <wps:spPr>
                        <a:xfrm>
                          <a:off x="0" y="0"/>
                          <a:ext cx="21145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64FE79" id="Straight Arrow Connector 675" o:spid="_x0000_s1026" type="#_x0000_t32" style="position:absolute;margin-left:378.4pt;margin-top:174.05pt;width:16.6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" strokecolor="black [3213]"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137ED277" wp14:editId="035CD64F">
                <wp:simplePos x="0" y="0"/>
                <wp:positionH relativeFrom="column">
                  <wp:posOffset>1610360</wp:posOffset>
                </wp:positionH>
                <wp:positionV relativeFrom="paragraph">
                  <wp:posOffset>1472565</wp:posOffset>
                </wp:positionV>
                <wp:extent cx="0" cy="1143000"/>
                <wp:effectExtent l="0" t="0" r="19050" b="19050"/>
                <wp:wrapNone/>
                <wp:docPr id="666" name="Straight Connector 666"/>
                <wp:cNvGraphicFramePr/>
                <a:graphic xmlns:a="http://schemas.openxmlformats.org/drawingml/2006/main">
                  <a:graphicData uri="http://schemas.microsoft.com/office/word/2010/wordprocessingShape">
                    <wps:wsp>
                      <wps:cNvCnPr/>
                      <wps:spPr>
                        <a:xfrm>
                          <a:off x="0" y="0"/>
                          <a:ext cx="0" cy="1143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1E5B5F9" id="Straight Connector 666"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26.8pt,115.95pt" to="126.8pt,20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" strokecolor="black [3213]" strokeweight="1.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B963538" wp14:editId="6C8478BD">
                <wp:simplePos x="0" y="0"/>
                <wp:positionH relativeFrom="column">
                  <wp:posOffset>3667341</wp:posOffset>
                </wp:positionH>
                <wp:positionV relativeFrom="paragraph">
                  <wp:posOffset>1614709</wp:posOffset>
                </wp:positionV>
                <wp:extent cx="1139560" cy="299720"/>
                <wp:effectExtent l="0" t="0" r="3810" b="5080"/>
                <wp:wrapNone/>
                <wp:docPr id="717" name="Text Box 717"/>
                <wp:cNvGraphicFramePr/>
                <a:graphic xmlns:a="http://schemas.openxmlformats.org/drawingml/2006/main">
                  <a:graphicData uri="http://schemas.microsoft.com/office/word/2010/wordprocessingShape">
                    <wps:wsp>
                      <wps:cNvSpPr txBox="1"/>
                      <wps:spPr>
                        <a:xfrm>
                          <a:off x="0" y="0"/>
                          <a:ext cx="1139560" cy="2997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CE24FA" w:rsidRDefault="00A11690" w:rsidP="00DE69F1">
                            <w:pPr>
                              <w:rPr>
                                <w:sz w:val="16"/>
                              </w:rPr>
                            </w:pPr>
                            <w:r w:rsidRPr="00CE24FA">
                              <w:rPr>
                                <w:sz w:val="16"/>
                              </w:rPr>
                              <w:t>Project Supervi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963538" id="Text Box 717" o:spid="_x0000_s1190" type="#_x0000_t202" style="position:absolute;left:0;text-align:left;margin-left:288.75pt;margin-top:127.15pt;width:89.75pt;height:2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" fillcolor="white [3201]" stroked="f" strokeweight=".5pt">
                <v:textbox>
                  <w:txbxContent>
                    <w:p w:rsidR="00A11690" w:rsidRPr="00CE24FA" w:rsidRDefault="00A11690" w:rsidP="00DE69F1">
                      <w:pPr>
                        <w:rPr>
                          <w:sz w:val="16"/>
                        </w:rPr>
                      </w:pPr>
                      <w:r w:rsidRPr="00CE24FA">
                        <w:rPr>
                          <w:sz w:val="16"/>
                        </w:rPr>
                        <w:t>Project Supervisor</w:t>
                      </w:r>
                    </w:p>
                  </w:txbxContent>
                </v:textbox>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118CADF" wp14:editId="1F2B892E">
                <wp:simplePos x="0" y="0"/>
                <wp:positionH relativeFrom="column">
                  <wp:posOffset>3381591</wp:posOffset>
                </wp:positionH>
                <wp:positionV relativeFrom="paragraph">
                  <wp:posOffset>2129059</wp:posOffset>
                </wp:positionV>
                <wp:extent cx="0" cy="314344"/>
                <wp:effectExtent l="76200" t="0" r="57150" b="47625"/>
                <wp:wrapNone/>
                <wp:docPr id="663" name="Straight Arrow Connector 663"/>
                <wp:cNvGraphicFramePr/>
                <a:graphic xmlns:a="http://schemas.openxmlformats.org/drawingml/2006/main">
                  <a:graphicData uri="http://schemas.microsoft.com/office/word/2010/wordprocessingShape">
                    <wps:wsp>
                      <wps:cNvCnPr/>
                      <wps:spPr>
                        <a:xfrm>
                          <a:off x="0" y="0"/>
                          <a:ext cx="0" cy="31434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4661A5" id="Straight Arrow Connector 663" o:spid="_x0000_s1026" type="#_x0000_t32" style="position:absolute;margin-left:266.25pt;margin-top:167.65pt;width:0;height:24.7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" strokecolor="black [3213]"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643A7E14" wp14:editId="3303B356">
                <wp:simplePos x="0" y="0"/>
                <wp:positionH relativeFrom="column">
                  <wp:posOffset>2914866</wp:posOffset>
                </wp:positionH>
                <wp:positionV relativeFrom="paragraph">
                  <wp:posOffset>2452909</wp:posOffset>
                </wp:positionV>
                <wp:extent cx="0" cy="314344"/>
                <wp:effectExtent l="76200" t="0" r="57150" b="47625"/>
                <wp:wrapNone/>
                <wp:docPr id="679" name="Straight Arrow Connector 679"/>
                <wp:cNvGraphicFramePr/>
                <a:graphic xmlns:a="http://schemas.openxmlformats.org/drawingml/2006/main">
                  <a:graphicData uri="http://schemas.microsoft.com/office/word/2010/wordprocessingShape">
                    <wps:wsp>
                      <wps:cNvCnPr/>
                      <wps:spPr>
                        <a:xfrm>
                          <a:off x="0" y="0"/>
                          <a:ext cx="0" cy="31434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1C24CB" id="Straight Arrow Connector 679" o:spid="_x0000_s1026" type="#_x0000_t32" style="position:absolute;margin-left:229.5pt;margin-top:193.15pt;width:0;height:24.7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" strokecolor="black [3213]"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003BD90" wp14:editId="1A8C168E">
                <wp:simplePos x="0" y="0"/>
                <wp:positionH relativeFrom="column">
                  <wp:posOffset>4095532</wp:posOffset>
                </wp:positionH>
                <wp:positionV relativeFrom="paragraph">
                  <wp:posOffset>257611</wp:posOffset>
                </wp:positionV>
                <wp:extent cx="436729" cy="300250"/>
                <wp:effectExtent l="0" t="0" r="1905" b="5080"/>
                <wp:wrapNone/>
                <wp:docPr id="714" name="Text Box 714"/>
                <wp:cNvGraphicFramePr/>
                <a:graphic xmlns:a="http://schemas.openxmlformats.org/drawingml/2006/main">
                  <a:graphicData uri="http://schemas.microsoft.com/office/word/2010/wordprocessingShape">
                    <wps:wsp>
                      <wps:cNvSpPr txBox="1"/>
                      <wps:spPr>
                        <a:xfrm>
                          <a:off x="0" y="0"/>
                          <a:ext cx="436729" cy="300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3BD90" id="Text Box 714" o:spid="_x0000_s1191" type="#_x0000_t202" style="position:absolute;left:0;text-align:left;margin-left:322.5pt;margin-top:20.3pt;width:34.4pt;height:23.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" fillcolor="white [3201]" stroked="f" strokeweight=".5pt">
                <v:textbox>
                  <w:txbxContent>
                    <w:p w:rsidR="00A11690" w:rsidRDefault="00A11690" w:rsidP="00DE69F1">
                      <w:r>
                        <w:t>No</w:t>
                      </w:r>
                    </w:p>
                  </w:txbxContent>
                </v:textbox>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B4A05E1" wp14:editId="31D0365F">
                <wp:simplePos x="0" y="0"/>
                <wp:positionH relativeFrom="column">
                  <wp:posOffset>3324927</wp:posOffset>
                </wp:positionH>
                <wp:positionV relativeFrom="paragraph">
                  <wp:posOffset>795494</wp:posOffset>
                </wp:positionV>
                <wp:extent cx="436729" cy="300250"/>
                <wp:effectExtent l="0" t="0" r="1905" b="5080"/>
                <wp:wrapNone/>
                <wp:docPr id="715" name="Text Box 715"/>
                <wp:cNvGraphicFramePr/>
                <a:graphic xmlns:a="http://schemas.openxmlformats.org/drawingml/2006/main">
                  <a:graphicData uri="http://schemas.microsoft.com/office/word/2010/wordprocessingShape">
                    <wps:wsp>
                      <wps:cNvSpPr txBox="1"/>
                      <wps:spPr>
                        <a:xfrm>
                          <a:off x="0" y="0"/>
                          <a:ext cx="436729" cy="3002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Default="00A11690" w:rsidP="00DE69F1">
                            <w: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A05E1" id="Text Box 715" o:spid="_x0000_s1192" type="#_x0000_t202" style="position:absolute;left:0;text-align:left;margin-left:261.8pt;margin-top:62.65pt;width:34.4pt;height:2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" fillcolor="white [3201]" stroked="f" strokeweight=".5pt">
                <v:textbox>
                  <w:txbxContent>
                    <w:p w:rsidR="00A11690" w:rsidRDefault="00A11690" w:rsidP="00DE69F1">
                      <w:r>
                        <w:t>Yes</w:t>
                      </w:r>
                    </w:p>
                  </w:txbxContent>
                </v:textbox>
              </v:shape>
            </w:pict>
          </mc:Fallback>
        </mc:AlternateContent>
      </w:r>
      <w:r w:rsidRPr="00DE69F1">
        <w:rPr>
          <w:rFonts w:ascii="Times New Roman" w:hAnsi="Times New Roman" w:cs="Times New Roman"/>
          <w:sz w:val="24"/>
          <w:szCs w:val="24"/>
        </w:rPr>
        <w:br w:type="page"/>
      </w:r>
    </w:p>
    <w:p w:rsidR="00DE69F1" w:rsidRPr="00DE69F1" w:rsidRDefault="00DE69F1" w:rsidP="00DE69F1">
      <w:pPr>
        <w:pStyle w:val="Heading3"/>
        <w:spacing w:line="360" w:lineRule="auto"/>
        <w:jc w:val="both"/>
        <w:rPr>
          <w:rFonts w:ascii="Times New Roman" w:hAnsi="Times New Roman" w:cs="Times New Roman"/>
          <w:color w:val="auto"/>
        </w:rPr>
      </w:pPr>
      <w:r w:rsidRPr="00DE69F1">
        <w:rPr>
          <w:rFonts w:ascii="Times New Roman" w:hAnsi="Times New Roman" w:cs="Times New Roman"/>
          <w:color w:val="auto"/>
        </w:rPr>
        <w:lastRenderedPageBreak/>
        <w:t>3.8.2 Class Diagram</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Class diagram is to describe the specific static view of a system. For the proposed system, the class diagram is presented below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14:anchorId="1BC2A5BE" wp14:editId="155D2B97">
                <wp:simplePos x="0" y="0"/>
                <wp:positionH relativeFrom="column">
                  <wp:posOffset>555541</wp:posOffset>
                </wp:positionH>
                <wp:positionV relativeFrom="paragraph">
                  <wp:posOffset>93980</wp:posOffset>
                </wp:positionV>
                <wp:extent cx="5624830" cy="7525289"/>
                <wp:effectExtent l="0" t="0" r="13970" b="19050"/>
                <wp:wrapNone/>
                <wp:docPr id="721" name="Group 721"/>
                <wp:cNvGraphicFramePr/>
                <a:graphic xmlns:a="http://schemas.openxmlformats.org/drawingml/2006/main">
                  <a:graphicData uri="http://schemas.microsoft.com/office/word/2010/wordprocessingGroup">
                    <wpg:wgp>
                      <wpg:cNvGrpSpPr/>
                      <wpg:grpSpPr>
                        <a:xfrm>
                          <a:off x="0" y="0"/>
                          <a:ext cx="5624830" cy="7525289"/>
                          <a:chOff x="0" y="0"/>
                          <a:chExt cx="5624830" cy="7525289"/>
                        </a:xfrm>
                      </wpg:grpSpPr>
                      <wps:wsp>
                        <wps:cNvPr id="26" name="Text Box 26"/>
                        <wps:cNvSpPr txBox="1"/>
                        <wps:spPr>
                          <a:xfrm>
                            <a:off x="3808023" y="2339350"/>
                            <a:ext cx="496558" cy="30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033173" w:rsidRDefault="00A11690" w:rsidP="00DE69F1">
                              <w:pPr>
                                <w:rPr>
                                  <w:sz w:val="14"/>
                                </w:rPr>
                              </w:pPr>
                              <w:r w:rsidRPr="00033173">
                                <w:rPr>
                                  <w:color w:val="000000" w:themeColor="text1"/>
                                  <w:sz w:val="14"/>
                                </w:rPr>
                                <w:t>Appro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flipH="1" flipV="1">
                            <a:off x="4943475" y="3267075"/>
                            <a:ext cx="25879" cy="1542259"/>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3" name="Rectangle 123"/>
                        <wps:cNvSpPr/>
                        <wps:spPr>
                          <a:xfrm>
                            <a:off x="0" y="19050"/>
                            <a:ext cx="1545074" cy="2621915"/>
                          </a:xfrm>
                          <a:prstGeom prst="rect">
                            <a:avLst/>
                          </a:prstGeom>
                        </wps:spPr>
                        <wps:style>
                          <a:lnRef idx="2">
                            <a:schemeClr val="dk1"/>
                          </a:lnRef>
                          <a:fillRef idx="1">
                            <a:schemeClr val="lt1"/>
                          </a:fillRef>
                          <a:effectRef idx="0">
                            <a:schemeClr val="dk1"/>
                          </a:effectRef>
                          <a:fontRef idx="minor">
                            <a:schemeClr val="dk1"/>
                          </a:fontRef>
                        </wps:style>
                        <wps:txbx>
                          <w:txbxContent>
                            <w:p w:rsidR="00A11690" w:rsidRDefault="00A11690" w:rsidP="00DE69F1">
                              <w:pPr>
                                <w:jc w:val="center"/>
                                <w:rPr>
                                  <w:rFonts w:ascii="Times New Roman" w:hAnsi="Times New Roman" w:cs="Times New Roman"/>
                                  <w:b/>
                                  <w:sz w:val="28"/>
                                  <w:szCs w:val="28"/>
                                </w:rPr>
                              </w:pPr>
                              <w:r>
                                <w:rPr>
                                  <w:rFonts w:ascii="Times New Roman" w:hAnsi="Times New Roman" w:cs="Times New Roman"/>
                                  <w:b/>
                                  <w:sz w:val="28"/>
                                  <w:szCs w:val="28"/>
                                </w:rPr>
                                <w:t>STUDENTS</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Name</w:t>
                              </w:r>
                            </w:p>
                            <w:p w:rsidR="00A11690" w:rsidRDefault="00A11690" w:rsidP="00DE69F1">
                              <w:pPr>
                                <w:spacing w:line="240" w:lineRule="auto"/>
                                <w:rPr>
                                  <w:rFonts w:ascii="Times New Roman" w:hAnsi="Times New Roman" w:cs="Times New Roman"/>
                                  <w:sz w:val="18"/>
                                  <w:szCs w:val="18"/>
                                </w:rPr>
                              </w:pPr>
                              <w:r w:rsidRPr="00E173DC">
                                <w:rPr>
                                  <w:rFonts w:ascii="Times New Roman" w:hAnsi="Times New Roman" w:cs="Times New Roman"/>
                                  <w:sz w:val="18"/>
                                  <w:szCs w:val="18"/>
                                </w:rPr>
                                <w:t>-</w:t>
                              </w:r>
                              <w:r>
                                <w:rPr>
                                  <w:rFonts w:ascii="Times New Roman" w:hAnsi="Times New Roman" w:cs="Times New Roman"/>
                                  <w:sz w:val="18"/>
                                  <w:szCs w:val="18"/>
                                </w:rPr>
                                <w:t>registration number</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E173DC">
                                <w:rPr>
                                  <w:rFonts w:ascii="Times New Roman" w:hAnsi="Times New Roman" w:cs="Times New Roman"/>
                                  <w:sz w:val="18"/>
                                  <w:szCs w:val="18"/>
                                </w:rPr>
                                <w:t>password</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authenticate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Login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update profile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generate supervisor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Submit Proposal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upload Documentation ();</w:t>
                              </w:r>
                              <w:r>
                                <w:rPr>
                                  <w:rFonts w:ascii="Times New Roman" w:hAnsi="Times New Roman" w:cs="Times New Roman"/>
                                  <w:sz w:val="18"/>
                                  <w:szCs w:val="18"/>
                                </w:rPr>
                                <w:br/>
                                <w:t>+ view Feedback ();</w:t>
                              </w:r>
                            </w:p>
                            <w:p w:rsidR="00A11690" w:rsidRDefault="00A11690" w:rsidP="00DE69F1">
                              <w:pPr>
                                <w:spacing w:line="240" w:lineRule="auto"/>
                                <w:rPr>
                                  <w:rFonts w:ascii="Times New Roman" w:hAnsi="Times New Roman" w:cs="Times New Roman"/>
                                  <w:sz w:val="18"/>
                                  <w:szCs w:val="18"/>
                                </w:rPr>
                              </w:pPr>
                            </w:p>
                            <w:p w:rsidR="00A11690" w:rsidRDefault="00A11690" w:rsidP="00DE69F1">
                              <w:pPr>
                                <w:spacing w:line="240" w:lineRule="auto"/>
                                <w:rPr>
                                  <w:rFonts w:ascii="Times New Roman" w:hAnsi="Times New Roman" w:cs="Times New Roman"/>
                                  <w:sz w:val="18"/>
                                  <w:szCs w:val="18"/>
                                </w:rPr>
                              </w:pPr>
                            </w:p>
                            <w:p w:rsidR="00A11690" w:rsidRPr="00E173DC" w:rsidRDefault="00A11690" w:rsidP="00DE69F1">
                              <w:pPr>
                                <w:spacing w:line="240" w:lineRule="auto"/>
                                <w:rPr>
                                  <w:rFonts w:ascii="Times New Roman" w:hAnsi="Times New Roman" w:cs="Times New Roman"/>
                                  <w:sz w:val="18"/>
                                  <w:szCs w:val="18"/>
                                </w:rPr>
                              </w:pPr>
                            </w:p>
                            <w:p w:rsidR="00A11690" w:rsidRDefault="00A11690" w:rsidP="00DE69F1">
                              <w:pPr>
                                <w:rPr>
                                  <w:rFonts w:ascii="Times New Roman" w:hAnsi="Times New Roman" w:cs="Times New Roman"/>
                                  <w:sz w:val="28"/>
                                  <w:szCs w:val="28"/>
                                </w:rPr>
                              </w:pPr>
                            </w:p>
                            <w:p w:rsidR="00A11690" w:rsidRDefault="00A11690" w:rsidP="00DE69F1">
                              <w:pPr>
                                <w:rPr>
                                  <w:rFonts w:ascii="Times New Roman" w:hAnsi="Times New Roman" w:cs="Times New Roman"/>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0" name="Rectangle 490"/>
                        <wps:cNvSpPr/>
                        <wps:spPr>
                          <a:xfrm>
                            <a:off x="4314825" y="0"/>
                            <a:ext cx="1231900" cy="3200400"/>
                          </a:xfrm>
                          <a:prstGeom prst="rect">
                            <a:avLst/>
                          </a:prstGeom>
                        </wps:spPr>
                        <wps:style>
                          <a:lnRef idx="2">
                            <a:schemeClr val="dk1"/>
                          </a:lnRef>
                          <a:fillRef idx="1">
                            <a:schemeClr val="lt1"/>
                          </a:fillRef>
                          <a:effectRef idx="0">
                            <a:schemeClr val="dk1"/>
                          </a:effectRef>
                          <a:fontRef idx="minor">
                            <a:schemeClr val="dk1"/>
                          </a:fontRef>
                        </wps:style>
                        <wps:txbx>
                          <w:txbxContent>
                            <w:p w:rsidR="00A11690" w:rsidRPr="00782830" w:rsidRDefault="00A11690" w:rsidP="00DE69F1">
                              <w:pPr>
                                <w:jc w:val="center"/>
                                <w:rPr>
                                  <w:rFonts w:ascii="Times New Roman" w:hAnsi="Times New Roman" w:cs="Times New Roman"/>
                                  <w:b/>
                                </w:rPr>
                              </w:pPr>
                              <w:r>
                                <w:rPr>
                                  <w:rFonts w:ascii="Times New Roman" w:hAnsi="Times New Roman" w:cs="Times New Roman"/>
                                  <w:b/>
                                </w:rPr>
                                <w:t>Project SUPERVISOR</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Name</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User ID</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w:t>
                              </w:r>
                              <w:r w:rsidRPr="00E173DC">
                                <w:rPr>
                                  <w:rFonts w:ascii="Times New Roman" w:hAnsi="Times New Roman" w:cs="Times New Roman"/>
                                  <w:sz w:val="18"/>
                                  <w:szCs w:val="18"/>
                                </w:rPr>
                                <w:t>password</w:t>
                              </w:r>
                            </w:p>
                            <w:p w:rsidR="00A11690" w:rsidRDefault="00A11690" w:rsidP="00DE69F1">
                              <w:pPr>
                                <w:rPr>
                                  <w:rFonts w:ascii="Times New Roman" w:hAnsi="Times New Roman" w:cs="Times New Roman"/>
                                  <w:sz w:val="18"/>
                                  <w:szCs w:val="18"/>
                                </w:rPr>
                              </w:pP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authenticate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login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 Suggest Topics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manage proposal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manage chapters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send feedback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Grade student ();</w:t>
                              </w: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2143125" y="2305050"/>
                            <a:ext cx="1682150" cy="2338705"/>
                          </a:xfrm>
                          <a:prstGeom prst="rect">
                            <a:avLst/>
                          </a:prstGeom>
                        </wps:spPr>
                        <wps:style>
                          <a:lnRef idx="2">
                            <a:schemeClr val="dk1"/>
                          </a:lnRef>
                          <a:fillRef idx="1">
                            <a:schemeClr val="lt1"/>
                          </a:fillRef>
                          <a:effectRef idx="0">
                            <a:schemeClr val="dk1"/>
                          </a:effectRef>
                          <a:fontRef idx="minor">
                            <a:schemeClr val="dk1"/>
                          </a:fontRef>
                        </wps:style>
                        <wps:txbx>
                          <w:txbxContent>
                            <w:p w:rsidR="00A11690" w:rsidRPr="00635AC4" w:rsidRDefault="00A11690" w:rsidP="00DE69F1">
                              <w:pPr>
                                <w:jc w:val="center"/>
                                <w:rPr>
                                  <w:rFonts w:ascii="Times New Roman" w:hAnsi="Times New Roman" w:cs="Times New Roman"/>
                                  <w:b/>
                                  <w:sz w:val="24"/>
                                  <w:szCs w:val="28"/>
                                </w:rPr>
                              </w:pPr>
                              <w:r w:rsidRPr="00635AC4">
                                <w:rPr>
                                  <w:rFonts w:ascii="Times New Roman" w:hAnsi="Times New Roman" w:cs="Times New Roman"/>
                                  <w:b/>
                                  <w:sz w:val="24"/>
                                  <w:szCs w:val="28"/>
                                </w:rPr>
                                <w:t>PROJECT</w:t>
                              </w:r>
                              <w:r>
                                <w:rPr>
                                  <w:rFonts w:ascii="Times New Roman" w:hAnsi="Times New Roman" w:cs="Times New Roman"/>
                                  <w:b/>
                                  <w:sz w:val="24"/>
                                  <w:szCs w:val="28"/>
                                </w:rPr>
                                <w:t xml:space="preserve"> DOCUMENT</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Document number</w:t>
                              </w:r>
                            </w:p>
                            <w:p w:rsidR="00A11690" w:rsidRDefault="00A11690" w:rsidP="00DE69F1">
                              <w:pPr>
                                <w:spacing w:line="240" w:lineRule="auto"/>
                                <w:rPr>
                                  <w:rFonts w:ascii="Times New Roman" w:hAnsi="Times New Roman" w:cs="Times New Roman"/>
                                  <w:sz w:val="18"/>
                                  <w:szCs w:val="18"/>
                                </w:rPr>
                              </w:pPr>
                              <w:r w:rsidRPr="00E173DC">
                                <w:rPr>
                                  <w:rFonts w:ascii="Times New Roman" w:hAnsi="Times New Roman" w:cs="Times New Roman"/>
                                  <w:sz w:val="18"/>
                                  <w:szCs w:val="18"/>
                                </w:rPr>
                                <w:t>-</w:t>
                              </w:r>
                              <w:r>
                                <w:rPr>
                                  <w:rFonts w:ascii="Times New Roman" w:hAnsi="Times New Roman" w:cs="Times New Roman"/>
                                  <w:sz w:val="18"/>
                                  <w:szCs w:val="18"/>
                                </w:rPr>
                                <w:t xml:space="preserve"> File Type</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File Status</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xml:space="preserve">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Document Status ();</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Uploads Document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view feedback ();</w:t>
                              </w:r>
                            </w:p>
                            <w:p w:rsidR="00A11690" w:rsidRPr="00E173DC" w:rsidRDefault="00A11690" w:rsidP="00DE69F1">
                              <w:pPr>
                                <w:spacing w:line="240" w:lineRule="auto"/>
                                <w:rPr>
                                  <w:rFonts w:ascii="Times New Roman" w:hAnsi="Times New Roman" w:cs="Times New Roman"/>
                                  <w:sz w:val="18"/>
                                  <w:szCs w:val="18"/>
                                </w:rPr>
                              </w:pPr>
                            </w:p>
                            <w:p w:rsidR="00A11690" w:rsidRDefault="00A11690" w:rsidP="00DE69F1">
                              <w:pPr>
                                <w:rPr>
                                  <w:rFonts w:ascii="Times New Roman" w:hAnsi="Times New Roman" w:cs="Times New Roman"/>
                                  <w:sz w:val="28"/>
                                  <w:szCs w:val="28"/>
                                </w:rPr>
                              </w:pPr>
                            </w:p>
                            <w:p w:rsidR="00A11690" w:rsidRDefault="00A11690" w:rsidP="00DE69F1">
                              <w:pPr>
                                <w:rPr>
                                  <w:rFonts w:ascii="Times New Roman" w:hAnsi="Times New Roman" w:cs="Times New Roman"/>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4200525" y="4695825"/>
                            <a:ext cx="1424305" cy="2829464"/>
                          </a:xfrm>
                          <a:prstGeom prst="rect">
                            <a:avLst/>
                          </a:prstGeom>
                        </wps:spPr>
                        <wps:style>
                          <a:lnRef idx="2">
                            <a:schemeClr val="dk1"/>
                          </a:lnRef>
                          <a:fillRef idx="1">
                            <a:schemeClr val="lt1"/>
                          </a:fillRef>
                          <a:effectRef idx="0">
                            <a:schemeClr val="dk1"/>
                          </a:effectRef>
                          <a:fontRef idx="minor">
                            <a:schemeClr val="dk1"/>
                          </a:fontRef>
                        </wps:style>
                        <wps:txbx>
                          <w:txbxContent>
                            <w:p w:rsidR="00A11690" w:rsidRPr="00635AC4" w:rsidRDefault="00A11690" w:rsidP="00DE69F1">
                              <w:pPr>
                                <w:jc w:val="center"/>
                                <w:rPr>
                                  <w:rFonts w:ascii="Times New Roman" w:hAnsi="Times New Roman" w:cs="Times New Roman"/>
                                  <w:b/>
                                  <w:sz w:val="24"/>
                                  <w:szCs w:val="18"/>
                                </w:rPr>
                              </w:pPr>
                              <w:r w:rsidRPr="00635AC4">
                                <w:rPr>
                                  <w:rFonts w:ascii="Times New Roman" w:hAnsi="Times New Roman" w:cs="Times New Roman"/>
                                  <w:b/>
                                  <w:sz w:val="24"/>
                                  <w:szCs w:val="18"/>
                                </w:rPr>
                                <w:t xml:space="preserve">Project </w:t>
                              </w:r>
                              <w:r>
                                <w:rPr>
                                  <w:rFonts w:ascii="Times New Roman" w:hAnsi="Times New Roman" w:cs="Times New Roman"/>
                                  <w:b/>
                                  <w:sz w:val="24"/>
                                  <w:szCs w:val="18"/>
                                </w:rPr>
                                <w:t>C</w:t>
                              </w:r>
                              <w:r w:rsidRPr="00635AC4">
                                <w:rPr>
                                  <w:rFonts w:ascii="Times New Roman" w:hAnsi="Times New Roman" w:cs="Times New Roman"/>
                                  <w:b/>
                                  <w:sz w:val="24"/>
                                  <w:szCs w:val="18"/>
                                </w:rPr>
                                <w:t>oordinator</w:t>
                              </w:r>
                            </w:p>
                            <w:p w:rsidR="00A11690" w:rsidRDefault="00A11690" w:rsidP="00DE69F1">
                              <w:pPr>
                                <w:spacing w:line="240" w:lineRule="auto"/>
                                <w:rPr>
                                  <w:rFonts w:ascii="Times New Roman" w:hAnsi="Times New Roman" w:cs="Times New Roman"/>
                                  <w:sz w:val="18"/>
                                  <w:szCs w:val="18"/>
                                </w:rPr>
                              </w:pPr>
                            </w:p>
                            <w:p w:rsidR="00A11690" w:rsidRPr="00E173DC" w:rsidRDefault="00A11690" w:rsidP="00DE69F1">
                              <w:pPr>
                                <w:spacing w:line="240" w:lineRule="auto"/>
                                <w:rPr>
                                  <w:rFonts w:ascii="Times New Roman" w:hAnsi="Times New Roman" w:cs="Times New Roman"/>
                                  <w:sz w:val="18"/>
                                  <w:szCs w:val="18"/>
                                </w:rPr>
                              </w:pPr>
                              <w:r w:rsidRPr="00E173DC">
                                <w:rPr>
                                  <w:rFonts w:ascii="Times New Roman" w:hAnsi="Times New Roman" w:cs="Times New Roman"/>
                                  <w:sz w:val="18"/>
                                  <w:szCs w:val="18"/>
                                </w:rPr>
                                <w:t>-</w:t>
                              </w:r>
                              <w:r>
                                <w:rPr>
                                  <w:rFonts w:ascii="Times New Roman" w:hAnsi="Times New Roman" w:cs="Times New Roman"/>
                                  <w:sz w:val="18"/>
                                  <w:szCs w:val="18"/>
                                </w:rPr>
                                <w:t>User ID</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w:t>
                              </w:r>
                              <w:r w:rsidRPr="00E173DC">
                                <w:rPr>
                                  <w:rFonts w:ascii="Times New Roman" w:hAnsi="Times New Roman" w:cs="Times New Roman"/>
                                  <w:sz w:val="18"/>
                                  <w:szCs w:val="18"/>
                                </w:rPr>
                                <w:t>password</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Login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add user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remove user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manage project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post notification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publish Topics ();</w:t>
                              </w:r>
                            </w:p>
                            <w:p w:rsidR="00A11690" w:rsidRDefault="00A11690" w:rsidP="00DE69F1">
                              <w:pPr>
                                <w:spacing w:line="240" w:lineRule="auto"/>
                                <w:rPr>
                                  <w:rFonts w:ascii="Times New Roman" w:hAnsi="Times New Roman" w:cs="Times New Roman"/>
                                  <w:sz w:val="18"/>
                                  <w:szCs w:val="18"/>
                                </w:rPr>
                              </w:pPr>
                            </w:p>
                            <w:p w:rsidR="00A11690" w:rsidRDefault="00A11690" w:rsidP="00DE69F1">
                              <w:pPr>
                                <w:spacing w:line="240" w:lineRule="auto"/>
                                <w:rPr>
                                  <w:rFonts w:ascii="Times New Roman" w:hAnsi="Times New Roman" w:cs="Times New Roman"/>
                                  <w:sz w:val="18"/>
                                  <w:szCs w:val="18"/>
                                </w:rPr>
                              </w:pPr>
                            </w:p>
                            <w:p w:rsidR="00A11690" w:rsidRPr="00E173DC" w:rsidRDefault="00A11690" w:rsidP="00DE69F1">
                              <w:pPr>
                                <w:spacing w:line="240" w:lineRule="auto"/>
                                <w:rPr>
                                  <w:rFonts w:ascii="Times New Roman" w:hAnsi="Times New Roman" w:cs="Times New Roman"/>
                                  <w:sz w:val="18"/>
                                  <w:szCs w:val="18"/>
                                </w:rPr>
                              </w:pPr>
                            </w:p>
                            <w:p w:rsidR="00A11690" w:rsidRDefault="00A11690" w:rsidP="00DE69F1">
                              <w:pPr>
                                <w:rPr>
                                  <w:rFonts w:ascii="Times New Roman" w:hAnsi="Times New Roman" w:cs="Times New Roman"/>
                                  <w:sz w:val="28"/>
                                  <w:szCs w:val="28"/>
                                </w:rPr>
                              </w:pPr>
                            </w:p>
                            <w:p w:rsidR="00A11690" w:rsidRDefault="00A11690" w:rsidP="00DE69F1">
                              <w:pPr>
                                <w:rPr>
                                  <w:rFonts w:ascii="Times New Roman" w:hAnsi="Times New Roman" w:cs="Times New Roman"/>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Straight Arrow Connector 399"/>
                        <wps:cNvCnPr/>
                        <wps:spPr>
                          <a:xfrm flipV="1">
                            <a:off x="1552575" y="1190625"/>
                            <a:ext cx="2760833" cy="82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516" name="Straight Arrow Connector 516"/>
                        <wps:cNvCnPr/>
                        <wps:spPr>
                          <a:xfrm>
                            <a:off x="809625" y="3552825"/>
                            <a:ext cx="133149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8" name="Text Box 28"/>
                        <wps:cNvSpPr txBox="1"/>
                        <wps:spPr>
                          <a:xfrm>
                            <a:off x="1743075" y="6076950"/>
                            <a:ext cx="1569720" cy="30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DD5B08" w:rsidRDefault="00A11690" w:rsidP="00DE69F1">
                              <w:pPr>
                                <w:spacing w:line="360" w:lineRule="auto"/>
                                <w:jc w:val="center"/>
                                <w:rPr>
                                  <w:color w:val="000000" w:themeColor="text1"/>
                                </w:rPr>
                              </w:pPr>
                              <w:r>
                                <w:rPr>
                                  <w:color w:val="000000" w:themeColor="text1"/>
                                </w:rPr>
                                <w:t>Manages</w:t>
                              </w:r>
                            </w:p>
                            <w:p w:rsidR="00A11690" w:rsidRDefault="00A11690" w:rsidP="00DE69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BC2A5BE" id="Group 721" o:spid="_x0000_s1193" style="position:absolute;left:0;text-align:left;margin-left:43.75pt;margin-top:7.4pt;width:442.9pt;height:592.55pt;z-index:251680768" coordsize="56248,75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">
                <v:shape id="Text Box 26" o:spid="_x0000_s1194" type="#_x0000_t202" style="position:absolute;left:38080;top:23393;width:4965;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qwisUA&#10;AADbAAAADwAAAGRycy9kb3ducmV2LnhtbESPT2vCQBTE7wW/w/IEL0U3KlVJXUXE/sGbRi29PbKv&#10;STD7NmS3Sfz2bqHgcZiZ3zDLdWdK0VDtCssKxqMIBHFqdcGZglPyNlyAcB5ZY2mZFNzIwXrVe1pi&#10;rG3LB2qOPhMBwi5GBbn3VSylS3My6Ea2Ig7ej60N+iDrTOoa2wA3pZxE0UwaLDgs5FjRNqf0evw1&#10;Cr6fs6+9697P7fRlWu0+mmR+0YlSg363eQXhqfOP8H/7UyuYzODvS/gBcn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KrCKxQAAANsAAAAPAAAAAAAAAAAAAAAAAJgCAABkcnMv&#10;ZG93bnJldi54bWxQSwUGAAAAAAQABAD1AAAAigMAAAAA&#10;" fillcolor="white [3201]" stroked="f" strokeweight=".5pt">
                  <v:textbox>
                    <w:txbxContent>
                      <w:p w:rsidR="00A11690" w:rsidRPr="00033173" w:rsidRDefault="00A11690" w:rsidP="00DE69F1">
                        <w:pPr>
                          <w:rPr>
                            <w:sz w:val="14"/>
                          </w:rPr>
                        </w:pPr>
                        <w:r w:rsidRPr="00033173">
                          <w:rPr>
                            <w:color w:val="000000" w:themeColor="text1"/>
                            <w:sz w:val="14"/>
                          </w:rPr>
                          <w:t>Approve</w:t>
                        </w:r>
                      </w:p>
                    </w:txbxContent>
                  </v:textbox>
                </v:shape>
                <v:shape id="Straight Arrow Connector 25" o:spid="_x0000_s1195" type="#_x0000_t32" style="position:absolute;left:49434;top:32670;width:259;height:1542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cTCC8UAAADbAAAADwAAAGRycy9kb3ducmV2LnhtbESPS2vDMBCE74H+B7GF3hK5NkmLG8WU&#10;kELJoZDHIcettbEdWytjyY/++6pQyHGYmW+YdTaZRgzUucqygudFBII4t7riQsH59DF/BeE8ssbG&#10;Min4IQfZ5mG2xlTbkQ80HH0hAoRdigpK79tUSpeXZNAtbEscvKvtDPogu0LqDscAN42Mo2glDVYc&#10;FkpsaVtSXh97o0BeEuz7+Htvbi+n81jvqLkkX0o9PU7vbyA8Tf4e/m9/agXxEv6+hB8gN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cTCC8UAAADbAAAADwAAAAAAAAAA&#10;AAAAAAChAgAAZHJzL2Rvd25yZXYueG1sUEsFBgAAAAAEAAQA+QAAAJMDAAAAAA==&#10;" strokecolor="#0d0d0d [3069]" strokeweight=".5pt">
                  <v:stroke endarrow="block" joinstyle="miter"/>
                </v:shape>
                <v:rect id="Rectangle 123" o:spid="_x0000_s1196" style="position:absolute;top:190;width:15450;height:26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6CfVcMA&#10;AADcAAAADwAAAGRycy9kb3ducmV2LnhtbERPS2vCQBC+F/oflin0Vje1YDW6CSIKgqXi4+BxyI5J&#10;aHY27K5J/PfdQsHbfHzPWeSDaURHzteWFbyPEhDEhdU1lwrOp83bFIQPyBoby6TgTh7y7Plpgam2&#10;PR+oO4ZSxBD2KSqoQmhTKX1RkUE/si1x5K7WGQwRulJqh30MN40cJ8lEGqw5NlTY0qqi4ud4Mwrs&#10;vr43Szf77r7o87Lbh6QfJmulXl+G5RxEoCE8xP/urY7zxx/w90y8QG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6CfVcMAAADcAAAADwAAAAAAAAAAAAAAAACYAgAAZHJzL2Rv&#10;d25yZXYueG1sUEsFBgAAAAAEAAQA9QAAAIgDAAAAAA==&#10;" fillcolor="white [3201]" strokecolor="black [3200]" strokeweight="1pt">
                  <v:textbox>
                    <w:txbxContent>
                      <w:p w:rsidR="00A11690" w:rsidRDefault="00A11690" w:rsidP="00DE69F1">
                        <w:pPr>
                          <w:jc w:val="center"/>
                          <w:rPr>
                            <w:rFonts w:ascii="Times New Roman" w:hAnsi="Times New Roman" w:cs="Times New Roman"/>
                            <w:b/>
                            <w:sz w:val="28"/>
                            <w:szCs w:val="28"/>
                          </w:rPr>
                        </w:pPr>
                        <w:r>
                          <w:rPr>
                            <w:rFonts w:ascii="Times New Roman" w:hAnsi="Times New Roman" w:cs="Times New Roman"/>
                            <w:b/>
                            <w:sz w:val="28"/>
                            <w:szCs w:val="28"/>
                          </w:rPr>
                          <w:t>STUDENTS</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Name</w:t>
                        </w:r>
                      </w:p>
                      <w:p w:rsidR="00A11690" w:rsidRDefault="00A11690" w:rsidP="00DE69F1">
                        <w:pPr>
                          <w:spacing w:line="240" w:lineRule="auto"/>
                          <w:rPr>
                            <w:rFonts w:ascii="Times New Roman" w:hAnsi="Times New Roman" w:cs="Times New Roman"/>
                            <w:sz w:val="18"/>
                            <w:szCs w:val="18"/>
                          </w:rPr>
                        </w:pPr>
                        <w:r w:rsidRPr="00E173DC">
                          <w:rPr>
                            <w:rFonts w:ascii="Times New Roman" w:hAnsi="Times New Roman" w:cs="Times New Roman"/>
                            <w:sz w:val="18"/>
                            <w:szCs w:val="18"/>
                          </w:rPr>
                          <w:t>-</w:t>
                        </w:r>
                        <w:r>
                          <w:rPr>
                            <w:rFonts w:ascii="Times New Roman" w:hAnsi="Times New Roman" w:cs="Times New Roman"/>
                            <w:sz w:val="18"/>
                            <w:szCs w:val="18"/>
                          </w:rPr>
                          <w:t>registration number</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xml:space="preserve"> -</w:t>
                        </w:r>
                        <w:r w:rsidRPr="00E173DC">
                          <w:rPr>
                            <w:rFonts w:ascii="Times New Roman" w:hAnsi="Times New Roman" w:cs="Times New Roman"/>
                            <w:sz w:val="18"/>
                            <w:szCs w:val="18"/>
                          </w:rPr>
                          <w:t>password</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authenticate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Login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update profile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generate supervisor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Submit Proposal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upload Documentation ();</w:t>
                        </w:r>
                        <w:r>
                          <w:rPr>
                            <w:rFonts w:ascii="Times New Roman" w:hAnsi="Times New Roman" w:cs="Times New Roman"/>
                            <w:sz w:val="18"/>
                            <w:szCs w:val="18"/>
                          </w:rPr>
                          <w:br/>
                          <w:t>+ view Feedback ();</w:t>
                        </w:r>
                      </w:p>
                      <w:p w:rsidR="00A11690" w:rsidRDefault="00A11690" w:rsidP="00DE69F1">
                        <w:pPr>
                          <w:spacing w:line="240" w:lineRule="auto"/>
                          <w:rPr>
                            <w:rFonts w:ascii="Times New Roman" w:hAnsi="Times New Roman" w:cs="Times New Roman"/>
                            <w:sz w:val="18"/>
                            <w:szCs w:val="18"/>
                          </w:rPr>
                        </w:pPr>
                      </w:p>
                      <w:p w:rsidR="00A11690" w:rsidRDefault="00A11690" w:rsidP="00DE69F1">
                        <w:pPr>
                          <w:spacing w:line="240" w:lineRule="auto"/>
                          <w:rPr>
                            <w:rFonts w:ascii="Times New Roman" w:hAnsi="Times New Roman" w:cs="Times New Roman"/>
                            <w:sz w:val="18"/>
                            <w:szCs w:val="18"/>
                          </w:rPr>
                        </w:pPr>
                      </w:p>
                      <w:p w:rsidR="00A11690" w:rsidRPr="00E173DC" w:rsidRDefault="00A11690" w:rsidP="00DE69F1">
                        <w:pPr>
                          <w:spacing w:line="240" w:lineRule="auto"/>
                          <w:rPr>
                            <w:rFonts w:ascii="Times New Roman" w:hAnsi="Times New Roman" w:cs="Times New Roman"/>
                            <w:sz w:val="18"/>
                            <w:szCs w:val="18"/>
                          </w:rPr>
                        </w:pPr>
                      </w:p>
                      <w:p w:rsidR="00A11690" w:rsidRDefault="00A11690" w:rsidP="00DE69F1">
                        <w:pPr>
                          <w:rPr>
                            <w:rFonts w:ascii="Times New Roman" w:hAnsi="Times New Roman" w:cs="Times New Roman"/>
                            <w:sz w:val="28"/>
                            <w:szCs w:val="28"/>
                          </w:rPr>
                        </w:pPr>
                      </w:p>
                      <w:p w:rsidR="00A11690" w:rsidRDefault="00A11690" w:rsidP="00DE69F1">
                        <w:pPr>
                          <w:rPr>
                            <w:rFonts w:ascii="Times New Roman" w:hAnsi="Times New Roman" w:cs="Times New Roman"/>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v:textbox>
                </v:rect>
                <v:rect id="Rectangle 490" o:spid="_x0000_s1197" style="position:absolute;left:43148;width:12319;height:32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NrQcIA&#10;AADcAAAADwAAAGRycy9kb3ducmV2LnhtbERPy2rCQBTdF/yH4Qrd1YmlpDV1DEEqFCqV2i66vGSu&#10;STBzJ8yMefy9sxBcHs57nY+mFT0531hWsFwkIIhLqxuuFPz97p7eQPiArLG1TAom8pBvZg9rzLQd&#10;+If6Y6hEDGGfoYI6hC6T0pc1GfQL2xFH7mSdwRChq6R2OMRw08rnJEmlwYZjQ40dbWsqz8eLUWAP&#10;zdQWbvXd7+n1/+sQkmFMP5R6nI/FO4hAY7iLb+5PreBlFefHM/EIyM0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o2tBwgAAANwAAAAPAAAAAAAAAAAAAAAAAJgCAABkcnMvZG93&#10;bnJldi54bWxQSwUGAAAAAAQABAD1AAAAhwMAAAAA&#10;" fillcolor="white [3201]" strokecolor="black [3200]" strokeweight="1pt">
                  <v:textbox>
                    <w:txbxContent>
                      <w:p w:rsidR="00A11690" w:rsidRPr="00782830" w:rsidRDefault="00A11690" w:rsidP="00DE69F1">
                        <w:pPr>
                          <w:jc w:val="center"/>
                          <w:rPr>
                            <w:rFonts w:ascii="Times New Roman" w:hAnsi="Times New Roman" w:cs="Times New Roman"/>
                            <w:b/>
                          </w:rPr>
                        </w:pPr>
                        <w:r>
                          <w:rPr>
                            <w:rFonts w:ascii="Times New Roman" w:hAnsi="Times New Roman" w:cs="Times New Roman"/>
                            <w:b/>
                          </w:rPr>
                          <w:t>Project SUPERVISOR</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Name</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User ID</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w:t>
                        </w:r>
                        <w:r w:rsidRPr="00E173DC">
                          <w:rPr>
                            <w:rFonts w:ascii="Times New Roman" w:hAnsi="Times New Roman" w:cs="Times New Roman"/>
                            <w:sz w:val="18"/>
                            <w:szCs w:val="18"/>
                          </w:rPr>
                          <w:t>password</w:t>
                        </w:r>
                      </w:p>
                      <w:p w:rsidR="00A11690" w:rsidRDefault="00A11690" w:rsidP="00DE69F1">
                        <w:pPr>
                          <w:rPr>
                            <w:rFonts w:ascii="Times New Roman" w:hAnsi="Times New Roman" w:cs="Times New Roman"/>
                            <w:sz w:val="18"/>
                            <w:szCs w:val="18"/>
                          </w:rPr>
                        </w:pP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authenticate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login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 Suggest Topics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manage proposal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manage chapters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send feedback ();</w:t>
                        </w:r>
                      </w:p>
                      <w:p w:rsidR="00A11690" w:rsidRDefault="00A11690" w:rsidP="00DE69F1">
                        <w:pPr>
                          <w:rPr>
                            <w:rFonts w:ascii="Times New Roman" w:hAnsi="Times New Roman" w:cs="Times New Roman"/>
                            <w:sz w:val="18"/>
                            <w:szCs w:val="18"/>
                          </w:rPr>
                        </w:pPr>
                        <w:r>
                          <w:rPr>
                            <w:rFonts w:ascii="Times New Roman" w:hAnsi="Times New Roman" w:cs="Times New Roman"/>
                            <w:sz w:val="18"/>
                            <w:szCs w:val="18"/>
                          </w:rPr>
                          <w:t>+Grade student ();</w:t>
                        </w: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v:textbox>
                </v:rect>
                <v:rect id="Rectangle 402" o:spid="_x0000_s1198" style="position:absolute;left:21431;top:23050;width:16821;height:233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fFKsQA&#10;AADcAAAADwAAAGRycy9kb3ducmV2LnhtbESPQWsCMRSE7wX/Q3hCbzVRiq2rUaRUECyVqgePj81z&#10;d3HzsiRxd/33TaHgcZiZb5jFqre1aMmHyrGG8UiBIM6dqbjQcDpuXt5BhIhssHZMGu4UYLUcPC0w&#10;M67jH2oPsRAJwiFDDWWMTSZlyEuyGEauIU7exXmLMUlfSOOxS3Bby4lSU2mx4rRQYkMfJeXXw81q&#10;cPvqXq/97Lv9orfzbh9V108/tX4e9us5iEh9fIT/21uj4VVN4O9MO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43xSrEAAAA3AAAAA8AAAAAAAAAAAAAAAAAmAIAAGRycy9k&#10;b3ducmV2LnhtbFBLBQYAAAAABAAEAPUAAACJAwAAAAA=&#10;" fillcolor="white [3201]" strokecolor="black [3200]" strokeweight="1pt">
                  <v:textbox>
                    <w:txbxContent>
                      <w:p w:rsidR="00A11690" w:rsidRPr="00635AC4" w:rsidRDefault="00A11690" w:rsidP="00DE69F1">
                        <w:pPr>
                          <w:jc w:val="center"/>
                          <w:rPr>
                            <w:rFonts w:ascii="Times New Roman" w:hAnsi="Times New Roman" w:cs="Times New Roman"/>
                            <w:b/>
                            <w:sz w:val="24"/>
                            <w:szCs w:val="28"/>
                          </w:rPr>
                        </w:pPr>
                        <w:r w:rsidRPr="00635AC4">
                          <w:rPr>
                            <w:rFonts w:ascii="Times New Roman" w:hAnsi="Times New Roman" w:cs="Times New Roman"/>
                            <w:b/>
                            <w:sz w:val="24"/>
                            <w:szCs w:val="28"/>
                          </w:rPr>
                          <w:t>PROJECT</w:t>
                        </w:r>
                        <w:r>
                          <w:rPr>
                            <w:rFonts w:ascii="Times New Roman" w:hAnsi="Times New Roman" w:cs="Times New Roman"/>
                            <w:b/>
                            <w:sz w:val="24"/>
                            <w:szCs w:val="28"/>
                          </w:rPr>
                          <w:t xml:space="preserve"> DOCUMENT</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Document number</w:t>
                        </w:r>
                      </w:p>
                      <w:p w:rsidR="00A11690" w:rsidRDefault="00A11690" w:rsidP="00DE69F1">
                        <w:pPr>
                          <w:spacing w:line="240" w:lineRule="auto"/>
                          <w:rPr>
                            <w:rFonts w:ascii="Times New Roman" w:hAnsi="Times New Roman" w:cs="Times New Roman"/>
                            <w:sz w:val="18"/>
                            <w:szCs w:val="18"/>
                          </w:rPr>
                        </w:pPr>
                        <w:r w:rsidRPr="00E173DC">
                          <w:rPr>
                            <w:rFonts w:ascii="Times New Roman" w:hAnsi="Times New Roman" w:cs="Times New Roman"/>
                            <w:sz w:val="18"/>
                            <w:szCs w:val="18"/>
                          </w:rPr>
                          <w:t>-</w:t>
                        </w:r>
                        <w:r>
                          <w:rPr>
                            <w:rFonts w:ascii="Times New Roman" w:hAnsi="Times New Roman" w:cs="Times New Roman"/>
                            <w:sz w:val="18"/>
                            <w:szCs w:val="18"/>
                          </w:rPr>
                          <w:t xml:space="preserve"> File Type</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File Status</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xml:space="preserve">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Document Status ();</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Uploads Document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view feedback ();</w:t>
                        </w:r>
                      </w:p>
                      <w:p w:rsidR="00A11690" w:rsidRPr="00E173DC" w:rsidRDefault="00A11690" w:rsidP="00DE69F1">
                        <w:pPr>
                          <w:spacing w:line="240" w:lineRule="auto"/>
                          <w:rPr>
                            <w:rFonts w:ascii="Times New Roman" w:hAnsi="Times New Roman" w:cs="Times New Roman"/>
                            <w:sz w:val="18"/>
                            <w:szCs w:val="18"/>
                          </w:rPr>
                        </w:pPr>
                      </w:p>
                      <w:p w:rsidR="00A11690" w:rsidRDefault="00A11690" w:rsidP="00DE69F1">
                        <w:pPr>
                          <w:rPr>
                            <w:rFonts w:ascii="Times New Roman" w:hAnsi="Times New Roman" w:cs="Times New Roman"/>
                            <w:sz w:val="28"/>
                            <w:szCs w:val="28"/>
                          </w:rPr>
                        </w:pPr>
                      </w:p>
                      <w:p w:rsidR="00A11690" w:rsidRDefault="00A11690" w:rsidP="00DE69F1">
                        <w:pPr>
                          <w:rPr>
                            <w:rFonts w:ascii="Times New Roman" w:hAnsi="Times New Roman" w:cs="Times New Roman"/>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v:textbox>
                </v:rect>
                <v:rect id="Rectangle 36" o:spid="_x0000_s1199" style="position:absolute;left:42005;top:46958;width:14243;height:282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JSU8MA&#10;AADbAAAADwAAAGRycy9kb3ducmV2LnhtbESPQWvCQBSE7wX/w/KE3upGC6lGVxFRKLRUqh48PrLP&#10;JJh9G3bXJP77riD0OMzMN8xi1ZtatOR8ZVnBeJSAIM6trrhQcDru3qYgfEDWWFsmBXfysFoOXhaY&#10;advxL7WHUIgIYZ+hgjKEJpPS5yUZ9CPbEEfvYp3BEKUrpHbYRbip5SRJUmmw4rhQYkObkvLr4WYU&#10;2H11r9du9tN+08f5ax+Srk+3Sr0O+/UcRKA+/Ief7U+t4D2Fx5f4A+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KJSU8MAAADbAAAADwAAAAAAAAAAAAAAAACYAgAAZHJzL2Rv&#10;d25yZXYueG1sUEsFBgAAAAAEAAQA9QAAAIgDAAAAAA==&#10;" fillcolor="white [3201]" strokecolor="black [3200]" strokeweight="1pt">
                  <v:textbox>
                    <w:txbxContent>
                      <w:p w:rsidR="00A11690" w:rsidRPr="00635AC4" w:rsidRDefault="00A11690" w:rsidP="00DE69F1">
                        <w:pPr>
                          <w:jc w:val="center"/>
                          <w:rPr>
                            <w:rFonts w:ascii="Times New Roman" w:hAnsi="Times New Roman" w:cs="Times New Roman"/>
                            <w:b/>
                            <w:sz w:val="24"/>
                            <w:szCs w:val="18"/>
                          </w:rPr>
                        </w:pPr>
                        <w:r w:rsidRPr="00635AC4">
                          <w:rPr>
                            <w:rFonts w:ascii="Times New Roman" w:hAnsi="Times New Roman" w:cs="Times New Roman"/>
                            <w:b/>
                            <w:sz w:val="24"/>
                            <w:szCs w:val="18"/>
                          </w:rPr>
                          <w:t xml:space="preserve">Project </w:t>
                        </w:r>
                        <w:r>
                          <w:rPr>
                            <w:rFonts w:ascii="Times New Roman" w:hAnsi="Times New Roman" w:cs="Times New Roman"/>
                            <w:b/>
                            <w:sz w:val="24"/>
                            <w:szCs w:val="18"/>
                          </w:rPr>
                          <w:t>C</w:t>
                        </w:r>
                        <w:r w:rsidRPr="00635AC4">
                          <w:rPr>
                            <w:rFonts w:ascii="Times New Roman" w:hAnsi="Times New Roman" w:cs="Times New Roman"/>
                            <w:b/>
                            <w:sz w:val="24"/>
                            <w:szCs w:val="18"/>
                          </w:rPr>
                          <w:t>oordinator</w:t>
                        </w:r>
                      </w:p>
                      <w:p w:rsidR="00A11690" w:rsidRDefault="00A11690" w:rsidP="00DE69F1">
                        <w:pPr>
                          <w:spacing w:line="240" w:lineRule="auto"/>
                          <w:rPr>
                            <w:rFonts w:ascii="Times New Roman" w:hAnsi="Times New Roman" w:cs="Times New Roman"/>
                            <w:sz w:val="18"/>
                            <w:szCs w:val="18"/>
                          </w:rPr>
                        </w:pPr>
                      </w:p>
                      <w:p w:rsidR="00A11690" w:rsidRPr="00E173DC" w:rsidRDefault="00A11690" w:rsidP="00DE69F1">
                        <w:pPr>
                          <w:spacing w:line="240" w:lineRule="auto"/>
                          <w:rPr>
                            <w:rFonts w:ascii="Times New Roman" w:hAnsi="Times New Roman" w:cs="Times New Roman"/>
                            <w:sz w:val="18"/>
                            <w:szCs w:val="18"/>
                          </w:rPr>
                        </w:pPr>
                        <w:r w:rsidRPr="00E173DC">
                          <w:rPr>
                            <w:rFonts w:ascii="Times New Roman" w:hAnsi="Times New Roman" w:cs="Times New Roman"/>
                            <w:sz w:val="18"/>
                            <w:szCs w:val="18"/>
                          </w:rPr>
                          <w:t>-</w:t>
                        </w:r>
                        <w:r>
                          <w:rPr>
                            <w:rFonts w:ascii="Times New Roman" w:hAnsi="Times New Roman" w:cs="Times New Roman"/>
                            <w:sz w:val="18"/>
                            <w:szCs w:val="18"/>
                          </w:rPr>
                          <w:t>User ID</w:t>
                        </w:r>
                      </w:p>
                      <w:p w:rsidR="00A11690" w:rsidRPr="00E173DC"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w:t>
                        </w:r>
                        <w:r w:rsidRPr="00E173DC">
                          <w:rPr>
                            <w:rFonts w:ascii="Times New Roman" w:hAnsi="Times New Roman" w:cs="Times New Roman"/>
                            <w:sz w:val="18"/>
                            <w:szCs w:val="18"/>
                          </w:rPr>
                          <w:t>password</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Login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add user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remove user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manage project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post notifications ();</w:t>
                        </w:r>
                      </w:p>
                      <w:p w:rsidR="00A11690" w:rsidRDefault="00A11690" w:rsidP="00DE69F1">
                        <w:pPr>
                          <w:spacing w:line="240" w:lineRule="auto"/>
                          <w:rPr>
                            <w:rFonts w:ascii="Times New Roman" w:hAnsi="Times New Roman" w:cs="Times New Roman"/>
                            <w:sz w:val="18"/>
                            <w:szCs w:val="18"/>
                          </w:rPr>
                        </w:pPr>
                        <w:r>
                          <w:rPr>
                            <w:rFonts w:ascii="Times New Roman" w:hAnsi="Times New Roman" w:cs="Times New Roman"/>
                            <w:sz w:val="18"/>
                            <w:szCs w:val="18"/>
                          </w:rPr>
                          <w:t>+ publish Topics ();</w:t>
                        </w:r>
                      </w:p>
                      <w:p w:rsidR="00A11690" w:rsidRDefault="00A11690" w:rsidP="00DE69F1">
                        <w:pPr>
                          <w:spacing w:line="240" w:lineRule="auto"/>
                          <w:rPr>
                            <w:rFonts w:ascii="Times New Roman" w:hAnsi="Times New Roman" w:cs="Times New Roman"/>
                            <w:sz w:val="18"/>
                            <w:szCs w:val="18"/>
                          </w:rPr>
                        </w:pPr>
                      </w:p>
                      <w:p w:rsidR="00A11690" w:rsidRDefault="00A11690" w:rsidP="00DE69F1">
                        <w:pPr>
                          <w:spacing w:line="240" w:lineRule="auto"/>
                          <w:rPr>
                            <w:rFonts w:ascii="Times New Roman" w:hAnsi="Times New Roman" w:cs="Times New Roman"/>
                            <w:sz w:val="18"/>
                            <w:szCs w:val="18"/>
                          </w:rPr>
                        </w:pPr>
                      </w:p>
                      <w:p w:rsidR="00A11690" w:rsidRPr="00E173DC" w:rsidRDefault="00A11690" w:rsidP="00DE69F1">
                        <w:pPr>
                          <w:spacing w:line="240" w:lineRule="auto"/>
                          <w:rPr>
                            <w:rFonts w:ascii="Times New Roman" w:hAnsi="Times New Roman" w:cs="Times New Roman"/>
                            <w:sz w:val="18"/>
                            <w:szCs w:val="18"/>
                          </w:rPr>
                        </w:pPr>
                      </w:p>
                      <w:p w:rsidR="00A11690" w:rsidRDefault="00A11690" w:rsidP="00DE69F1">
                        <w:pPr>
                          <w:rPr>
                            <w:rFonts w:ascii="Times New Roman" w:hAnsi="Times New Roman" w:cs="Times New Roman"/>
                            <w:sz w:val="28"/>
                            <w:szCs w:val="28"/>
                          </w:rPr>
                        </w:pPr>
                      </w:p>
                      <w:p w:rsidR="00A11690" w:rsidRDefault="00A11690" w:rsidP="00DE69F1">
                        <w:pPr>
                          <w:rPr>
                            <w:rFonts w:ascii="Times New Roman" w:hAnsi="Times New Roman" w:cs="Times New Roman"/>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p w:rsidR="00A11690" w:rsidRDefault="00A11690" w:rsidP="00DE69F1">
                        <w:pPr>
                          <w:jc w:val="center"/>
                          <w:rPr>
                            <w:rFonts w:ascii="Times New Roman" w:hAnsi="Times New Roman" w:cs="Times New Roman"/>
                            <w:b/>
                            <w:sz w:val="28"/>
                            <w:szCs w:val="28"/>
                          </w:rPr>
                        </w:pPr>
                      </w:p>
                    </w:txbxContent>
                  </v:textbox>
                </v:rect>
                <v:shape id="Straight Arrow Connector 399" o:spid="_x0000_s1200" type="#_x0000_t32" style="position:absolute;left:15525;top:11906;width:27609;height: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8Vk8QAAADcAAAADwAAAGRycy9kb3ducmV2LnhtbESPQWvCQBSE7wX/w/IKvdVNLIhGVymR&#10;QumtWqjentnnJph9G3a3Jvn3XaHQ4zAz3zDr7WBbcSMfGscK8mkGgrhyumGj4Ovw9rwAESKyxtYx&#10;KRgpwHYzeVhjoV3Pn3TbRyMShEOBCuoYu0LKUNVkMUxdR5y8i/MWY5LeSO2xT3DbylmWzaXFhtNC&#10;jR2VNVXX/Y9VMPO73uTjWJXn40d3Mn3+7cpcqafH4XUFItIQ/8N/7Xet4GW5hPuZdATk5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vxWTxAAAANwAAAAPAAAAAAAAAAAA&#10;AAAAAKECAABkcnMvZG93bnJldi54bWxQSwUGAAAAAAQABAD5AAAAkgMAAAAA&#10;" strokecolor="black [3200]" strokeweight=".5pt">
                  <v:stroke endarrow="open" joinstyle="miter"/>
                </v:shape>
                <v:shape id="Straight Arrow Connector 516" o:spid="_x0000_s1201" type="#_x0000_t32" style="position:absolute;left:8096;top:35528;width:1331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EzYb4AAADcAAAADwAAAGRycy9kb3ducmV2LnhtbESPzQrCMBCE74LvEFbwIpoqWKQaRQSr&#10;V38OHtdmbYvNpjRR69sbQfA4zMw3zGLVmko8qXGlZQXjUQSCOLO65FzB+bQdzkA4j6yxskwK3uRg&#10;tex2Fpho++IDPY8+FwHCLkEFhfd1IqXLCjLoRrYmDt7NNgZ9kE0udYOvADeVnERRLA2WHBYKrGlT&#10;UHY/PoyClOSg3e146uPLIM2u1mHKTql+r13PQXhq/T/8a++1guk4hu+ZcATk8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bUTNhvgAAANwAAAAPAAAAAAAAAAAAAAAAAKEC&#10;AABkcnMvZG93bnJldi54bWxQSwUGAAAAAAQABAD5AAAAjAMAAAAA&#10;" strokecolor="black [3200]" strokeweight=".5pt">
                  <v:stroke endarrow="open" joinstyle="miter"/>
                </v:shape>
                <v:shape id="Text Box 28" o:spid="_x0000_s1202" type="#_x0000_t202" style="position:absolute;left:17430;top:60769;width:15697;height:30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Y8IA&#10;AADbAAAADwAAAGRycy9kb3ducmV2LnhtbERPy2rCQBTdC/7DcAU3RSdVWiU6Sik+irsaH7i7ZK5J&#10;aOZOyIxJ+vedRcHl4byX686UoqHaFZYVvI4jEMSp1QVnCk7JdjQH4TyyxtIyKfglB+tVv7fEWNuW&#10;v6k5+kyEEHYxKsi9r2IpXZqTQTe2FXHg7rY26AOsM6lrbEO4KeUkit6lwYJDQ44VfeaU/hwfRsHt&#10;JbseXLc7t9O3abXZN8nsohOlhoPuYwHCU+ef4n/3l1YwCWP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FjwgAAANsAAAAPAAAAAAAAAAAAAAAAAJgCAABkcnMvZG93&#10;bnJldi54bWxQSwUGAAAAAAQABAD1AAAAhwMAAAAA&#10;" fillcolor="white [3201]" stroked="f" strokeweight=".5pt">
                  <v:textbox>
                    <w:txbxContent>
                      <w:p w:rsidR="00A11690" w:rsidRPr="00DD5B08" w:rsidRDefault="00A11690" w:rsidP="00DE69F1">
                        <w:pPr>
                          <w:spacing w:line="360" w:lineRule="auto"/>
                          <w:jc w:val="center"/>
                          <w:rPr>
                            <w:color w:val="000000" w:themeColor="text1"/>
                          </w:rPr>
                        </w:pPr>
                        <w:r>
                          <w:rPr>
                            <w:color w:val="000000" w:themeColor="text1"/>
                          </w:rPr>
                          <w:t>Manages</w:t>
                        </w:r>
                      </w:p>
                      <w:p w:rsidR="00A11690" w:rsidRDefault="00A11690" w:rsidP="00DE69F1"/>
                    </w:txbxContent>
                  </v:textbox>
                </v:shape>
              </v:group>
            </w:pict>
          </mc:Fallback>
        </mc:AlternateConten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25DF0DC" wp14:editId="58EDF9D1">
                <wp:simplePos x="0" y="0"/>
                <wp:positionH relativeFrom="column">
                  <wp:posOffset>552091</wp:posOffset>
                </wp:positionH>
                <wp:positionV relativeFrom="paragraph">
                  <wp:posOffset>56563</wp:posOffset>
                </wp:positionV>
                <wp:extent cx="1545074" cy="0"/>
                <wp:effectExtent l="0" t="0" r="17145" b="19050"/>
                <wp:wrapNone/>
                <wp:docPr id="32" name="Straight Connector 32"/>
                <wp:cNvGraphicFramePr/>
                <a:graphic xmlns:a="http://schemas.openxmlformats.org/drawingml/2006/main">
                  <a:graphicData uri="http://schemas.microsoft.com/office/word/2010/wordprocessingShape">
                    <wps:wsp>
                      <wps:cNvCnPr/>
                      <wps:spPr>
                        <a:xfrm flipH="1">
                          <a:off x="0" y="0"/>
                          <a:ext cx="154507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4217C19" id="Straight Connector 32" o:spid="_x0000_s1026" style="position:absolute;flip:x;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3.45pt,4.45pt" to="165.1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" strokecolor="black [3200]"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95B539" wp14:editId="56560D91">
                <wp:simplePos x="0" y="0"/>
                <wp:positionH relativeFrom="column">
                  <wp:posOffset>4867742</wp:posOffset>
                </wp:positionH>
                <wp:positionV relativeFrom="paragraph">
                  <wp:posOffset>244679</wp:posOffset>
                </wp:positionV>
                <wp:extent cx="1231265" cy="0"/>
                <wp:effectExtent l="0" t="0" r="26035" b="19050"/>
                <wp:wrapNone/>
                <wp:docPr id="491" name="Straight Connector 491"/>
                <wp:cNvGraphicFramePr/>
                <a:graphic xmlns:a="http://schemas.openxmlformats.org/drawingml/2006/main">
                  <a:graphicData uri="http://schemas.microsoft.com/office/word/2010/wordprocessingShape">
                    <wps:wsp>
                      <wps:cNvCnPr/>
                      <wps:spPr>
                        <a:xfrm flipH="1">
                          <a:off x="0" y="0"/>
                          <a:ext cx="12312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9B07205" id="Straight Connector 491" o:spid="_x0000_s1026" style="position:absolute;flip:x;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3.3pt,19.25pt" to="480.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" strokecolor="black [3200]" strokeweight=".5pt">
                <v:stroke joinstyle="miter"/>
              </v:line>
            </w:pict>
          </mc:Fallback>
        </mc:AlternateConten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E5366EA" wp14:editId="20A006C9">
                <wp:simplePos x="0" y="0"/>
                <wp:positionH relativeFrom="column">
                  <wp:posOffset>2691442</wp:posOffset>
                </wp:positionH>
                <wp:positionV relativeFrom="paragraph">
                  <wp:posOffset>253653</wp:posOffset>
                </wp:positionV>
                <wp:extent cx="1569828" cy="301925"/>
                <wp:effectExtent l="0" t="0" r="0" b="3175"/>
                <wp:wrapNone/>
                <wp:docPr id="27" name="Text Box 27"/>
                <wp:cNvGraphicFramePr/>
                <a:graphic xmlns:a="http://schemas.openxmlformats.org/drawingml/2006/main">
                  <a:graphicData uri="http://schemas.microsoft.com/office/word/2010/wordprocessingShape">
                    <wps:wsp>
                      <wps:cNvSpPr txBox="1"/>
                      <wps:spPr>
                        <a:xfrm>
                          <a:off x="0" y="0"/>
                          <a:ext cx="1569828" cy="301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1690" w:rsidRPr="00DD5B08" w:rsidRDefault="00A11690" w:rsidP="00DE69F1">
                            <w:pPr>
                              <w:spacing w:line="360" w:lineRule="auto"/>
                              <w:rPr>
                                <w:color w:val="000000" w:themeColor="text1"/>
                              </w:rPr>
                            </w:pPr>
                            <w:r w:rsidRPr="00DD5B08">
                              <w:rPr>
                                <w:color w:val="000000" w:themeColor="text1"/>
                              </w:rPr>
                              <w:t>Assigned to supervisor</w:t>
                            </w:r>
                          </w:p>
                          <w:p w:rsidR="00A11690" w:rsidRDefault="00A11690" w:rsidP="00DE69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E5366EA" id="Text Box 27" o:spid="_x0000_s1203" type="#_x0000_t202" style="position:absolute;left:0;text-align:left;margin-left:211.9pt;margin-top:19.95pt;width:123.6pt;height:23.7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" fillcolor="white [3201]" stroked="f" strokeweight=".5pt">
                <v:textbox>
                  <w:txbxContent>
                    <w:p w:rsidR="00A11690" w:rsidRPr="00DD5B08" w:rsidRDefault="00A11690" w:rsidP="00DE69F1">
                      <w:pPr>
                        <w:spacing w:line="360" w:lineRule="auto"/>
                        <w:rPr>
                          <w:color w:val="000000" w:themeColor="text1"/>
                        </w:rPr>
                      </w:pPr>
                      <w:r w:rsidRPr="00DD5B08">
                        <w:rPr>
                          <w:color w:val="000000" w:themeColor="text1"/>
                        </w:rPr>
                        <w:t>Assigned to supervisor</w:t>
                      </w:r>
                    </w:p>
                    <w:p w:rsidR="00A11690" w:rsidRDefault="00A11690" w:rsidP="00DE69F1"/>
                  </w:txbxContent>
                </v:textbox>
              </v:shape>
            </w:pict>
          </mc:Fallback>
        </mc:AlternateConten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36311673" wp14:editId="143713EB">
                <wp:simplePos x="0" y="0"/>
                <wp:positionH relativeFrom="column">
                  <wp:posOffset>4871984</wp:posOffset>
                </wp:positionH>
                <wp:positionV relativeFrom="paragraph">
                  <wp:posOffset>351790</wp:posOffset>
                </wp:positionV>
                <wp:extent cx="1231900" cy="0"/>
                <wp:effectExtent l="0" t="0" r="25400" b="19050"/>
                <wp:wrapNone/>
                <wp:docPr id="724" name="Straight Connector 724"/>
                <wp:cNvGraphicFramePr/>
                <a:graphic xmlns:a="http://schemas.openxmlformats.org/drawingml/2006/main">
                  <a:graphicData uri="http://schemas.microsoft.com/office/word/2010/wordprocessingShape">
                    <wps:wsp>
                      <wps:cNvCnPr/>
                      <wps:spPr>
                        <a:xfrm>
                          <a:off x="0" y="0"/>
                          <a:ext cx="1231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1309B5" id="Straight Connector 724"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383.6pt,27.7pt" to="480.6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" strokecolor="black [3213]"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2003E58E" wp14:editId="508A417E">
                <wp:simplePos x="0" y="0"/>
                <wp:positionH relativeFrom="column">
                  <wp:posOffset>552450</wp:posOffset>
                </wp:positionH>
                <wp:positionV relativeFrom="paragraph">
                  <wp:posOffset>8890</wp:posOffset>
                </wp:positionV>
                <wp:extent cx="1553210" cy="9525"/>
                <wp:effectExtent l="0" t="0" r="27940" b="28575"/>
                <wp:wrapNone/>
                <wp:docPr id="723" name="Straight Connector 723"/>
                <wp:cNvGraphicFramePr/>
                <a:graphic xmlns:a="http://schemas.openxmlformats.org/drawingml/2006/main">
                  <a:graphicData uri="http://schemas.microsoft.com/office/word/2010/wordprocessingShape">
                    <wps:wsp>
                      <wps:cNvCnPr/>
                      <wps:spPr>
                        <a:xfrm>
                          <a:off x="0" y="0"/>
                          <a:ext cx="155321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AA1A6DB" id="Straight Connector 723"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43.5pt,.7pt" to="165.8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" strokecolor="black [3213]"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62FF4E7F" wp14:editId="7773422A">
                <wp:simplePos x="0" y="0"/>
                <wp:positionH relativeFrom="column">
                  <wp:posOffset>4863357</wp:posOffset>
                </wp:positionH>
                <wp:positionV relativeFrom="paragraph">
                  <wp:posOffset>191962</wp:posOffset>
                </wp:positionV>
                <wp:extent cx="1231265" cy="0"/>
                <wp:effectExtent l="0" t="0" r="26035" b="19050"/>
                <wp:wrapNone/>
                <wp:docPr id="403" name="Straight Connector 403"/>
                <wp:cNvGraphicFramePr/>
                <a:graphic xmlns:a="http://schemas.openxmlformats.org/drawingml/2006/main">
                  <a:graphicData uri="http://schemas.microsoft.com/office/word/2010/wordprocessingShape">
                    <wps:wsp>
                      <wps:cNvCnPr/>
                      <wps:spPr>
                        <a:xfrm flipH="1">
                          <a:off x="0" y="0"/>
                          <a:ext cx="12312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0402C3B" id="Straight Connector 403" o:spid="_x0000_s1026" style="position:absolute;flip:x;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2.95pt,15.1pt" to="479.9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" strokecolor="black [3200]"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BBE31E8" wp14:editId="6A8D5371">
                <wp:simplePos x="0" y="0"/>
                <wp:positionH relativeFrom="column">
                  <wp:posOffset>552091</wp:posOffset>
                </wp:positionH>
                <wp:positionV relativeFrom="paragraph">
                  <wp:posOffset>75433</wp:posOffset>
                </wp:positionV>
                <wp:extent cx="1553701" cy="0"/>
                <wp:effectExtent l="0" t="0" r="27940" b="19050"/>
                <wp:wrapNone/>
                <wp:docPr id="400" name="Straight Connector 400"/>
                <wp:cNvGraphicFramePr/>
                <a:graphic xmlns:a="http://schemas.openxmlformats.org/drawingml/2006/main">
                  <a:graphicData uri="http://schemas.microsoft.com/office/word/2010/wordprocessingShape">
                    <wps:wsp>
                      <wps:cNvCnPr/>
                      <wps:spPr>
                        <a:xfrm flipV="1">
                          <a:off x="0" y="0"/>
                          <a:ext cx="155370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E96A54" id="Straight Connector 400"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5pt,5.95pt" to="165.8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" strokecolor="black [3200]" strokeweight=".5pt">
                <v:stroke joinstyle="miter"/>
              </v:line>
            </w:pict>
          </mc:Fallback>
        </mc:AlternateContent>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t>Assigned to supervisor</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4AC6FECD" wp14:editId="4F29D5C3">
                <wp:simplePos x="0" y="0"/>
                <wp:positionH relativeFrom="column">
                  <wp:posOffset>1061048</wp:posOffset>
                </wp:positionH>
                <wp:positionV relativeFrom="paragraph">
                  <wp:posOffset>232158</wp:posOffset>
                </wp:positionV>
                <wp:extent cx="3700121" cy="3304433"/>
                <wp:effectExtent l="38100" t="38100" r="15240" b="29845"/>
                <wp:wrapNone/>
                <wp:docPr id="24" name="Elbow Connector 24"/>
                <wp:cNvGraphicFramePr/>
                <a:graphic xmlns:a="http://schemas.openxmlformats.org/drawingml/2006/main">
                  <a:graphicData uri="http://schemas.microsoft.com/office/word/2010/wordprocessingShape">
                    <wps:wsp>
                      <wps:cNvCnPr/>
                      <wps:spPr>
                        <a:xfrm flipH="1" flipV="1">
                          <a:off x="0" y="0"/>
                          <a:ext cx="3700121" cy="3304433"/>
                        </a:xfrm>
                        <a:prstGeom prst="bentConnector3">
                          <a:avLst>
                            <a:gd name="adj1" fmla="val 99855"/>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2E39E6" id="Elbow Connector 24" o:spid="_x0000_s1026" type="#_x0000_t34" style="position:absolute;margin-left:83.55pt;margin-top:18.3pt;width:291.35pt;height:260.2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" adj="21569" strokecolor="#0d0d0d [3069]" strokeweight=".5pt">
                <v:stroke endarrow="block"/>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2FA8B22" wp14:editId="30B86368">
                <wp:simplePos x="0" y="0"/>
                <wp:positionH relativeFrom="column">
                  <wp:posOffset>1362974</wp:posOffset>
                </wp:positionH>
                <wp:positionV relativeFrom="paragraph">
                  <wp:posOffset>241301</wp:posOffset>
                </wp:positionV>
                <wp:extent cx="0" cy="836762"/>
                <wp:effectExtent l="0" t="0" r="19050" b="20955"/>
                <wp:wrapNone/>
                <wp:docPr id="15" name="Straight Connector 15"/>
                <wp:cNvGraphicFramePr/>
                <a:graphic xmlns:a="http://schemas.openxmlformats.org/drawingml/2006/main">
                  <a:graphicData uri="http://schemas.microsoft.com/office/word/2010/wordprocessingShape">
                    <wps:wsp>
                      <wps:cNvCnPr/>
                      <wps:spPr>
                        <a:xfrm flipH="1">
                          <a:off x="0" y="0"/>
                          <a:ext cx="0" cy="8367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589823" id="Straight Connector 15" o:spid="_x0000_s1026" style="position:absolute;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3pt,19pt" to="107.3pt,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" strokecolor="black [3200]"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CCA4E45" wp14:editId="68297D76">
                <wp:simplePos x="0" y="0"/>
                <wp:positionH relativeFrom="column">
                  <wp:posOffset>4373592</wp:posOffset>
                </wp:positionH>
                <wp:positionV relativeFrom="paragraph">
                  <wp:posOffset>318938</wp:posOffset>
                </wp:positionV>
                <wp:extent cx="508000" cy="0"/>
                <wp:effectExtent l="0" t="76200" r="25400" b="95250"/>
                <wp:wrapNone/>
                <wp:docPr id="19" name="Straight Arrow Connector 19"/>
                <wp:cNvGraphicFramePr/>
                <a:graphic xmlns:a="http://schemas.openxmlformats.org/drawingml/2006/main">
                  <a:graphicData uri="http://schemas.microsoft.com/office/word/2010/wordprocessingShape">
                    <wps:wsp>
                      <wps:cNvCnPr/>
                      <wps:spPr>
                        <a:xfrm>
                          <a:off x="0" y="0"/>
                          <a:ext cx="508000" cy="0"/>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A31017" id="Straight Arrow Connector 19" o:spid="_x0000_s1026" type="#_x0000_t32" style="position:absolute;margin-left:344.4pt;margin-top:25.1pt;width:40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" strokecolor="#0d0d0d [3069]" strokeweight=".5pt">
                <v:stroke endarrow="block" joinstyle="miter"/>
              </v:shap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ABF1440" wp14:editId="2F78A2CF">
                <wp:simplePos x="0" y="0"/>
                <wp:positionH relativeFrom="column">
                  <wp:posOffset>2691442</wp:posOffset>
                </wp:positionH>
                <wp:positionV relativeFrom="paragraph">
                  <wp:posOffset>232673</wp:posOffset>
                </wp:positionV>
                <wp:extent cx="1681539" cy="8771"/>
                <wp:effectExtent l="0" t="0" r="33020" b="29845"/>
                <wp:wrapNone/>
                <wp:docPr id="35" name="Straight Connector 35"/>
                <wp:cNvGraphicFramePr/>
                <a:graphic xmlns:a="http://schemas.openxmlformats.org/drawingml/2006/main">
                  <a:graphicData uri="http://schemas.microsoft.com/office/word/2010/wordprocessingShape">
                    <wps:wsp>
                      <wps:cNvCnPr/>
                      <wps:spPr>
                        <a:xfrm flipV="1">
                          <a:off x="0" y="0"/>
                          <a:ext cx="1681539" cy="877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270CC73" id="Straight Connector 35"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1.9pt,18.3pt" to="344.3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" strokecolor="black [3200]" strokeweight=".5pt">
                <v:stroke joinstyle="miter"/>
              </v:line>
            </w:pict>
          </mc:Fallback>
        </mc:AlternateContent>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420AA495" wp14:editId="2D58C99D">
                <wp:simplePos x="0" y="0"/>
                <wp:positionH relativeFrom="column">
                  <wp:posOffset>2695575</wp:posOffset>
                </wp:positionH>
                <wp:positionV relativeFrom="paragraph">
                  <wp:posOffset>143510</wp:posOffset>
                </wp:positionV>
                <wp:extent cx="1682150" cy="9525"/>
                <wp:effectExtent l="0" t="0" r="32385" b="28575"/>
                <wp:wrapNone/>
                <wp:docPr id="726" name="Straight Connector 726"/>
                <wp:cNvGraphicFramePr/>
                <a:graphic xmlns:a="http://schemas.openxmlformats.org/drawingml/2006/main">
                  <a:graphicData uri="http://schemas.microsoft.com/office/word/2010/wordprocessingShape">
                    <wps:wsp>
                      <wps:cNvCnPr/>
                      <wps:spPr>
                        <a:xfrm flipV="1">
                          <a:off x="0" y="0"/>
                          <a:ext cx="16821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833C78" id="Straight Connector 726" o:spid="_x0000_s1026" style="position:absolute;flip:y;z-index:251702272;visibility:visible;mso-wrap-style:square;mso-wrap-distance-left:9pt;mso-wrap-distance-top:0;mso-wrap-distance-right:9pt;mso-wrap-distance-bottom:0;mso-position-horizontal:absolute;mso-position-horizontal-relative:text;mso-position-vertical:absolute;mso-position-vertical-relative:text" from="212.25pt,11.3pt" to="344.7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" strokecolor="black [3213]"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23B4B93" wp14:editId="77CF2170">
                <wp:simplePos x="0" y="0"/>
                <wp:positionH relativeFrom="column">
                  <wp:posOffset>2691442</wp:posOffset>
                </wp:positionH>
                <wp:positionV relativeFrom="paragraph">
                  <wp:posOffset>5810</wp:posOffset>
                </wp:positionV>
                <wp:extent cx="1682115" cy="0"/>
                <wp:effectExtent l="0" t="0" r="32385" b="19050"/>
                <wp:wrapNone/>
                <wp:docPr id="34" name="Straight Connector 34"/>
                <wp:cNvGraphicFramePr/>
                <a:graphic xmlns:a="http://schemas.openxmlformats.org/drawingml/2006/main">
                  <a:graphicData uri="http://schemas.microsoft.com/office/word/2010/wordprocessingShape">
                    <wps:wsp>
                      <wps:cNvCnPr/>
                      <wps:spPr>
                        <a:xfrm flipV="1">
                          <a:off x="0" y="0"/>
                          <a:ext cx="168211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CC82A1" id="Straight Connector 34"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9pt,.45pt" to="344.3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" strokecolor="black [3200]" strokeweight=".5pt">
                <v:stroke joinstyle="miter"/>
              </v:line>
            </w:pict>
          </mc:Fallback>
        </mc:AlternateContent>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t xml:space="preserve"> Upload Documents </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r>
      <w:r w:rsidRPr="00DE69F1">
        <w:rPr>
          <w:rFonts w:ascii="Times New Roman" w:hAnsi="Times New Roman" w:cs="Times New Roman"/>
          <w:sz w:val="24"/>
          <w:szCs w:val="24"/>
        </w:rPr>
        <w:tab/>
        <w:t xml:space="preserve">           Manages </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6042BA20" wp14:editId="7AEB41F3">
                <wp:simplePos x="0" y="0"/>
                <wp:positionH relativeFrom="column">
                  <wp:posOffset>4752975</wp:posOffset>
                </wp:positionH>
                <wp:positionV relativeFrom="paragraph">
                  <wp:posOffset>249184</wp:posOffset>
                </wp:positionV>
                <wp:extent cx="1424305" cy="0"/>
                <wp:effectExtent l="0" t="0" r="23495" b="19050"/>
                <wp:wrapNone/>
                <wp:docPr id="20" name="Straight Connector 20"/>
                <wp:cNvGraphicFramePr/>
                <a:graphic xmlns:a="http://schemas.openxmlformats.org/drawingml/2006/main">
                  <a:graphicData uri="http://schemas.microsoft.com/office/word/2010/wordprocessingShape">
                    <wps:wsp>
                      <wps:cNvCnPr/>
                      <wps:spPr>
                        <a:xfrm>
                          <a:off x="0" y="0"/>
                          <a:ext cx="14243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EF7236B" id="Straight Connector 20" o:spid="_x0000_s1026" style="position:absolute;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4.25pt,19.6pt" to="486.4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" strokecolor="black [3213]"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E4E0FCC" wp14:editId="03C0DD27">
                <wp:simplePos x="0" y="0"/>
                <wp:positionH relativeFrom="column">
                  <wp:posOffset>4756150</wp:posOffset>
                </wp:positionH>
                <wp:positionV relativeFrom="paragraph">
                  <wp:posOffset>148387</wp:posOffset>
                </wp:positionV>
                <wp:extent cx="1424305" cy="8793"/>
                <wp:effectExtent l="0" t="0" r="23495" b="29845"/>
                <wp:wrapNone/>
                <wp:docPr id="518" name="Straight Connector 518"/>
                <wp:cNvGraphicFramePr/>
                <a:graphic xmlns:a="http://schemas.openxmlformats.org/drawingml/2006/main">
                  <a:graphicData uri="http://schemas.microsoft.com/office/word/2010/wordprocessingShape">
                    <wps:wsp>
                      <wps:cNvCnPr/>
                      <wps:spPr>
                        <a:xfrm flipV="1">
                          <a:off x="0" y="0"/>
                          <a:ext cx="1424305" cy="87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2DC0C8" id="Straight Connector 518" o:spid="_x0000_s1026" style="position:absolute;flip:y;z-index:251674624;visibility:visible;mso-wrap-style:square;mso-wrap-distance-left:9pt;mso-wrap-distance-top:0;mso-wrap-distance-right:9pt;mso-wrap-distance-bottom:0;mso-position-horizontal:absolute;mso-position-horizontal-relative:text;mso-position-vertical:absolute;mso-position-vertical-relative:text" from="374.5pt,11.7pt" to="486.6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" strokecolor="black [3200]" strokeweight=".5pt">
                <v:stroke joinstyle="miter"/>
              </v:line>
            </w:pict>
          </mc:Fallback>
        </mc:AlternateConten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18F0E50E" wp14:editId="6C90134A">
                <wp:simplePos x="0" y="0"/>
                <wp:positionH relativeFrom="column">
                  <wp:posOffset>4752974</wp:posOffset>
                </wp:positionH>
                <wp:positionV relativeFrom="paragraph">
                  <wp:posOffset>157480</wp:posOffset>
                </wp:positionV>
                <wp:extent cx="1424305" cy="0"/>
                <wp:effectExtent l="0" t="0" r="23495" b="19050"/>
                <wp:wrapNone/>
                <wp:docPr id="725" name="Straight Connector 725"/>
                <wp:cNvGraphicFramePr/>
                <a:graphic xmlns:a="http://schemas.openxmlformats.org/drawingml/2006/main">
                  <a:graphicData uri="http://schemas.microsoft.com/office/word/2010/wordprocessingShape">
                    <wps:wsp>
                      <wps:cNvCnPr/>
                      <wps:spPr>
                        <a:xfrm>
                          <a:off x="0" y="0"/>
                          <a:ext cx="142430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905866" id="Straight Connector 725" o:spid="_x0000_s1026" style="position:absolute;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4.25pt,12.4pt" to="486.4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" strokecolor="black [3213]" strokeweight=".5pt">
                <v:stroke joinstyle="miter"/>
              </v:line>
            </w:pict>
          </mc:Fallback>
        </mc:AlternateContent>
      </w:r>
      <w:r w:rsidRPr="00DE69F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40E97A" wp14:editId="4B49E73A">
                <wp:simplePos x="0" y="0"/>
                <wp:positionH relativeFrom="column">
                  <wp:posOffset>4765244</wp:posOffset>
                </wp:positionH>
                <wp:positionV relativeFrom="paragraph">
                  <wp:posOffset>153670</wp:posOffset>
                </wp:positionV>
                <wp:extent cx="1424305" cy="8793"/>
                <wp:effectExtent l="0" t="0" r="23495" b="29845"/>
                <wp:wrapNone/>
                <wp:docPr id="18" name="Straight Connector 18"/>
                <wp:cNvGraphicFramePr/>
                <a:graphic xmlns:a="http://schemas.openxmlformats.org/drawingml/2006/main">
                  <a:graphicData uri="http://schemas.microsoft.com/office/word/2010/wordprocessingShape">
                    <wps:wsp>
                      <wps:cNvCnPr/>
                      <wps:spPr>
                        <a:xfrm flipV="1">
                          <a:off x="0" y="0"/>
                          <a:ext cx="1424305" cy="879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BA0D72E" id="Straight Connector 18" o:spid="_x0000_s1026" style="position:absolute;flip:y;z-index:251675648;visibility:visible;mso-wrap-style:square;mso-wrap-distance-left:9pt;mso-wrap-distance-top:0;mso-wrap-distance-right:9pt;mso-wrap-distance-bottom:0;mso-position-horizontal:absolute;mso-position-horizontal-relative:text;mso-position-vertical:absolute;mso-position-vertical-relative:text" from="375.2pt,12.1pt" to="487.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" strokecolor="black [3200]" strokeweight=".5pt">
                <v:stroke joinstyle="miter"/>
              </v:line>
            </w:pict>
          </mc:Fallback>
        </mc:AlternateConten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b/>
          <w:sz w:val="24"/>
          <w:szCs w:val="24"/>
        </w:rPr>
        <w:t xml:space="preserve">                                                 Figure 3.6:</w:t>
      </w:r>
      <w:r w:rsidRPr="00DE69F1">
        <w:rPr>
          <w:rFonts w:ascii="Times New Roman" w:hAnsi="Times New Roman" w:cs="Times New Roman"/>
          <w:sz w:val="24"/>
          <w:szCs w:val="24"/>
        </w:rPr>
        <w:t xml:space="preserve"> class diagram</w:t>
      </w:r>
    </w:p>
    <w:p w:rsidR="00DE69F1" w:rsidRPr="00DE69F1" w:rsidRDefault="00DE69F1" w:rsidP="00DE69F1">
      <w:pPr>
        <w:pStyle w:val="Heading1"/>
        <w:spacing w:line="360" w:lineRule="auto"/>
        <w:jc w:val="both"/>
        <w:rPr>
          <w:rFonts w:ascii="Times New Roman" w:hAnsi="Times New Roman" w:cs="Times New Roman"/>
          <w:b/>
          <w:color w:val="auto"/>
          <w:sz w:val="24"/>
          <w:szCs w:val="24"/>
        </w:rPr>
      </w:pPr>
      <w:bookmarkStart w:id="8" w:name="_Toc499138116"/>
      <w:bookmarkStart w:id="9" w:name="_Toc499139272"/>
      <w:r w:rsidRPr="00DE69F1">
        <w:rPr>
          <w:rFonts w:ascii="Times New Roman" w:hAnsi="Times New Roman" w:cs="Times New Roman"/>
          <w:color w:val="auto"/>
          <w:sz w:val="24"/>
          <w:szCs w:val="24"/>
        </w:rPr>
        <w:lastRenderedPageBreak/>
        <w:t>CHAPTER FOUR</w:t>
      </w:r>
    </w:p>
    <w:p w:rsidR="00DE69F1" w:rsidRPr="00DE69F1" w:rsidRDefault="00DE69F1" w:rsidP="00DE69F1">
      <w:pPr>
        <w:pStyle w:val="Heading2"/>
        <w:spacing w:line="360" w:lineRule="auto"/>
        <w:jc w:val="both"/>
        <w:rPr>
          <w:rFonts w:ascii="Times New Roman" w:hAnsi="Times New Roman" w:cs="Times New Roman"/>
          <w:b/>
          <w:color w:val="auto"/>
          <w:sz w:val="24"/>
          <w:szCs w:val="24"/>
        </w:rPr>
      </w:pPr>
      <w:r w:rsidRPr="00DE69F1">
        <w:rPr>
          <w:rFonts w:ascii="Times New Roman" w:hAnsi="Times New Roman" w:cs="Times New Roman"/>
          <w:color w:val="auto"/>
          <w:sz w:val="24"/>
          <w:szCs w:val="24"/>
        </w:rPr>
        <w:t>SYSTEM IMPLEMENTATION, TESTING</w:t>
      </w:r>
      <w:bookmarkEnd w:id="8"/>
      <w:bookmarkEnd w:id="9"/>
      <w:r w:rsidRPr="00DE69F1">
        <w:rPr>
          <w:rFonts w:ascii="Times New Roman" w:hAnsi="Times New Roman" w:cs="Times New Roman"/>
          <w:color w:val="auto"/>
          <w:sz w:val="24"/>
          <w:szCs w:val="24"/>
        </w:rPr>
        <w:t xml:space="preserve"> AND MAINTENANCE</w:t>
      </w:r>
    </w:p>
    <w:p w:rsidR="00DE69F1" w:rsidRPr="00DE69F1" w:rsidRDefault="00DE69F1" w:rsidP="00DE69F1">
      <w:pPr>
        <w:pStyle w:val="Heading2"/>
        <w:spacing w:line="360" w:lineRule="auto"/>
        <w:jc w:val="both"/>
        <w:rPr>
          <w:rFonts w:ascii="Times New Roman" w:hAnsi="Times New Roman" w:cs="Times New Roman"/>
          <w:b/>
          <w:color w:val="auto"/>
          <w:sz w:val="24"/>
          <w:szCs w:val="24"/>
        </w:rPr>
      </w:pPr>
      <w:r w:rsidRPr="00DE69F1">
        <w:rPr>
          <w:rFonts w:ascii="Times New Roman" w:hAnsi="Times New Roman" w:cs="Times New Roman"/>
          <w:color w:val="auto"/>
          <w:sz w:val="24"/>
          <w:szCs w:val="24"/>
        </w:rPr>
        <w:t>4.1 Introduction</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 xml:space="preserve">This chapter presents the implementation and testing part of this project. It contains implementation, choice of programing language and integrated development environment (IDE), screen capture of the implemented system, description of the coding and the system testing. </w:t>
      </w:r>
    </w:p>
    <w:p w:rsidR="00DE69F1" w:rsidRPr="00DE69F1" w:rsidRDefault="00DE69F1" w:rsidP="00DE69F1">
      <w:pPr>
        <w:pStyle w:val="Heading2"/>
        <w:spacing w:line="360" w:lineRule="auto"/>
        <w:jc w:val="both"/>
        <w:rPr>
          <w:rFonts w:ascii="Times New Roman" w:hAnsi="Times New Roman" w:cs="Times New Roman"/>
          <w:b/>
          <w:color w:val="auto"/>
          <w:sz w:val="24"/>
          <w:szCs w:val="24"/>
        </w:rPr>
      </w:pPr>
      <w:bookmarkStart w:id="10" w:name="_Toc499139274"/>
      <w:r w:rsidRPr="00DE69F1">
        <w:rPr>
          <w:rFonts w:ascii="Times New Roman" w:hAnsi="Times New Roman" w:cs="Times New Roman"/>
          <w:color w:val="auto"/>
          <w:sz w:val="24"/>
          <w:szCs w:val="24"/>
        </w:rPr>
        <w:t>4.2 Implementation</w:t>
      </w:r>
      <w:bookmarkEnd w:id="10"/>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This refers to the actualization of the design into a working system that fulfills the requirements arrived at during the analysis phase of the project phase. It is also said to be a realization of a technical specification or algorithm as a program, software component, or other computer system. It entails the conversion technique, the installation, testing and maintenance of the new system.</w:t>
      </w:r>
    </w:p>
    <w:p w:rsidR="00DE69F1" w:rsidRPr="00DE69F1" w:rsidRDefault="00DE69F1" w:rsidP="00DE69F1">
      <w:pPr>
        <w:pStyle w:val="Heading3"/>
        <w:spacing w:line="360" w:lineRule="auto"/>
        <w:jc w:val="both"/>
        <w:rPr>
          <w:rFonts w:ascii="Times New Roman" w:hAnsi="Times New Roman" w:cs="Times New Roman"/>
          <w:b/>
          <w:color w:val="auto"/>
        </w:rPr>
      </w:pPr>
      <w:bookmarkStart w:id="11" w:name="_Toc499139275"/>
      <w:r w:rsidRPr="00DE69F1">
        <w:rPr>
          <w:rFonts w:ascii="Times New Roman" w:hAnsi="Times New Roman" w:cs="Times New Roman"/>
          <w:color w:val="auto"/>
        </w:rPr>
        <w:t xml:space="preserve">4.2.1 Implementation Choices </w:t>
      </w:r>
      <w:bookmarkEnd w:id="11"/>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t>To implement this system a web based approach was followed that is; programming languages such a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HP as the Server-Side language:  PHP was chosen because PHP code can be executed with a command line interface embedded into HTML code, also it can be used in combination with various web template systems, web content management systems and web frameworks (Wikipedia).</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JAVASCRIPT as the client side scripting language: JavaScript is a high-level interpreted programming language for computers that conforms to the ECMAScript specification. It is a programming language that is characterized as dynamic, weakly typed, prototype-based and multi-paradigm (Wikipedia).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MySQL as the Structure Query Language: MySQL is an Oracle-backed open source relational database management system (RDBMS) based on Structured Query Language (SQL). </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Joining together the power of PHP for server-side scripting, JavaScript for client-side scripting, HTML and CSS for interface design and MYSQL for database management, this system will be developed.</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ascading Style Sheet and Hypertext Markup Language for the content build up: HTML (Hypertext Markup Language) and CSS (Cascading Style Sheet) are commonly used together for creating the interface of web applications. CSS is a style sheet language used for describing the presentation of a document written in a markup language like HTML.</w:t>
      </w: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able 4.1: Development Tools</w:t>
      </w:r>
    </w:p>
    <w:tbl>
      <w:tblPr>
        <w:tblStyle w:val="TableGrid"/>
        <w:tblW w:w="0" w:type="auto"/>
        <w:tblLook w:val="04A0" w:firstRow="1" w:lastRow="0" w:firstColumn="1" w:lastColumn="0" w:noHBand="0" w:noVBand="1"/>
      </w:tblPr>
      <w:tblGrid>
        <w:gridCol w:w="3842"/>
        <w:gridCol w:w="5220"/>
      </w:tblGrid>
      <w:tr w:rsidR="00DE69F1" w:rsidRPr="00DE69F1" w:rsidTr="00A11690">
        <w:tc>
          <w:tcPr>
            <w:tcW w:w="395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ATEGORY</w:t>
            </w:r>
          </w:p>
        </w:tc>
        <w:tc>
          <w:tcPr>
            <w:tcW w:w="539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OFTWARE USED</w:t>
            </w:r>
          </w:p>
        </w:tc>
      </w:tr>
      <w:tr w:rsidR="00DE69F1" w:rsidRPr="00DE69F1" w:rsidTr="00A11690">
        <w:tc>
          <w:tcPr>
            <w:tcW w:w="395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perating System</w:t>
            </w:r>
          </w:p>
        </w:tc>
        <w:tc>
          <w:tcPr>
            <w:tcW w:w="539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indows 7, Windows 8 and Windows 10</w:t>
            </w:r>
          </w:p>
        </w:tc>
      </w:tr>
      <w:tr w:rsidR="00DE69F1" w:rsidRPr="00DE69F1" w:rsidTr="00A11690">
        <w:tc>
          <w:tcPr>
            <w:tcW w:w="395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Integrated Development Environment</w:t>
            </w:r>
          </w:p>
        </w:tc>
        <w:tc>
          <w:tcPr>
            <w:tcW w:w="539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Bootstrap 4.0 Studio and Sublime Text </w:t>
            </w:r>
          </w:p>
        </w:tc>
      </w:tr>
      <w:tr w:rsidR="00DE69F1" w:rsidRPr="00DE69F1" w:rsidTr="00A11690">
        <w:tc>
          <w:tcPr>
            <w:tcW w:w="395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rogramming Languages</w:t>
            </w:r>
          </w:p>
        </w:tc>
        <w:tc>
          <w:tcPr>
            <w:tcW w:w="539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HTML,CSS, JAVASCRIPT and PHP</w:t>
            </w:r>
          </w:p>
        </w:tc>
      </w:tr>
      <w:tr w:rsidR="00DE69F1" w:rsidRPr="00DE69F1" w:rsidTr="00A11690">
        <w:tc>
          <w:tcPr>
            <w:tcW w:w="395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Database</w:t>
            </w:r>
          </w:p>
        </w:tc>
        <w:tc>
          <w:tcPr>
            <w:tcW w:w="539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ySQL</w:t>
            </w:r>
          </w:p>
        </w:tc>
      </w:tr>
      <w:tr w:rsidR="00DE69F1" w:rsidRPr="00DE69F1" w:rsidTr="00A11690">
        <w:tc>
          <w:tcPr>
            <w:tcW w:w="395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eb Browser</w:t>
            </w:r>
          </w:p>
        </w:tc>
        <w:tc>
          <w:tcPr>
            <w:tcW w:w="539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Google Chrome, Mozilla firefox etc.</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pStyle w:val="Heading3"/>
        <w:spacing w:line="360" w:lineRule="auto"/>
        <w:jc w:val="both"/>
        <w:rPr>
          <w:rFonts w:ascii="Times New Roman" w:hAnsi="Times New Roman" w:cs="Times New Roman"/>
          <w:b/>
          <w:color w:val="auto"/>
        </w:rPr>
      </w:pPr>
      <w:r w:rsidRPr="00DE69F1">
        <w:rPr>
          <w:rFonts w:ascii="Times New Roman" w:hAnsi="Times New Roman" w:cs="Times New Roman"/>
          <w:color w:val="auto"/>
        </w:rPr>
        <w:t>4.2.2 Sample Interface</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The web-based student project management system can be said to be a collection of forms, each of which performs a specific task. Below is the screenshot of each form with an explanation of their performance.</w:t>
      </w:r>
    </w:p>
    <w:p w:rsidR="00DE69F1" w:rsidRPr="00DE69F1" w:rsidRDefault="00DE69F1" w:rsidP="00DE69F1">
      <w:pPr>
        <w:pStyle w:val="Heading2"/>
        <w:spacing w:line="360" w:lineRule="auto"/>
        <w:jc w:val="both"/>
        <w:rPr>
          <w:rFonts w:ascii="Times New Roman" w:hAnsi="Times New Roman" w:cs="Times New Roman"/>
          <w:b/>
          <w:color w:val="auto"/>
          <w:sz w:val="24"/>
          <w:szCs w:val="24"/>
        </w:rPr>
      </w:pPr>
      <w:r w:rsidRPr="00DE69F1">
        <w:rPr>
          <w:rFonts w:ascii="Times New Roman" w:hAnsi="Times New Roman" w:cs="Times New Roman"/>
          <w:color w:val="auto"/>
          <w:sz w:val="24"/>
          <w:szCs w:val="24"/>
        </w:rPr>
        <w:t>4.2.3 Description of the Coding</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is system allows project activities management, it has three modules, the project coordinator, project supervisor and students. Starting from the student side, when a student is signing in for the first time he/she is expected to authenticate into the system, the interface in figure 4.1 will be displayed</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lastRenderedPageBreak/>
        <w:drawing>
          <wp:inline distT="0" distB="0" distL="0" distR="0" wp14:anchorId="6D388A4A" wp14:editId="2D1E1A24">
            <wp:extent cx="5943600" cy="33413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39).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1: Authentication page</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Before any other activity should be carried out a student is expected to generate a project supervisor, which will guide him/her</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76DDA839" wp14:editId="308B880C">
            <wp:extent cx="5943600" cy="302787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40).png"/>
                    <pic:cNvPicPr/>
                  </pic:nvPicPr>
                  <pic:blipFill>
                    <a:blip r:embed="rId12">
                      <a:extLst>
                        <a:ext uri="{28A0092B-C50C-407E-A947-70E740481C1C}">
                          <a14:useLocalDpi xmlns:a14="http://schemas.microsoft.com/office/drawing/2010/main" val="0"/>
                        </a:ext>
                      </a:extLst>
                    </a:blip>
                    <a:stretch>
                      <a:fillRect/>
                    </a:stretch>
                  </pic:blipFill>
                  <pic:spPr>
                    <a:xfrm>
                      <a:off x="0" y="0"/>
                      <a:ext cx="5944256" cy="3028206"/>
                    </a:xfrm>
                    <a:prstGeom prst="rect">
                      <a:avLst/>
                    </a:prstGeom>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Figure 4.2: generate supervisor </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upposed a message is sent to the project supervisor from any of his/her assigned students, they will be displayed in the below figure</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73EEF937" wp14:editId="31DBB069">
            <wp:extent cx="5943600" cy="30451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5160" cy="3045924"/>
                    </a:xfrm>
                    <a:prstGeom prst="rect">
                      <a:avLst/>
                    </a:prstGeom>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3: Feedback</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hen a student clicks on upload document in his/her dashboard, he/she will be directed to interface displayed in below figure 4.4</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lastRenderedPageBreak/>
        <w:drawing>
          <wp:inline distT="0" distB="0" distL="0" distR="0" wp14:anchorId="540B88AE" wp14:editId="59876190">
            <wp:extent cx="5942326" cy="2717320"/>
            <wp:effectExtent l="0" t="0" r="190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153).png"/>
                    <pic:cNvPicPr/>
                  </pic:nvPicPr>
                  <pic:blipFill>
                    <a:blip r:embed="rId14">
                      <a:extLst>
                        <a:ext uri="{28A0092B-C50C-407E-A947-70E740481C1C}">
                          <a14:useLocalDpi xmlns:a14="http://schemas.microsoft.com/office/drawing/2010/main" val="0"/>
                        </a:ext>
                      </a:extLst>
                    </a:blip>
                    <a:stretch>
                      <a:fillRect/>
                    </a:stretch>
                  </pic:blipFill>
                  <pic:spPr>
                    <a:xfrm>
                      <a:off x="0" y="0"/>
                      <a:ext cx="5950500" cy="2721058"/>
                    </a:xfrm>
                    <a:prstGeom prst="rect">
                      <a:avLst/>
                    </a:prstGeom>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4: Upload Document page</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upposing a project supervisor has authenticated already and he/she clicks on the login button</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39B6AFCC" wp14:editId="308300D3">
            <wp:extent cx="5760720" cy="3239135"/>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3239135"/>
                    </a:xfrm>
                    <a:prstGeom prst="rect">
                      <a:avLst/>
                    </a:prstGeom>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5: supervisor login Page</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This interface in figure 4.6 is for grading students based on their performance on their work, according to CSC4600 project guidelines, this activity is carried out by the project supervisor</w:t>
      </w:r>
      <w:r w:rsidRPr="00DE69F1">
        <w:rPr>
          <w:rFonts w:ascii="Times New Roman" w:hAnsi="Times New Roman" w:cs="Times New Roman"/>
          <w:noProof/>
          <w:sz w:val="24"/>
          <w:szCs w:val="24"/>
        </w:rPr>
        <w:drawing>
          <wp:inline distT="0" distB="0" distL="0" distR="0" wp14:anchorId="2CC35EB8" wp14:editId="5E1577EF">
            <wp:extent cx="5943600" cy="3045124"/>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6473" cy="3046596"/>
                    </a:xfrm>
                    <a:prstGeom prst="rect">
                      <a:avLst/>
                    </a:prstGeom>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6: grading Page</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Interface below is figure 4.7, the project coordinator is the administrator of the system, and he/she is expected to add all other user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78A6E36A" wp14:editId="356F404F">
            <wp:extent cx="5891842" cy="200995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132).png"/>
                    <pic:cNvPicPr/>
                  </pic:nvPicPr>
                  <pic:blipFill rotWithShape="1">
                    <a:blip r:embed="rId17">
                      <a:extLst>
                        <a:ext uri="{28A0092B-C50C-407E-A947-70E740481C1C}">
                          <a14:useLocalDpi xmlns:a14="http://schemas.microsoft.com/office/drawing/2010/main" val="0"/>
                        </a:ext>
                      </a:extLst>
                    </a:blip>
                    <a:srcRect r="870" b="39846"/>
                    <a:stretch/>
                  </pic:blipFill>
                  <pic:spPr bwMode="auto">
                    <a:xfrm>
                      <a:off x="0" y="0"/>
                      <a:ext cx="5891842" cy="2009955"/>
                    </a:xfrm>
                    <a:prstGeom prst="rect">
                      <a:avLst/>
                    </a:prstGeom>
                    <a:ln>
                      <a:noFill/>
                    </a:ln>
                    <a:extLst>
                      <a:ext uri="{53640926-AAD7-44D8-BBD7-CCE9431645EC}">
                        <a14:shadowObscured xmlns:a14="http://schemas.microsoft.com/office/drawing/2010/main"/>
                      </a:ext>
                    </a:extLst>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7: add student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In case of notifying students and project supervisors, the project coordinator will on the post notification which will display the interface below</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0802F8A2" wp14:editId="750921D6">
            <wp:extent cx="5943600" cy="334137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134).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8: post notification</w:t>
      </w:r>
    </w:p>
    <w:p w:rsidR="00DE69F1" w:rsidRPr="00DE69F1" w:rsidRDefault="00DE69F1" w:rsidP="00DE69F1">
      <w:pPr>
        <w:pStyle w:val="Heading2"/>
        <w:spacing w:line="360" w:lineRule="auto"/>
        <w:jc w:val="both"/>
        <w:rPr>
          <w:rFonts w:ascii="Times New Roman" w:hAnsi="Times New Roman" w:cs="Times New Roman"/>
          <w:b/>
          <w:color w:val="auto"/>
          <w:sz w:val="24"/>
          <w:szCs w:val="24"/>
        </w:rPr>
      </w:pPr>
      <w:r w:rsidRPr="00DE69F1">
        <w:rPr>
          <w:rFonts w:ascii="Times New Roman" w:hAnsi="Times New Roman" w:cs="Times New Roman"/>
          <w:color w:val="auto"/>
          <w:sz w:val="24"/>
          <w:szCs w:val="24"/>
        </w:rPr>
        <w:t>4.3 Testing</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esting is intended to show that a program does what it is intended to do and to discover program defects before it is put in to use. Testing can reveal the presence of errors NOT their absence. It is itself an expensive activity, yet launching of software without testing may lead to cost potentially much higher than that of testing.</w:t>
      </w:r>
    </w:p>
    <w:p w:rsidR="00DE69F1" w:rsidRPr="00DE69F1" w:rsidRDefault="00DE69F1" w:rsidP="00DE69F1">
      <w:pPr>
        <w:pStyle w:val="Heading3"/>
        <w:spacing w:line="360" w:lineRule="auto"/>
        <w:jc w:val="both"/>
        <w:rPr>
          <w:rFonts w:ascii="Times New Roman" w:hAnsi="Times New Roman" w:cs="Times New Roman"/>
          <w:b/>
          <w:color w:val="auto"/>
        </w:rPr>
      </w:pPr>
      <w:r w:rsidRPr="00DE69F1">
        <w:rPr>
          <w:rFonts w:ascii="Times New Roman" w:hAnsi="Times New Roman" w:cs="Times New Roman"/>
          <w:color w:val="auto"/>
        </w:rPr>
        <w:t>4.3.1 Unit Testing</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t>Unit testing is the process of testing individual units of a program and its functionalities to ensure it is working appropriately. The table below contains the unit testing of this system.</w:t>
      </w: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br w:type="page"/>
      </w: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lastRenderedPageBreak/>
        <w:t xml:space="preserve">Table 4.2 </w:t>
      </w:r>
      <w:r w:rsidRPr="00DE69F1">
        <w:rPr>
          <w:rFonts w:ascii="Times New Roman" w:hAnsi="Times New Roman" w:cs="Times New Roman"/>
          <w:sz w:val="24"/>
          <w:szCs w:val="24"/>
        </w:rPr>
        <w:t>Student Authentication test case table</w:t>
      </w:r>
      <w:r w:rsidRPr="00DE69F1">
        <w:rPr>
          <w:rFonts w:ascii="Times New Roman" w:hAnsi="Times New Roman" w:cs="Times New Roman"/>
          <w:b/>
          <w:sz w:val="24"/>
          <w:szCs w:val="24"/>
        </w:rPr>
        <w:t xml:space="preserve"> </w:t>
      </w:r>
    </w:p>
    <w:tbl>
      <w:tblPr>
        <w:tblStyle w:val="TableGrid"/>
        <w:tblW w:w="9811" w:type="dxa"/>
        <w:tblLayout w:type="fixed"/>
        <w:tblLook w:val="04A0" w:firstRow="1" w:lastRow="0" w:firstColumn="1" w:lastColumn="0" w:noHBand="0" w:noVBand="1"/>
      </w:tblPr>
      <w:tblGrid>
        <w:gridCol w:w="895"/>
        <w:gridCol w:w="1566"/>
        <w:gridCol w:w="1642"/>
        <w:gridCol w:w="1142"/>
        <w:gridCol w:w="900"/>
        <w:gridCol w:w="1236"/>
        <w:gridCol w:w="1507"/>
        <w:gridCol w:w="923"/>
      </w:tblGrid>
      <w:tr w:rsidR="00DE69F1" w:rsidRPr="00DE69F1" w:rsidTr="00A11690">
        <w:trPr>
          <w:trHeight w:val="782"/>
        </w:trPr>
        <w:tc>
          <w:tcPr>
            <w:tcW w:w="895"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 xml:space="preserve"> TEST CASE ID</w:t>
            </w:r>
          </w:p>
        </w:tc>
        <w:tc>
          <w:tcPr>
            <w:tcW w:w="1566"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CASE DESCRIPTION</w:t>
            </w:r>
          </w:p>
        </w:tc>
        <w:tc>
          <w:tcPr>
            <w:tcW w:w="1642"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PRECONDITION</w:t>
            </w:r>
          </w:p>
        </w:tc>
        <w:tc>
          <w:tcPr>
            <w:tcW w:w="1142"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INPUT</w:t>
            </w:r>
          </w:p>
        </w:tc>
        <w:tc>
          <w:tcPr>
            <w:tcW w:w="900"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EPS</w:t>
            </w:r>
          </w:p>
        </w:tc>
        <w:tc>
          <w:tcPr>
            <w:tcW w:w="1236"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EXPECTED RESULT</w:t>
            </w:r>
          </w:p>
        </w:tc>
        <w:tc>
          <w:tcPr>
            <w:tcW w:w="1507"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ACTUAL RESULT</w:t>
            </w:r>
          </w:p>
        </w:tc>
        <w:tc>
          <w:tcPr>
            <w:tcW w:w="923"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ATUS</w:t>
            </w:r>
          </w:p>
        </w:tc>
      </w:tr>
      <w:tr w:rsidR="00DE69F1" w:rsidRPr="00DE69F1" w:rsidTr="00A11690">
        <w:trPr>
          <w:trHeight w:val="1103"/>
        </w:trPr>
        <w:tc>
          <w:tcPr>
            <w:tcW w:w="89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1</w:t>
            </w:r>
          </w:p>
        </w:tc>
        <w:tc>
          <w:tcPr>
            <w:tcW w:w="156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Verify the fields in the authentication screen(Reg No and Cgpa)</w:t>
            </w:r>
          </w:p>
        </w:tc>
        <w:tc>
          <w:tcPr>
            <w:tcW w:w="16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tudent authentication screen must exist</w:t>
            </w:r>
          </w:p>
        </w:tc>
        <w:tc>
          <w:tcPr>
            <w:tcW w:w="11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l field are blank and submit button is clicked</w:t>
            </w:r>
          </w:p>
        </w:tc>
        <w:tc>
          <w:tcPr>
            <w:tcW w:w="9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submit button</w:t>
            </w:r>
          </w:p>
        </w:tc>
        <w:tc>
          <w:tcPr>
            <w:tcW w:w="123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please fill out this field”</w:t>
            </w:r>
          </w:p>
        </w:tc>
        <w:tc>
          <w:tcPr>
            <w:tcW w:w="1507"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required fields are blank</w:t>
            </w:r>
          </w:p>
        </w:tc>
        <w:tc>
          <w:tcPr>
            <w:tcW w:w="923"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1103"/>
        </w:trPr>
        <w:tc>
          <w:tcPr>
            <w:tcW w:w="89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2</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56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Verify the fields in the authentication screen(Reg No and Cgpa)</w:t>
            </w:r>
          </w:p>
        </w:tc>
        <w:tc>
          <w:tcPr>
            <w:tcW w:w="16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tudent authentication screen must exist</w:t>
            </w:r>
          </w:p>
        </w:tc>
        <w:tc>
          <w:tcPr>
            <w:tcW w:w="11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ll field are filled wrongly and submit button is clicked </w:t>
            </w:r>
          </w:p>
        </w:tc>
        <w:tc>
          <w:tcPr>
            <w:tcW w:w="9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submit button`</w:t>
            </w:r>
          </w:p>
        </w:tc>
        <w:tc>
          <w:tcPr>
            <w:tcW w:w="123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w:t>
            </w:r>
            <w:r w:rsidRPr="00DE69F1">
              <w:rPr>
                <w:rFonts w:ascii="Times New Roman" w:hAnsi="Times New Roman" w:cs="Times New Roman"/>
                <w:sz w:val="24"/>
                <w:szCs w:val="24"/>
                <w:shd w:val="clear" w:color="auto" w:fill="FFFFFF"/>
              </w:rPr>
              <w:t>Reg No not found in DB, contact Project Coordinator</w:t>
            </w:r>
            <w:r w:rsidRPr="00DE69F1">
              <w:rPr>
                <w:rFonts w:ascii="Times New Roman" w:hAnsi="Times New Roman" w:cs="Times New Roman"/>
                <w:sz w:val="24"/>
                <w:szCs w:val="24"/>
              </w:rPr>
              <w:t>”</w:t>
            </w:r>
          </w:p>
        </w:tc>
        <w:tc>
          <w:tcPr>
            <w:tcW w:w="1507"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required field is entered wrongly</w:t>
            </w:r>
          </w:p>
        </w:tc>
        <w:tc>
          <w:tcPr>
            <w:tcW w:w="923"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1103"/>
        </w:trPr>
        <w:tc>
          <w:tcPr>
            <w:tcW w:w="89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3</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56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Verify the fields in the authentication screen(Reg No and Cgpa)</w:t>
            </w:r>
          </w:p>
        </w:tc>
        <w:tc>
          <w:tcPr>
            <w:tcW w:w="16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tudent authentication screen must exist</w:t>
            </w:r>
          </w:p>
        </w:tc>
        <w:tc>
          <w:tcPr>
            <w:tcW w:w="11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all fields are entered correctly</w:t>
            </w:r>
          </w:p>
        </w:tc>
        <w:tc>
          <w:tcPr>
            <w:tcW w:w="9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submit button</w:t>
            </w:r>
          </w:p>
        </w:tc>
        <w:tc>
          <w:tcPr>
            <w:tcW w:w="123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User is authenticated into the system</w:t>
            </w:r>
          </w:p>
        </w:tc>
        <w:tc>
          <w:tcPr>
            <w:tcW w:w="1507"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Student will be authenticated into the system and the desired password will be displayed on the login </w:t>
            </w:r>
            <w:r w:rsidRPr="00DE69F1">
              <w:rPr>
                <w:rFonts w:ascii="Times New Roman" w:hAnsi="Times New Roman" w:cs="Times New Roman"/>
                <w:sz w:val="24"/>
                <w:szCs w:val="24"/>
              </w:rPr>
              <w:lastRenderedPageBreak/>
              <w:t xml:space="preserve">page to the student  </w:t>
            </w:r>
          </w:p>
        </w:tc>
        <w:tc>
          <w:tcPr>
            <w:tcW w:w="923"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Pass</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b/>
          <w:sz w:val="24"/>
          <w:szCs w:val="24"/>
        </w:rPr>
      </w:pPr>
    </w:p>
    <w:p w:rsidR="00DE69F1" w:rsidRPr="00DE69F1" w:rsidRDefault="00DE69F1" w:rsidP="00DE69F1">
      <w:pPr>
        <w:spacing w:line="360" w:lineRule="auto"/>
        <w:jc w:val="both"/>
        <w:rPr>
          <w:rFonts w:ascii="Times New Roman" w:hAnsi="Times New Roman" w:cs="Times New Roman"/>
          <w:b/>
          <w:sz w:val="24"/>
          <w:szCs w:val="24"/>
        </w:rPr>
      </w:pP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 xml:space="preserve">Table 4.3 </w:t>
      </w:r>
      <w:r w:rsidRPr="00DE69F1">
        <w:rPr>
          <w:rFonts w:ascii="Times New Roman" w:hAnsi="Times New Roman" w:cs="Times New Roman"/>
          <w:sz w:val="24"/>
          <w:szCs w:val="24"/>
        </w:rPr>
        <w:t>Student Upload Proposal test case table</w:t>
      </w:r>
      <w:r w:rsidRPr="00DE69F1">
        <w:rPr>
          <w:rFonts w:ascii="Times New Roman" w:hAnsi="Times New Roman" w:cs="Times New Roman"/>
          <w:b/>
          <w:sz w:val="24"/>
          <w:szCs w:val="24"/>
        </w:rPr>
        <w:t xml:space="preserve"> </w:t>
      </w:r>
    </w:p>
    <w:tbl>
      <w:tblPr>
        <w:tblStyle w:val="TableGrid"/>
        <w:tblW w:w="9811" w:type="dxa"/>
        <w:tblLayout w:type="fixed"/>
        <w:tblLook w:val="04A0" w:firstRow="1" w:lastRow="0" w:firstColumn="1" w:lastColumn="0" w:noHBand="0" w:noVBand="1"/>
      </w:tblPr>
      <w:tblGrid>
        <w:gridCol w:w="895"/>
        <w:gridCol w:w="1566"/>
        <w:gridCol w:w="1642"/>
        <w:gridCol w:w="1142"/>
        <w:gridCol w:w="900"/>
        <w:gridCol w:w="1236"/>
        <w:gridCol w:w="1344"/>
        <w:gridCol w:w="1086"/>
      </w:tblGrid>
      <w:tr w:rsidR="00DE69F1" w:rsidRPr="00DE69F1" w:rsidTr="00A11690">
        <w:trPr>
          <w:trHeight w:val="782"/>
        </w:trPr>
        <w:tc>
          <w:tcPr>
            <w:tcW w:w="895"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 xml:space="preserve"> TEST CASE ID</w:t>
            </w:r>
          </w:p>
        </w:tc>
        <w:tc>
          <w:tcPr>
            <w:tcW w:w="1566"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CASE DESCRIPTION</w:t>
            </w:r>
          </w:p>
        </w:tc>
        <w:tc>
          <w:tcPr>
            <w:tcW w:w="1642"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PRECONDITION</w:t>
            </w:r>
          </w:p>
        </w:tc>
        <w:tc>
          <w:tcPr>
            <w:tcW w:w="1142"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INPUT</w:t>
            </w:r>
          </w:p>
        </w:tc>
        <w:tc>
          <w:tcPr>
            <w:tcW w:w="900"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EPS</w:t>
            </w:r>
          </w:p>
        </w:tc>
        <w:tc>
          <w:tcPr>
            <w:tcW w:w="1236"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EXPECTED RESULT</w:t>
            </w:r>
          </w:p>
        </w:tc>
        <w:tc>
          <w:tcPr>
            <w:tcW w:w="134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ACTUAL RESULT</w:t>
            </w:r>
          </w:p>
        </w:tc>
        <w:tc>
          <w:tcPr>
            <w:tcW w:w="1086"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ATUS</w:t>
            </w:r>
          </w:p>
        </w:tc>
      </w:tr>
      <w:tr w:rsidR="00DE69F1" w:rsidRPr="00DE69F1" w:rsidTr="00A11690">
        <w:trPr>
          <w:trHeight w:val="1103"/>
        </w:trPr>
        <w:tc>
          <w:tcPr>
            <w:tcW w:w="89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1</w:t>
            </w:r>
          </w:p>
        </w:tc>
        <w:tc>
          <w:tcPr>
            <w:tcW w:w="156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Verify the fields in the submit proposal screen</w:t>
            </w:r>
          </w:p>
        </w:tc>
        <w:tc>
          <w:tcPr>
            <w:tcW w:w="16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tudent must be logged into the system</w:t>
            </w:r>
          </w:p>
        </w:tc>
        <w:tc>
          <w:tcPr>
            <w:tcW w:w="11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l field are blank and submit button is clicked</w:t>
            </w:r>
          </w:p>
        </w:tc>
        <w:tc>
          <w:tcPr>
            <w:tcW w:w="9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Click submit button </w:t>
            </w:r>
          </w:p>
        </w:tc>
        <w:tc>
          <w:tcPr>
            <w:tcW w:w="123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please fill out this field”</w:t>
            </w:r>
          </w:p>
        </w:tc>
        <w:tc>
          <w:tcPr>
            <w:tcW w:w="134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all required fields are blank</w:t>
            </w:r>
          </w:p>
        </w:tc>
        <w:tc>
          <w:tcPr>
            <w:tcW w:w="108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1103"/>
        </w:trPr>
        <w:tc>
          <w:tcPr>
            <w:tcW w:w="89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2</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56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Verify the fields in the submit proposal screen</w:t>
            </w:r>
          </w:p>
        </w:tc>
        <w:tc>
          <w:tcPr>
            <w:tcW w:w="16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ubmit proposal screen must exist</w:t>
            </w:r>
          </w:p>
        </w:tc>
        <w:tc>
          <w:tcPr>
            <w:tcW w:w="11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ome fields are filled the some fields are blank</w:t>
            </w:r>
          </w:p>
        </w:tc>
        <w:tc>
          <w:tcPr>
            <w:tcW w:w="9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submit button</w:t>
            </w:r>
          </w:p>
        </w:tc>
        <w:tc>
          <w:tcPr>
            <w:tcW w:w="123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please fill out this filled”</w:t>
            </w:r>
          </w:p>
        </w:tc>
        <w:tc>
          <w:tcPr>
            <w:tcW w:w="134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some required field is left blank</w:t>
            </w:r>
          </w:p>
        </w:tc>
        <w:tc>
          <w:tcPr>
            <w:tcW w:w="108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1103"/>
        </w:trPr>
        <w:tc>
          <w:tcPr>
            <w:tcW w:w="89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3</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56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Verify the fields in the submit </w:t>
            </w:r>
            <w:r w:rsidRPr="00DE69F1">
              <w:rPr>
                <w:rFonts w:ascii="Times New Roman" w:hAnsi="Times New Roman" w:cs="Times New Roman"/>
                <w:sz w:val="24"/>
                <w:szCs w:val="24"/>
              </w:rPr>
              <w:lastRenderedPageBreak/>
              <w:t>proposal screen</w:t>
            </w:r>
          </w:p>
        </w:tc>
        <w:tc>
          <w:tcPr>
            <w:tcW w:w="16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Submit proposal </w:t>
            </w:r>
            <w:r w:rsidRPr="00DE69F1">
              <w:rPr>
                <w:rFonts w:ascii="Times New Roman" w:hAnsi="Times New Roman" w:cs="Times New Roman"/>
                <w:sz w:val="24"/>
                <w:szCs w:val="24"/>
              </w:rPr>
              <w:lastRenderedPageBreak/>
              <w:t>screen must exist</w:t>
            </w:r>
          </w:p>
        </w:tc>
        <w:tc>
          <w:tcPr>
            <w:tcW w:w="114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The all fields are filled</w:t>
            </w:r>
          </w:p>
        </w:tc>
        <w:tc>
          <w:tcPr>
            <w:tcW w:w="9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submit button</w:t>
            </w:r>
          </w:p>
        </w:tc>
        <w:tc>
          <w:tcPr>
            <w:tcW w:w="123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User project proposal </w:t>
            </w:r>
            <w:r w:rsidRPr="00DE69F1">
              <w:rPr>
                <w:rFonts w:ascii="Times New Roman" w:hAnsi="Times New Roman" w:cs="Times New Roman"/>
                <w:sz w:val="24"/>
                <w:szCs w:val="24"/>
              </w:rPr>
              <w:lastRenderedPageBreak/>
              <w:t>is submitted into the system for approval</w:t>
            </w:r>
          </w:p>
        </w:tc>
        <w:tc>
          <w:tcPr>
            <w:tcW w:w="134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Student project proposal </w:t>
            </w:r>
            <w:r w:rsidRPr="00DE69F1">
              <w:rPr>
                <w:rFonts w:ascii="Times New Roman" w:hAnsi="Times New Roman" w:cs="Times New Roman"/>
                <w:sz w:val="24"/>
                <w:szCs w:val="24"/>
              </w:rPr>
              <w:lastRenderedPageBreak/>
              <w:t xml:space="preserve">will be logged into the system and a success alert will be displayed.  </w:t>
            </w:r>
          </w:p>
        </w:tc>
        <w:tc>
          <w:tcPr>
            <w:tcW w:w="108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Pass</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b/>
          <w:sz w:val="24"/>
          <w:szCs w:val="24"/>
        </w:rPr>
      </w:pPr>
    </w:p>
    <w:p w:rsidR="00DE69F1" w:rsidRPr="00DE69F1" w:rsidRDefault="00DE69F1" w:rsidP="00DE69F1">
      <w:pPr>
        <w:spacing w:line="360" w:lineRule="auto"/>
        <w:jc w:val="both"/>
        <w:rPr>
          <w:rFonts w:ascii="Times New Roman" w:hAnsi="Times New Roman" w:cs="Times New Roman"/>
          <w:b/>
          <w:sz w:val="24"/>
          <w:szCs w:val="24"/>
        </w:rPr>
      </w:pPr>
    </w:p>
    <w:p w:rsidR="00DE69F1" w:rsidRPr="00DE69F1" w:rsidRDefault="00DE69F1" w:rsidP="00DE69F1">
      <w:pPr>
        <w:spacing w:line="360" w:lineRule="auto"/>
        <w:jc w:val="both"/>
        <w:rPr>
          <w:rFonts w:ascii="Times New Roman" w:hAnsi="Times New Roman" w:cs="Times New Roman"/>
          <w:b/>
          <w:sz w:val="24"/>
          <w:szCs w:val="24"/>
        </w:rPr>
      </w:pP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 xml:space="preserve">Table 4.4 </w:t>
      </w:r>
      <w:r w:rsidRPr="00DE69F1">
        <w:rPr>
          <w:rFonts w:ascii="Times New Roman" w:hAnsi="Times New Roman" w:cs="Times New Roman"/>
          <w:sz w:val="24"/>
          <w:szCs w:val="24"/>
        </w:rPr>
        <w:t>Project supervisor Login unit test case</w:t>
      </w:r>
    </w:p>
    <w:tbl>
      <w:tblPr>
        <w:tblStyle w:val="TableGrid"/>
        <w:tblW w:w="9535" w:type="dxa"/>
        <w:tblLayout w:type="fixed"/>
        <w:tblLook w:val="04A0" w:firstRow="1" w:lastRow="0" w:firstColumn="1" w:lastColumn="0" w:noHBand="0" w:noVBand="1"/>
      </w:tblPr>
      <w:tblGrid>
        <w:gridCol w:w="711"/>
        <w:gridCol w:w="1502"/>
        <w:gridCol w:w="1676"/>
        <w:gridCol w:w="956"/>
        <w:gridCol w:w="782"/>
        <w:gridCol w:w="1224"/>
        <w:gridCol w:w="1604"/>
        <w:gridCol w:w="1080"/>
      </w:tblGrid>
      <w:tr w:rsidR="00DE69F1" w:rsidRPr="00DE69F1" w:rsidTr="00A11690">
        <w:tc>
          <w:tcPr>
            <w:tcW w:w="711"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 xml:space="preserve"> TEST CASE ID</w:t>
            </w:r>
          </w:p>
        </w:tc>
        <w:tc>
          <w:tcPr>
            <w:tcW w:w="1502"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CASE DESCRIPTION</w:t>
            </w:r>
          </w:p>
        </w:tc>
        <w:tc>
          <w:tcPr>
            <w:tcW w:w="1676"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PRECONDITION</w:t>
            </w:r>
          </w:p>
        </w:tc>
        <w:tc>
          <w:tcPr>
            <w:tcW w:w="956"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INPUT</w:t>
            </w:r>
          </w:p>
        </w:tc>
        <w:tc>
          <w:tcPr>
            <w:tcW w:w="782"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EPS</w:t>
            </w:r>
          </w:p>
        </w:tc>
        <w:tc>
          <w:tcPr>
            <w:tcW w:w="122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EXPECTED RESULT</w:t>
            </w:r>
          </w:p>
        </w:tc>
        <w:tc>
          <w:tcPr>
            <w:tcW w:w="160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ACTUAL RESULT</w:t>
            </w:r>
          </w:p>
        </w:tc>
        <w:tc>
          <w:tcPr>
            <w:tcW w:w="1080"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ATUS</w:t>
            </w:r>
          </w:p>
        </w:tc>
      </w:tr>
      <w:tr w:rsidR="00DE69F1" w:rsidRPr="00DE69F1" w:rsidTr="00A11690">
        <w:tc>
          <w:tcPr>
            <w:tcW w:w="711"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1</w:t>
            </w:r>
          </w:p>
        </w:tc>
        <w:tc>
          <w:tcPr>
            <w:tcW w:w="150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Verify the fields in the log-in screen(university mail and password)</w:t>
            </w:r>
          </w:p>
        </w:tc>
        <w:tc>
          <w:tcPr>
            <w:tcW w:w="167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Log-in screen must exist</w:t>
            </w:r>
          </w:p>
        </w:tc>
        <w:tc>
          <w:tcPr>
            <w:tcW w:w="95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l field are blank and login button is clicked</w:t>
            </w:r>
          </w:p>
        </w:tc>
        <w:tc>
          <w:tcPr>
            <w:tcW w:w="78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Click log-in button </w:t>
            </w:r>
          </w:p>
        </w:tc>
        <w:tc>
          <w:tcPr>
            <w:tcW w:w="122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please fill out this fileds”</w:t>
            </w:r>
          </w:p>
        </w:tc>
        <w:tc>
          <w:tcPr>
            <w:tcW w:w="160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all required fields are blank</w:t>
            </w:r>
          </w:p>
        </w:tc>
        <w:tc>
          <w:tcPr>
            <w:tcW w:w="108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c>
          <w:tcPr>
            <w:tcW w:w="711"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TC-02</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50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Verify the fields in the </w:t>
            </w:r>
            <w:r w:rsidRPr="00DE69F1">
              <w:rPr>
                <w:rFonts w:ascii="Times New Roman" w:hAnsi="Times New Roman" w:cs="Times New Roman"/>
                <w:sz w:val="24"/>
                <w:szCs w:val="24"/>
              </w:rPr>
              <w:lastRenderedPageBreak/>
              <w:t>log-in screen(university mail and password)</w:t>
            </w:r>
          </w:p>
        </w:tc>
        <w:tc>
          <w:tcPr>
            <w:tcW w:w="167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Log-in screen must exist</w:t>
            </w:r>
          </w:p>
        </w:tc>
        <w:tc>
          <w:tcPr>
            <w:tcW w:w="95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userna</w:t>
            </w:r>
            <w:r w:rsidRPr="00DE69F1">
              <w:rPr>
                <w:rFonts w:ascii="Times New Roman" w:hAnsi="Times New Roman" w:cs="Times New Roman"/>
                <w:sz w:val="24"/>
                <w:szCs w:val="24"/>
              </w:rPr>
              <w:lastRenderedPageBreak/>
              <w:t>me field is filled and the password field is blank</w:t>
            </w:r>
          </w:p>
        </w:tc>
        <w:tc>
          <w:tcPr>
            <w:tcW w:w="78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Click log-</w:t>
            </w:r>
            <w:r w:rsidRPr="00DE69F1">
              <w:rPr>
                <w:rFonts w:ascii="Times New Roman" w:hAnsi="Times New Roman" w:cs="Times New Roman"/>
                <w:sz w:val="24"/>
                <w:szCs w:val="24"/>
              </w:rPr>
              <w:lastRenderedPageBreak/>
              <w:t>in button</w:t>
            </w:r>
          </w:p>
        </w:tc>
        <w:tc>
          <w:tcPr>
            <w:tcW w:w="122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Warning message </w:t>
            </w:r>
            <w:r w:rsidRPr="00DE69F1">
              <w:rPr>
                <w:rFonts w:ascii="Times New Roman" w:hAnsi="Times New Roman" w:cs="Times New Roman"/>
                <w:sz w:val="24"/>
                <w:szCs w:val="24"/>
              </w:rPr>
              <w:lastRenderedPageBreak/>
              <w:t>“please this fill this field”</w:t>
            </w:r>
          </w:p>
        </w:tc>
        <w:tc>
          <w:tcPr>
            <w:tcW w:w="160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The warning message to </w:t>
            </w:r>
            <w:r w:rsidRPr="00DE69F1">
              <w:rPr>
                <w:rFonts w:ascii="Times New Roman" w:hAnsi="Times New Roman" w:cs="Times New Roman"/>
                <w:sz w:val="24"/>
                <w:szCs w:val="24"/>
              </w:rPr>
              <w:lastRenderedPageBreak/>
              <w:t>appear when one required field is left blank</w:t>
            </w:r>
          </w:p>
        </w:tc>
        <w:tc>
          <w:tcPr>
            <w:tcW w:w="108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Pass</w:t>
            </w:r>
          </w:p>
        </w:tc>
      </w:tr>
      <w:tr w:rsidR="00DE69F1" w:rsidRPr="00DE69F1" w:rsidTr="00A11690">
        <w:tc>
          <w:tcPr>
            <w:tcW w:w="711"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3</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50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Verify the fields in the log-in screen(university mail and password</w:t>
            </w:r>
          </w:p>
        </w:tc>
        <w:tc>
          <w:tcPr>
            <w:tcW w:w="167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Log-in screen must exist</w:t>
            </w:r>
          </w:p>
        </w:tc>
        <w:tc>
          <w:tcPr>
            <w:tcW w:w="956"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password field and the university mail field are entered correctly </w:t>
            </w:r>
          </w:p>
        </w:tc>
        <w:tc>
          <w:tcPr>
            <w:tcW w:w="782"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log-in button</w:t>
            </w:r>
          </w:p>
        </w:tc>
        <w:tc>
          <w:tcPr>
            <w:tcW w:w="122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please input your username and password”</w:t>
            </w:r>
          </w:p>
        </w:tc>
        <w:tc>
          <w:tcPr>
            <w:tcW w:w="160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project supervisor will be logged into the system and page corresponding to the user will be displayed.  </w:t>
            </w:r>
          </w:p>
        </w:tc>
        <w:tc>
          <w:tcPr>
            <w:tcW w:w="108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r>
    </w:tbl>
    <w:p w:rsidR="00DE69F1" w:rsidRPr="00DE69F1" w:rsidRDefault="00DE69F1" w:rsidP="00DE69F1">
      <w:pPr>
        <w:spacing w:line="360" w:lineRule="auto"/>
        <w:jc w:val="both"/>
        <w:rPr>
          <w:rFonts w:ascii="Times New Roman" w:hAnsi="Times New Roman" w:cs="Times New Roman"/>
          <w:b/>
          <w:sz w:val="24"/>
          <w:szCs w:val="24"/>
        </w:rPr>
      </w:pP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 xml:space="preserve">Table 4.5 </w:t>
      </w:r>
      <w:r w:rsidRPr="00DE69F1">
        <w:rPr>
          <w:rFonts w:ascii="Times New Roman" w:hAnsi="Times New Roman" w:cs="Times New Roman"/>
          <w:sz w:val="24"/>
          <w:szCs w:val="24"/>
        </w:rPr>
        <w:t>Project supervisor send feedback unit test case</w:t>
      </w:r>
    </w:p>
    <w:tbl>
      <w:tblPr>
        <w:tblStyle w:val="TableGrid"/>
        <w:tblW w:w="9761" w:type="dxa"/>
        <w:tblInd w:w="-185" w:type="dxa"/>
        <w:tblLayout w:type="fixed"/>
        <w:tblLook w:val="04A0" w:firstRow="1" w:lastRow="0" w:firstColumn="1" w:lastColumn="0" w:noHBand="0" w:noVBand="1"/>
      </w:tblPr>
      <w:tblGrid>
        <w:gridCol w:w="963"/>
        <w:gridCol w:w="1647"/>
        <w:gridCol w:w="30"/>
        <w:gridCol w:w="1875"/>
        <w:gridCol w:w="888"/>
        <w:gridCol w:w="859"/>
        <w:gridCol w:w="1361"/>
        <w:gridCol w:w="1104"/>
        <w:gridCol w:w="1034"/>
      </w:tblGrid>
      <w:tr w:rsidR="00DE69F1" w:rsidRPr="00DE69F1" w:rsidTr="00A11690">
        <w:tc>
          <w:tcPr>
            <w:tcW w:w="963"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CASE ID</w:t>
            </w:r>
          </w:p>
        </w:tc>
        <w:tc>
          <w:tcPr>
            <w:tcW w:w="1647"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CASE DESCRIPTION</w:t>
            </w:r>
          </w:p>
        </w:tc>
        <w:tc>
          <w:tcPr>
            <w:tcW w:w="1905" w:type="dxa"/>
            <w:gridSpan w:val="2"/>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PRECONDITION</w:t>
            </w:r>
          </w:p>
        </w:tc>
        <w:tc>
          <w:tcPr>
            <w:tcW w:w="888"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INPUT</w:t>
            </w:r>
          </w:p>
        </w:tc>
        <w:tc>
          <w:tcPr>
            <w:tcW w:w="859"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EPS</w:t>
            </w:r>
          </w:p>
        </w:tc>
        <w:tc>
          <w:tcPr>
            <w:tcW w:w="1361"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EXPECTED RESULT</w:t>
            </w:r>
          </w:p>
        </w:tc>
        <w:tc>
          <w:tcPr>
            <w:tcW w:w="110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ACTUAL RESULT</w:t>
            </w:r>
          </w:p>
        </w:tc>
        <w:tc>
          <w:tcPr>
            <w:tcW w:w="103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ATUS</w:t>
            </w:r>
          </w:p>
        </w:tc>
      </w:tr>
      <w:tr w:rsidR="00DE69F1" w:rsidRPr="00DE69F1" w:rsidTr="00A11690">
        <w:tc>
          <w:tcPr>
            <w:tcW w:w="963"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1</w:t>
            </w:r>
          </w:p>
        </w:tc>
        <w:tc>
          <w:tcPr>
            <w:tcW w:w="1677" w:type="dxa"/>
            <w:gridSpan w:val="2"/>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 verify fields in the  send feedback screen</w:t>
            </w:r>
          </w:p>
        </w:tc>
        <w:tc>
          <w:tcPr>
            <w:tcW w:w="187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User must be logged into the system</w:t>
            </w:r>
          </w:p>
        </w:tc>
        <w:tc>
          <w:tcPr>
            <w:tcW w:w="888"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l fields are left blank</w:t>
            </w:r>
          </w:p>
        </w:tc>
        <w:tc>
          <w:tcPr>
            <w:tcW w:w="859"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on the send button</w:t>
            </w:r>
          </w:p>
        </w:tc>
        <w:tc>
          <w:tcPr>
            <w:tcW w:w="1361"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Warning message “please fill out all the  fields” will </w:t>
            </w:r>
            <w:r w:rsidRPr="00DE69F1">
              <w:rPr>
                <w:rFonts w:ascii="Times New Roman" w:hAnsi="Times New Roman" w:cs="Times New Roman"/>
                <w:sz w:val="24"/>
                <w:szCs w:val="24"/>
              </w:rPr>
              <w:lastRenderedPageBreak/>
              <w:t>be displayed</w:t>
            </w:r>
          </w:p>
        </w:tc>
        <w:tc>
          <w:tcPr>
            <w:tcW w:w="110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 xml:space="preserve">The warning message to appear when </w:t>
            </w:r>
            <w:r w:rsidRPr="00DE69F1">
              <w:rPr>
                <w:rFonts w:ascii="Times New Roman" w:hAnsi="Times New Roman" w:cs="Times New Roman"/>
                <w:sz w:val="24"/>
                <w:szCs w:val="24"/>
              </w:rPr>
              <w:lastRenderedPageBreak/>
              <w:t>required fields are blank</w:t>
            </w:r>
          </w:p>
        </w:tc>
        <w:tc>
          <w:tcPr>
            <w:tcW w:w="103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Pass</w:t>
            </w:r>
          </w:p>
        </w:tc>
      </w:tr>
      <w:tr w:rsidR="00DE69F1" w:rsidRPr="00DE69F1" w:rsidTr="00A11690">
        <w:tc>
          <w:tcPr>
            <w:tcW w:w="963"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2</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677" w:type="dxa"/>
            <w:gridSpan w:val="2"/>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 verify fields in the  send feedback screen</w:t>
            </w:r>
          </w:p>
        </w:tc>
        <w:tc>
          <w:tcPr>
            <w:tcW w:w="187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User must be logged into the system</w:t>
            </w:r>
          </w:p>
        </w:tc>
        <w:tc>
          <w:tcPr>
            <w:tcW w:w="888"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ome of the fields are left blank</w:t>
            </w:r>
          </w:p>
        </w:tc>
        <w:tc>
          <w:tcPr>
            <w:tcW w:w="859"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on the send button</w:t>
            </w:r>
          </w:p>
        </w:tc>
        <w:tc>
          <w:tcPr>
            <w:tcW w:w="1361"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ssage “please fill out all the  fields” will be displayed</w:t>
            </w:r>
          </w:p>
        </w:tc>
        <w:tc>
          <w:tcPr>
            <w:tcW w:w="110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some required fields are blank</w:t>
            </w:r>
          </w:p>
        </w:tc>
        <w:tc>
          <w:tcPr>
            <w:tcW w:w="103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c>
          <w:tcPr>
            <w:tcW w:w="963"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3</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677" w:type="dxa"/>
            <w:gridSpan w:val="2"/>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 verify fields in the  send feedback screen</w:t>
            </w:r>
          </w:p>
        </w:tc>
        <w:tc>
          <w:tcPr>
            <w:tcW w:w="1875"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User must be logged into the system</w:t>
            </w:r>
          </w:p>
        </w:tc>
        <w:tc>
          <w:tcPr>
            <w:tcW w:w="888"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l the  require fields are filled</w:t>
            </w:r>
          </w:p>
        </w:tc>
        <w:tc>
          <w:tcPr>
            <w:tcW w:w="859"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on the send button</w:t>
            </w:r>
          </w:p>
        </w:tc>
        <w:tc>
          <w:tcPr>
            <w:tcW w:w="1361"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ssage “</w:t>
            </w:r>
            <w:r w:rsidRPr="00DE69F1">
              <w:rPr>
                <w:rFonts w:ascii="Times New Roman" w:hAnsi="Times New Roman" w:cs="Times New Roman"/>
                <w:bCs/>
                <w:sz w:val="24"/>
                <w:szCs w:val="24"/>
              </w:rPr>
              <w:t>well done feedback sent successfully</w:t>
            </w:r>
            <w:r w:rsidRPr="00DE69F1">
              <w:rPr>
                <w:rFonts w:ascii="Times New Roman" w:hAnsi="Times New Roman" w:cs="Times New Roman"/>
                <w:sz w:val="24"/>
                <w:szCs w:val="24"/>
              </w:rPr>
              <w:t>” will be displayed</w:t>
            </w:r>
          </w:p>
        </w:tc>
        <w:tc>
          <w:tcPr>
            <w:tcW w:w="110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success message to appear when required fields are filled and sent</w:t>
            </w:r>
          </w:p>
        </w:tc>
        <w:tc>
          <w:tcPr>
            <w:tcW w:w="103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br w:type="page"/>
      </w:r>
      <w:r w:rsidRPr="00DE69F1">
        <w:rPr>
          <w:rFonts w:ascii="Times New Roman" w:hAnsi="Times New Roman" w:cs="Times New Roman"/>
          <w:b/>
          <w:sz w:val="24"/>
          <w:szCs w:val="24"/>
        </w:rPr>
        <w:lastRenderedPageBreak/>
        <w:t xml:space="preserve">Table 4.6 </w:t>
      </w:r>
      <w:r w:rsidRPr="00DE69F1">
        <w:rPr>
          <w:rFonts w:ascii="Times New Roman" w:hAnsi="Times New Roman" w:cs="Times New Roman"/>
          <w:sz w:val="24"/>
          <w:szCs w:val="24"/>
        </w:rPr>
        <w:t>Project Coordinator Post Notification unit test case</w:t>
      </w:r>
    </w:p>
    <w:tbl>
      <w:tblPr>
        <w:tblStyle w:val="TableGrid"/>
        <w:tblW w:w="0" w:type="auto"/>
        <w:tblLook w:val="04A0" w:firstRow="1" w:lastRow="0" w:firstColumn="1" w:lastColumn="0" w:noHBand="0" w:noVBand="1"/>
      </w:tblPr>
      <w:tblGrid>
        <w:gridCol w:w="732"/>
        <w:gridCol w:w="1560"/>
        <w:gridCol w:w="1743"/>
        <w:gridCol w:w="818"/>
        <w:gridCol w:w="808"/>
        <w:gridCol w:w="1270"/>
        <w:gridCol w:w="1162"/>
        <w:gridCol w:w="969"/>
      </w:tblGrid>
      <w:tr w:rsidR="00DE69F1" w:rsidRPr="00DE69F1" w:rsidTr="00A11690">
        <w:tc>
          <w:tcPr>
            <w:tcW w:w="1015"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CASE ID</w:t>
            </w:r>
          </w:p>
        </w:tc>
        <w:tc>
          <w:tcPr>
            <w:tcW w:w="144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CASE DESCRIPTION</w:t>
            </w:r>
          </w:p>
        </w:tc>
        <w:tc>
          <w:tcPr>
            <w:tcW w:w="163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PRECONDITION</w:t>
            </w:r>
          </w:p>
        </w:tc>
        <w:tc>
          <w:tcPr>
            <w:tcW w:w="1054"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EST INPUT</w:t>
            </w:r>
          </w:p>
        </w:tc>
        <w:tc>
          <w:tcPr>
            <w:tcW w:w="1043"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EPS</w:t>
            </w:r>
          </w:p>
        </w:tc>
        <w:tc>
          <w:tcPr>
            <w:tcW w:w="1177"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EXPECTED RESULT</w:t>
            </w:r>
          </w:p>
        </w:tc>
        <w:tc>
          <w:tcPr>
            <w:tcW w:w="1109"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ACTUAL RESULT</w:t>
            </w:r>
          </w:p>
        </w:tc>
        <w:tc>
          <w:tcPr>
            <w:tcW w:w="1100" w:type="dxa"/>
          </w:tcPr>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STATUS</w:t>
            </w:r>
          </w:p>
        </w:tc>
      </w:tr>
      <w:tr w:rsidR="00DE69F1" w:rsidRPr="00DE69F1" w:rsidTr="00A11690">
        <w:tc>
          <w:tcPr>
            <w:tcW w:w="101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1</w:t>
            </w:r>
          </w:p>
        </w:tc>
        <w:tc>
          <w:tcPr>
            <w:tcW w:w="144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 verify all the fields in the post notification screen by the admin</w:t>
            </w:r>
          </w:p>
        </w:tc>
        <w:tc>
          <w:tcPr>
            <w:tcW w:w="163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coordinator must be logged into the system</w:t>
            </w:r>
          </w:p>
        </w:tc>
        <w:tc>
          <w:tcPr>
            <w:tcW w:w="105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ll the fields are left blank</w:t>
            </w:r>
          </w:p>
        </w:tc>
        <w:tc>
          <w:tcPr>
            <w:tcW w:w="1043"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on the post button</w:t>
            </w:r>
          </w:p>
        </w:tc>
        <w:tc>
          <w:tcPr>
            <w:tcW w:w="1177"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please fill out this field” will be displayed</w:t>
            </w:r>
          </w:p>
        </w:tc>
        <w:tc>
          <w:tcPr>
            <w:tcW w:w="1109"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required fields are blank</w:t>
            </w:r>
          </w:p>
        </w:tc>
        <w:tc>
          <w:tcPr>
            <w:tcW w:w="11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Pass </w:t>
            </w:r>
          </w:p>
        </w:tc>
      </w:tr>
      <w:tr w:rsidR="00DE69F1" w:rsidRPr="00DE69F1" w:rsidTr="00A11690">
        <w:tc>
          <w:tcPr>
            <w:tcW w:w="101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2</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44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 verify all the fields in the post notification screen by the admin</w:t>
            </w:r>
          </w:p>
        </w:tc>
        <w:tc>
          <w:tcPr>
            <w:tcW w:w="163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coordinator must be logged into the system</w:t>
            </w:r>
          </w:p>
        </w:tc>
        <w:tc>
          <w:tcPr>
            <w:tcW w:w="105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One field is left blank</w:t>
            </w:r>
          </w:p>
        </w:tc>
        <w:tc>
          <w:tcPr>
            <w:tcW w:w="1043"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on the post button</w:t>
            </w:r>
          </w:p>
        </w:tc>
        <w:tc>
          <w:tcPr>
            <w:tcW w:w="1177"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Warning message ”please fill out this field” will be displayed</w:t>
            </w:r>
          </w:p>
        </w:tc>
        <w:tc>
          <w:tcPr>
            <w:tcW w:w="1109"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e warning message to appear when required fields are blank</w:t>
            </w:r>
          </w:p>
        </w:tc>
        <w:tc>
          <w:tcPr>
            <w:tcW w:w="11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Pass </w:t>
            </w:r>
          </w:p>
        </w:tc>
      </w:tr>
      <w:tr w:rsidR="00DE69F1" w:rsidRPr="00DE69F1" w:rsidTr="00A11690">
        <w:tc>
          <w:tcPr>
            <w:tcW w:w="1015" w:type="dxa"/>
          </w:tcPr>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C-03</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c>
        <w:tc>
          <w:tcPr>
            <w:tcW w:w="144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o verify all the fields in the post notification screen by the admin</w:t>
            </w:r>
          </w:p>
        </w:tc>
        <w:tc>
          <w:tcPr>
            <w:tcW w:w="163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roject coordinator must be logged into the system</w:t>
            </w:r>
          </w:p>
        </w:tc>
        <w:tc>
          <w:tcPr>
            <w:tcW w:w="1054"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ll fields are  filled </w:t>
            </w:r>
          </w:p>
        </w:tc>
        <w:tc>
          <w:tcPr>
            <w:tcW w:w="1043"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lick on the post button</w:t>
            </w:r>
          </w:p>
        </w:tc>
        <w:tc>
          <w:tcPr>
            <w:tcW w:w="1177"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Success message “notification  sent successfully</w:t>
            </w:r>
          </w:p>
        </w:tc>
        <w:tc>
          <w:tcPr>
            <w:tcW w:w="1109"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Message to appear when the notification is successfully sent”</w:t>
            </w:r>
          </w:p>
        </w:tc>
        <w:tc>
          <w:tcPr>
            <w:tcW w:w="1100" w:type="dxa"/>
          </w:tcPr>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Pass</w:t>
            </w:r>
          </w:p>
        </w:tc>
      </w:tr>
    </w:tbl>
    <w:p w:rsidR="00DE69F1" w:rsidRPr="00DE69F1" w:rsidRDefault="00DE69F1" w:rsidP="00DE69F1">
      <w:pPr>
        <w:pStyle w:val="Heading3"/>
        <w:spacing w:line="360" w:lineRule="auto"/>
        <w:jc w:val="both"/>
        <w:rPr>
          <w:rFonts w:ascii="Times New Roman" w:hAnsi="Times New Roman" w:cs="Times New Roman"/>
          <w:b/>
          <w:color w:val="auto"/>
        </w:rPr>
      </w:pPr>
      <w:r w:rsidRPr="00DE69F1">
        <w:rPr>
          <w:rFonts w:ascii="Times New Roman" w:hAnsi="Times New Roman" w:cs="Times New Roman"/>
          <w:color w:val="auto"/>
        </w:rPr>
        <w:lastRenderedPageBreak/>
        <w:t>4.3.2 Integration Testing</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Integration testing is the process of testing interface links and integration between unit components. Table 4.2 contains the integration testing of this system.</w:t>
      </w:r>
    </w:p>
    <w:p w:rsidR="00DE69F1" w:rsidRPr="00DE69F1" w:rsidRDefault="00DE69F1" w:rsidP="00DE69F1">
      <w:pPr>
        <w:spacing w:line="360" w:lineRule="auto"/>
        <w:jc w:val="both"/>
        <w:rPr>
          <w:rFonts w:ascii="Times New Roman" w:hAnsi="Times New Roman" w:cs="Times New Roman"/>
          <w:b/>
          <w:sz w:val="24"/>
          <w:szCs w:val="24"/>
        </w:rPr>
      </w:pPr>
    </w:p>
    <w:p w:rsidR="00DE69F1" w:rsidRPr="00DE69F1" w:rsidRDefault="00DE69F1" w:rsidP="00DE69F1">
      <w:pPr>
        <w:spacing w:line="360" w:lineRule="auto"/>
        <w:jc w:val="both"/>
        <w:rPr>
          <w:rFonts w:ascii="Times New Roman" w:hAnsi="Times New Roman" w:cs="Times New Roman"/>
          <w:b/>
          <w:sz w:val="24"/>
          <w:szCs w:val="24"/>
        </w:rPr>
      </w:pPr>
      <w:r w:rsidRPr="00DE69F1">
        <w:rPr>
          <w:rFonts w:ascii="Times New Roman" w:hAnsi="Times New Roman" w:cs="Times New Roman"/>
          <w:b/>
          <w:sz w:val="24"/>
          <w:szCs w:val="24"/>
        </w:rPr>
        <w:t>Table 4.7: Integration test case</w:t>
      </w:r>
    </w:p>
    <w:tbl>
      <w:tblPr>
        <w:tblStyle w:val="GridTable1Light"/>
        <w:tblW w:w="10345" w:type="dxa"/>
        <w:tblLayout w:type="fixed"/>
        <w:tblLook w:val="04A0" w:firstRow="1" w:lastRow="0" w:firstColumn="1" w:lastColumn="0" w:noHBand="0" w:noVBand="1"/>
      </w:tblPr>
      <w:tblGrid>
        <w:gridCol w:w="715"/>
        <w:gridCol w:w="3150"/>
        <w:gridCol w:w="2255"/>
        <w:gridCol w:w="1350"/>
        <w:gridCol w:w="1525"/>
        <w:gridCol w:w="1350"/>
      </w:tblGrid>
      <w:tr w:rsidR="00DE69F1" w:rsidRPr="00DE69F1" w:rsidTr="00A116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Test case ID</w:t>
            </w:r>
          </w:p>
        </w:tc>
        <w:tc>
          <w:tcPr>
            <w:tcW w:w="3150" w:type="dxa"/>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Test case objective</w:t>
            </w:r>
          </w:p>
        </w:tc>
        <w:tc>
          <w:tcPr>
            <w:tcW w:w="2255" w:type="dxa"/>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Test case description</w:t>
            </w:r>
          </w:p>
        </w:tc>
        <w:tc>
          <w:tcPr>
            <w:tcW w:w="1350" w:type="dxa"/>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Input</w:t>
            </w:r>
          </w:p>
        </w:tc>
        <w:tc>
          <w:tcPr>
            <w:tcW w:w="1525" w:type="dxa"/>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Expected output</w:t>
            </w:r>
          </w:p>
        </w:tc>
        <w:tc>
          <w:tcPr>
            <w:tcW w:w="1350" w:type="dxa"/>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Result</w:t>
            </w:r>
          </w:p>
        </w:tc>
      </w:tr>
      <w:tr w:rsidR="00DE69F1" w:rsidRPr="00DE69F1" w:rsidTr="00A11690">
        <w:trPr>
          <w:trHeight w:val="323"/>
        </w:trPr>
        <w:tc>
          <w:tcPr>
            <w:cnfStyle w:val="001000000000" w:firstRow="0" w:lastRow="0" w:firstColumn="1" w:lastColumn="0" w:oddVBand="0" w:evenVBand="0" w:oddHBand="0" w:evenHBand="0" w:firstRowFirstColumn="0" w:firstRowLastColumn="0" w:lastRowFirstColumn="0" w:lastRowLastColumn="0"/>
            <w:tcW w:w="715" w:type="dxa"/>
            <w:vMerge w:val="restart"/>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1.</w:t>
            </w:r>
          </w:p>
        </w:tc>
        <w:tc>
          <w:tcPr>
            <w:tcW w:w="3150"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check whether the interface links from supervisors’ dashboard to e-grader page.</w:t>
            </w:r>
          </w:p>
        </w:tc>
        <w:tc>
          <w:tcPr>
            <w:tcW w:w="2255"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Click on a button.</w:t>
            </w: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clicked.</w:t>
            </w:r>
          </w:p>
        </w:tc>
        <w:tc>
          <w:tcPr>
            <w:tcW w:w="1525"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be directed to e-grader page.</w:t>
            </w: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57"/>
        </w:trPr>
        <w:tc>
          <w:tcPr>
            <w:cnfStyle w:val="001000000000" w:firstRow="0" w:lastRow="0" w:firstColumn="1" w:lastColumn="0" w:oddVBand="0" w:evenVBand="0" w:oddHBand="0" w:evenHBand="0" w:firstRowFirstColumn="0" w:firstRowLastColumn="0" w:lastRowFirstColumn="0" w:lastRowLastColumn="0"/>
            <w:tcW w:w="715" w:type="dxa"/>
            <w:vMerge/>
          </w:tcPr>
          <w:p w:rsidR="00DE69F1" w:rsidRPr="00DE69F1" w:rsidRDefault="00DE69F1" w:rsidP="00DE69F1">
            <w:pPr>
              <w:spacing w:line="360" w:lineRule="auto"/>
              <w:jc w:val="both"/>
              <w:rPr>
                <w:rFonts w:ascii="Times New Roman" w:hAnsi="Times New Roman" w:cs="Times New Roman"/>
                <w:b w:val="0"/>
                <w:sz w:val="24"/>
                <w:szCs w:val="24"/>
              </w:rPr>
            </w:pPr>
          </w:p>
        </w:tc>
        <w:tc>
          <w:tcPr>
            <w:tcW w:w="3150"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5"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unclicked</w:t>
            </w:r>
          </w:p>
        </w:tc>
        <w:tc>
          <w:tcPr>
            <w:tcW w:w="1525"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Remain unchanged.</w:t>
            </w: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57"/>
        </w:trPr>
        <w:tc>
          <w:tcPr>
            <w:cnfStyle w:val="001000000000" w:firstRow="0" w:lastRow="0" w:firstColumn="1" w:lastColumn="0" w:oddVBand="0" w:evenVBand="0" w:oddHBand="0" w:evenHBand="0" w:firstRowFirstColumn="0" w:firstRowLastColumn="0" w:lastRowFirstColumn="0" w:lastRowLastColumn="0"/>
            <w:tcW w:w="715" w:type="dxa"/>
            <w:vMerge w:val="restart"/>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2.</w:t>
            </w:r>
          </w:p>
        </w:tc>
        <w:tc>
          <w:tcPr>
            <w:tcW w:w="3150"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check whether the interface links from supervisors’ dashboard to manage documentation page.</w:t>
            </w:r>
          </w:p>
        </w:tc>
        <w:tc>
          <w:tcPr>
            <w:tcW w:w="2255"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Click on a button.</w:t>
            </w: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clicked.</w:t>
            </w:r>
          </w:p>
        </w:tc>
        <w:tc>
          <w:tcPr>
            <w:tcW w:w="1525"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be directed to manage documentation page</w:t>
            </w: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57"/>
        </w:trPr>
        <w:tc>
          <w:tcPr>
            <w:cnfStyle w:val="001000000000" w:firstRow="0" w:lastRow="0" w:firstColumn="1" w:lastColumn="0" w:oddVBand="0" w:evenVBand="0" w:oddHBand="0" w:evenHBand="0" w:firstRowFirstColumn="0" w:firstRowLastColumn="0" w:lastRowFirstColumn="0" w:lastRowLastColumn="0"/>
            <w:tcW w:w="715" w:type="dxa"/>
            <w:vMerge/>
          </w:tcPr>
          <w:p w:rsidR="00DE69F1" w:rsidRPr="00DE69F1" w:rsidRDefault="00DE69F1" w:rsidP="00DE69F1">
            <w:pPr>
              <w:spacing w:line="360" w:lineRule="auto"/>
              <w:jc w:val="both"/>
              <w:rPr>
                <w:rFonts w:ascii="Times New Roman" w:hAnsi="Times New Roman" w:cs="Times New Roman"/>
                <w:b w:val="0"/>
                <w:sz w:val="24"/>
                <w:szCs w:val="24"/>
              </w:rPr>
            </w:pPr>
          </w:p>
        </w:tc>
        <w:tc>
          <w:tcPr>
            <w:tcW w:w="3150"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5"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unclicked</w:t>
            </w:r>
          </w:p>
        </w:tc>
        <w:tc>
          <w:tcPr>
            <w:tcW w:w="1525"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Remain unchanged.</w:t>
            </w:r>
          </w:p>
        </w:tc>
        <w:tc>
          <w:tcPr>
            <w:tcW w:w="1350" w:type="dxa"/>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45"/>
        </w:trPr>
        <w:tc>
          <w:tcPr>
            <w:cnfStyle w:val="001000000000" w:firstRow="0" w:lastRow="0" w:firstColumn="1" w:lastColumn="0" w:oddVBand="0" w:evenVBand="0" w:oddHBand="0" w:evenHBand="0" w:firstRowFirstColumn="0" w:firstRowLastColumn="0" w:lastRowFirstColumn="0" w:lastRowLastColumn="0"/>
            <w:tcW w:w="715" w:type="dxa"/>
            <w:vMerge w:val="restart"/>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3.</w:t>
            </w:r>
          </w:p>
        </w:tc>
        <w:tc>
          <w:tcPr>
            <w:tcW w:w="3150"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check whether the interface links from supervisors’ dashboard to send feedback page</w:t>
            </w:r>
          </w:p>
        </w:tc>
        <w:tc>
          <w:tcPr>
            <w:tcW w:w="2255"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Click on a button.</w:t>
            </w:r>
          </w:p>
        </w:tc>
        <w:tc>
          <w:tcPr>
            <w:tcW w:w="1350" w:type="dxa"/>
            <w:tcBorders>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clicked.</w:t>
            </w:r>
          </w:p>
        </w:tc>
        <w:tc>
          <w:tcPr>
            <w:tcW w:w="1525" w:type="dxa"/>
            <w:tcBorders>
              <w:bottom w:val="single" w:sz="4" w:space="0" w:color="auto"/>
            </w:tcBorders>
            <w:vAlign w:val="center"/>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be directed to send feedback page</w:t>
            </w:r>
          </w:p>
        </w:tc>
        <w:tc>
          <w:tcPr>
            <w:tcW w:w="1350" w:type="dxa"/>
            <w:tcBorders>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26"/>
        </w:trPr>
        <w:tc>
          <w:tcPr>
            <w:cnfStyle w:val="001000000000" w:firstRow="0" w:lastRow="0" w:firstColumn="1" w:lastColumn="0" w:oddVBand="0" w:evenVBand="0" w:oddHBand="0" w:evenHBand="0" w:firstRowFirstColumn="0" w:firstRowLastColumn="0" w:lastRowFirstColumn="0" w:lastRowLastColumn="0"/>
            <w:tcW w:w="715" w:type="dxa"/>
            <w:vMerge/>
          </w:tcPr>
          <w:p w:rsidR="00DE69F1" w:rsidRPr="00DE69F1" w:rsidRDefault="00DE69F1" w:rsidP="00DE69F1">
            <w:pPr>
              <w:spacing w:line="360" w:lineRule="auto"/>
              <w:jc w:val="both"/>
              <w:rPr>
                <w:rFonts w:ascii="Times New Roman" w:hAnsi="Times New Roman" w:cs="Times New Roman"/>
                <w:b w:val="0"/>
                <w:sz w:val="24"/>
                <w:szCs w:val="24"/>
              </w:rPr>
            </w:pPr>
          </w:p>
        </w:tc>
        <w:tc>
          <w:tcPr>
            <w:tcW w:w="3150"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5"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unclicked</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Remain unchanged.</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bl>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spacing w:line="360" w:lineRule="auto"/>
        <w:jc w:val="both"/>
        <w:rPr>
          <w:rFonts w:ascii="Times New Roman" w:hAnsi="Times New Roman" w:cs="Times New Roman"/>
          <w:sz w:val="24"/>
          <w:szCs w:val="24"/>
        </w:rPr>
      </w:pPr>
    </w:p>
    <w:tbl>
      <w:tblPr>
        <w:tblStyle w:val="GridTable1Light"/>
        <w:tblW w:w="10345" w:type="dxa"/>
        <w:tblLayout w:type="fixed"/>
        <w:tblLook w:val="04A0" w:firstRow="1" w:lastRow="0" w:firstColumn="1" w:lastColumn="0" w:noHBand="0" w:noVBand="1"/>
      </w:tblPr>
      <w:tblGrid>
        <w:gridCol w:w="715"/>
        <w:gridCol w:w="3150"/>
        <w:gridCol w:w="2255"/>
        <w:gridCol w:w="1350"/>
        <w:gridCol w:w="1525"/>
        <w:gridCol w:w="1350"/>
      </w:tblGrid>
      <w:tr w:rsidR="00DE69F1" w:rsidRPr="00DE69F1" w:rsidTr="00A11690">
        <w:trPr>
          <w:cnfStyle w:val="100000000000" w:firstRow="1" w:lastRow="0" w:firstColumn="0" w:lastColumn="0" w:oddVBand="0" w:evenVBand="0" w:oddHBand="0"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715" w:type="dxa"/>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Test case ID</w:t>
            </w:r>
          </w:p>
        </w:tc>
        <w:tc>
          <w:tcPr>
            <w:tcW w:w="3150" w:type="dxa"/>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Test case objective</w:t>
            </w:r>
          </w:p>
        </w:tc>
        <w:tc>
          <w:tcPr>
            <w:tcW w:w="2255" w:type="dxa"/>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Test case description</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Input</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Expected output</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DE69F1">
              <w:rPr>
                <w:rFonts w:ascii="Times New Roman" w:hAnsi="Times New Roman" w:cs="Times New Roman"/>
                <w:b w:val="0"/>
                <w:sz w:val="24"/>
                <w:szCs w:val="24"/>
              </w:rPr>
              <w:t>Result</w:t>
            </w:r>
          </w:p>
        </w:tc>
      </w:tr>
      <w:tr w:rsidR="00DE69F1" w:rsidRPr="00DE69F1" w:rsidTr="00A11690">
        <w:trPr>
          <w:trHeight w:val="368"/>
        </w:trPr>
        <w:tc>
          <w:tcPr>
            <w:cnfStyle w:val="001000000000" w:firstRow="0" w:lastRow="0" w:firstColumn="1" w:lastColumn="0" w:oddVBand="0" w:evenVBand="0" w:oddHBand="0" w:evenHBand="0" w:firstRowFirstColumn="0" w:firstRowLastColumn="0" w:lastRowFirstColumn="0" w:lastRowLastColumn="0"/>
            <w:tcW w:w="715" w:type="dxa"/>
            <w:vMerge w:val="restart"/>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4.</w:t>
            </w:r>
          </w:p>
        </w:tc>
        <w:tc>
          <w:tcPr>
            <w:tcW w:w="3150"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check whether the interface links from project supervisor dashboard to suggest topic page.</w:t>
            </w:r>
          </w:p>
        </w:tc>
        <w:tc>
          <w:tcPr>
            <w:tcW w:w="2255"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Click on a button.</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clicked.</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be directed to topic suggestion page.</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03"/>
        </w:trPr>
        <w:tc>
          <w:tcPr>
            <w:cnfStyle w:val="001000000000" w:firstRow="0" w:lastRow="0" w:firstColumn="1" w:lastColumn="0" w:oddVBand="0" w:evenVBand="0" w:oddHBand="0" w:evenHBand="0" w:firstRowFirstColumn="0" w:firstRowLastColumn="0" w:lastRowFirstColumn="0" w:lastRowLastColumn="0"/>
            <w:tcW w:w="715" w:type="dxa"/>
            <w:vMerge/>
          </w:tcPr>
          <w:p w:rsidR="00DE69F1" w:rsidRPr="00DE69F1" w:rsidRDefault="00DE69F1" w:rsidP="00DE69F1">
            <w:pPr>
              <w:spacing w:line="360" w:lineRule="auto"/>
              <w:jc w:val="both"/>
              <w:rPr>
                <w:rFonts w:ascii="Times New Roman" w:hAnsi="Times New Roman" w:cs="Times New Roman"/>
                <w:b w:val="0"/>
                <w:sz w:val="24"/>
                <w:szCs w:val="24"/>
              </w:rPr>
            </w:pPr>
          </w:p>
        </w:tc>
        <w:tc>
          <w:tcPr>
            <w:tcW w:w="3150"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5"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unclicked.</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 xml:space="preserve">Remain unchanged. </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91"/>
        </w:trPr>
        <w:tc>
          <w:tcPr>
            <w:cnfStyle w:val="001000000000" w:firstRow="0" w:lastRow="0" w:firstColumn="1" w:lastColumn="0" w:oddVBand="0" w:evenVBand="0" w:oddHBand="0" w:evenHBand="0" w:firstRowFirstColumn="0" w:firstRowLastColumn="0" w:lastRowFirstColumn="0" w:lastRowLastColumn="0"/>
            <w:tcW w:w="715" w:type="dxa"/>
            <w:vMerge w:val="restart"/>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5.</w:t>
            </w:r>
          </w:p>
        </w:tc>
        <w:tc>
          <w:tcPr>
            <w:tcW w:w="3150"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check whether the interface links from student dashboard to generate supervisor page.</w:t>
            </w:r>
          </w:p>
        </w:tc>
        <w:tc>
          <w:tcPr>
            <w:tcW w:w="2255"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Click on a button.</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clicked.</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be directed to generate supervisor page.</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280"/>
        </w:trPr>
        <w:tc>
          <w:tcPr>
            <w:cnfStyle w:val="001000000000" w:firstRow="0" w:lastRow="0" w:firstColumn="1" w:lastColumn="0" w:oddVBand="0" w:evenVBand="0" w:oddHBand="0" w:evenHBand="0" w:firstRowFirstColumn="0" w:firstRowLastColumn="0" w:lastRowFirstColumn="0" w:lastRowLastColumn="0"/>
            <w:tcW w:w="715" w:type="dxa"/>
            <w:vMerge/>
          </w:tcPr>
          <w:p w:rsidR="00DE69F1" w:rsidRPr="00DE69F1" w:rsidRDefault="00DE69F1" w:rsidP="00DE69F1">
            <w:pPr>
              <w:spacing w:line="360" w:lineRule="auto"/>
              <w:jc w:val="both"/>
              <w:rPr>
                <w:rFonts w:ascii="Times New Roman" w:hAnsi="Times New Roman" w:cs="Times New Roman"/>
                <w:b w:val="0"/>
                <w:sz w:val="24"/>
                <w:szCs w:val="24"/>
              </w:rPr>
            </w:pPr>
          </w:p>
        </w:tc>
        <w:tc>
          <w:tcPr>
            <w:tcW w:w="3150"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5"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unclicked.</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 xml:space="preserve">Remain unchanged. </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34"/>
        </w:trPr>
        <w:tc>
          <w:tcPr>
            <w:cnfStyle w:val="001000000000" w:firstRow="0" w:lastRow="0" w:firstColumn="1" w:lastColumn="0" w:oddVBand="0" w:evenVBand="0" w:oddHBand="0" w:evenHBand="0" w:firstRowFirstColumn="0" w:firstRowLastColumn="0" w:lastRowFirstColumn="0" w:lastRowLastColumn="0"/>
            <w:tcW w:w="715" w:type="dxa"/>
            <w:vMerge w:val="restart"/>
          </w:tcPr>
          <w:p w:rsidR="00DE69F1" w:rsidRPr="00DE69F1" w:rsidRDefault="00DE69F1" w:rsidP="00DE69F1">
            <w:pPr>
              <w:spacing w:line="360" w:lineRule="auto"/>
              <w:jc w:val="both"/>
              <w:rPr>
                <w:rFonts w:ascii="Times New Roman" w:hAnsi="Times New Roman" w:cs="Times New Roman"/>
                <w:b w:val="0"/>
                <w:sz w:val="24"/>
                <w:szCs w:val="24"/>
              </w:rPr>
            </w:pPr>
            <w:r w:rsidRPr="00DE69F1">
              <w:rPr>
                <w:rFonts w:ascii="Times New Roman" w:hAnsi="Times New Roman" w:cs="Times New Roman"/>
                <w:b w:val="0"/>
                <w:sz w:val="24"/>
                <w:szCs w:val="24"/>
              </w:rPr>
              <w:t>6.</w:t>
            </w:r>
          </w:p>
        </w:tc>
        <w:tc>
          <w:tcPr>
            <w:tcW w:w="3150"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check whether the interface links from dashboard to upload project proposal page.</w:t>
            </w:r>
          </w:p>
        </w:tc>
        <w:tc>
          <w:tcPr>
            <w:tcW w:w="2255" w:type="dxa"/>
            <w:vMerge w:val="restart"/>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Click on a button.</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clicked.</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To be directed to upload project proposal page.</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r w:rsidR="00DE69F1" w:rsidRPr="00DE69F1" w:rsidTr="00A11690">
        <w:trPr>
          <w:trHeight w:val="337"/>
        </w:trPr>
        <w:tc>
          <w:tcPr>
            <w:cnfStyle w:val="001000000000" w:firstRow="0" w:lastRow="0" w:firstColumn="1" w:lastColumn="0" w:oddVBand="0" w:evenVBand="0" w:oddHBand="0" w:evenHBand="0" w:firstRowFirstColumn="0" w:firstRowLastColumn="0" w:lastRowFirstColumn="0" w:lastRowLastColumn="0"/>
            <w:tcW w:w="715" w:type="dxa"/>
            <w:vMerge/>
          </w:tcPr>
          <w:p w:rsidR="00DE69F1" w:rsidRPr="00DE69F1" w:rsidRDefault="00DE69F1" w:rsidP="00DE69F1">
            <w:pPr>
              <w:spacing w:line="360" w:lineRule="auto"/>
              <w:jc w:val="both"/>
              <w:rPr>
                <w:rFonts w:ascii="Times New Roman" w:hAnsi="Times New Roman" w:cs="Times New Roman"/>
                <w:b w:val="0"/>
                <w:sz w:val="24"/>
                <w:szCs w:val="24"/>
              </w:rPr>
            </w:pPr>
          </w:p>
        </w:tc>
        <w:tc>
          <w:tcPr>
            <w:tcW w:w="3150"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55" w:type="dxa"/>
            <w:vMerge/>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Button unclicked.</w:t>
            </w:r>
          </w:p>
        </w:tc>
        <w:tc>
          <w:tcPr>
            <w:tcW w:w="1525"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 xml:space="preserve">Remain unchanged. </w:t>
            </w:r>
          </w:p>
        </w:tc>
        <w:tc>
          <w:tcPr>
            <w:tcW w:w="1350" w:type="dxa"/>
            <w:tcBorders>
              <w:top w:val="single" w:sz="4" w:space="0" w:color="auto"/>
              <w:bottom w:val="single" w:sz="4" w:space="0" w:color="auto"/>
            </w:tcBorders>
          </w:tcPr>
          <w:p w:rsidR="00DE69F1" w:rsidRPr="00DE69F1" w:rsidRDefault="00DE69F1" w:rsidP="00DE69F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69F1">
              <w:rPr>
                <w:rFonts w:ascii="Times New Roman" w:hAnsi="Times New Roman" w:cs="Times New Roman"/>
                <w:sz w:val="24"/>
                <w:szCs w:val="24"/>
              </w:rPr>
              <w:t>Pass</w:t>
            </w:r>
          </w:p>
        </w:tc>
      </w:tr>
    </w:tbl>
    <w:p w:rsidR="00DE69F1" w:rsidRPr="00DE69F1" w:rsidRDefault="00DE69F1" w:rsidP="00DE69F1">
      <w:pPr>
        <w:pStyle w:val="Heading2"/>
        <w:spacing w:line="360" w:lineRule="auto"/>
        <w:jc w:val="both"/>
        <w:rPr>
          <w:rFonts w:ascii="Times New Roman" w:hAnsi="Times New Roman" w:cs="Times New Roman"/>
          <w:b/>
          <w:color w:val="auto"/>
          <w:sz w:val="24"/>
          <w:szCs w:val="24"/>
        </w:rPr>
      </w:pPr>
      <w:r w:rsidRPr="00DE69F1">
        <w:rPr>
          <w:rFonts w:ascii="Times New Roman" w:hAnsi="Times New Roman" w:cs="Times New Roman"/>
          <w:color w:val="auto"/>
          <w:sz w:val="24"/>
          <w:szCs w:val="24"/>
        </w:rPr>
        <w:lastRenderedPageBreak/>
        <w:t>4.3.3 System Testing</w:t>
      </w:r>
    </w:p>
    <w:p w:rsidR="00DE69F1" w:rsidRPr="00DE69F1" w:rsidRDefault="00DE69F1" w:rsidP="00DE69F1">
      <w:pPr>
        <w:spacing w:line="360" w:lineRule="auto"/>
        <w:ind w:firstLine="720"/>
        <w:jc w:val="both"/>
        <w:rPr>
          <w:rFonts w:ascii="Times New Roman" w:hAnsi="Times New Roman" w:cs="Times New Roman"/>
          <w:sz w:val="24"/>
          <w:szCs w:val="24"/>
        </w:rPr>
      </w:pPr>
      <w:r w:rsidRPr="00DE69F1">
        <w:rPr>
          <w:rFonts w:ascii="Times New Roman" w:hAnsi="Times New Roman" w:cs="Times New Roman"/>
          <w:sz w:val="24"/>
          <w:szCs w:val="24"/>
        </w:rPr>
        <w:t>System testing is a process of testing interfaces between integrated units.</w:t>
      </w:r>
    </w:p>
    <w:p w:rsidR="00DE69F1" w:rsidRPr="00DE69F1" w:rsidRDefault="00DE69F1" w:rsidP="00DE69F1">
      <w:pPr>
        <w:pStyle w:val="Heading3"/>
        <w:spacing w:line="360" w:lineRule="auto"/>
        <w:jc w:val="both"/>
        <w:rPr>
          <w:rFonts w:ascii="Times New Roman" w:hAnsi="Times New Roman" w:cs="Times New Roman"/>
          <w:b/>
          <w:color w:val="auto"/>
        </w:rPr>
      </w:pPr>
      <w:r w:rsidRPr="00DE69F1">
        <w:rPr>
          <w:rFonts w:ascii="Times New Roman" w:hAnsi="Times New Roman" w:cs="Times New Roman"/>
          <w:color w:val="auto"/>
        </w:rPr>
        <w:t>4.3.3.1 Usability Testing</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Usability testing of the online student project management system have been done to confirm that the system is working correctly. This was achieved with System Usability Scale (SUS) Questionnaire, distributed randomly to ten (10) level 400 students of computer science in the faculty of science and information technology.</w:t>
      </w:r>
    </w:p>
    <w:p w:rsidR="00DE69F1" w:rsidRPr="00DE69F1" w:rsidRDefault="00DE69F1" w:rsidP="00DE69F1">
      <w:pPr>
        <w:spacing w:line="360" w:lineRule="auto"/>
        <w:jc w:val="both"/>
        <w:rPr>
          <w:rFonts w:ascii="Times New Roman" w:hAnsi="Times New Roman" w:cs="Times New Roman"/>
          <w:sz w:val="24"/>
          <w:szCs w:val="24"/>
        </w:rPr>
      </w:pPr>
      <w:bookmarkStart w:id="12" w:name="_GoBack"/>
      <w:r w:rsidRPr="00DE69F1">
        <w:rPr>
          <w:rFonts w:ascii="Times New Roman" w:hAnsi="Times New Roman" w:cs="Times New Roman"/>
          <w:noProof/>
          <w:sz w:val="24"/>
          <w:szCs w:val="24"/>
        </w:rPr>
        <w:drawing>
          <wp:inline distT="0" distB="0" distL="0" distR="0" wp14:anchorId="7A63F76A" wp14:editId="68179444">
            <wp:extent cx="5942568" cy="5883215"/>
            <wp:effectExtent l="0" t="0" r="1270" b="381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37).png"/>
                    <pic:cNvPicPr/>
                  </pic:nvPicPr>
                  <pic:blipFill rotWithShape="1">
                    <a:blip r:embed="rId19">
                      <a:extLst>
                        <a:ext uri="{28A0092B-C50C-407E-A947-70E740481C1C}">
                          <a14:useLocalDpi xmlns:a14="http://schemas.microsoft.com/office/drawing/2010/main" val="0"/>
                        </a:ext>
                      </a:extLst>
                    </a:blip>
                    <a:srcRect l="31788" t="9553" r="20174" b="9616"/>
                    <a:stretch/>
                  </pic:blipFill>
                  <pic:spPr bwMode="auto">
                    <a:xfrm>
                      <a:off x="0" y="0"/>
                      <a:ext cx="5956376" cy="5896885"/>
                    </a:xfrm>
                    <a:prstGeom prst="rect">
                      <a:avLst/>
                    </a:prstGeom>
                    <a:ln>
                      <a:noFill/>
                    </a:ln>
                    <a:extLst>
                      <a:ext uri="{53640926-AAD7-44D8-BBD7-CCE9431645EC}">
                        <a14:shadowObscured xmlns:a14="http://schemas.microsoft.com/office/drawing/2010/main"/>
                      </a:ext>
                    </a:extLst>
                  </pic:spPr>
                </pic:pic>
              </a:graphicData>
            </a:graphic>
          </wp:inline>
        </w:drawing>
      </w:r>
      <w:bookmarkEnd w:id="12"/>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Figure 4.9: SUS Questionnaire sample</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Below is the System Usability scale score computed into an excel sheet and a bar chart plotted (SUS score against Participant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6B9FF128" wp14:editId="71F3806B">
            <wp:extent cx="6011661" cy="3122763"/>
            <wp:effectExtent l="0" t="0" r="8255" b="190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55).png"/>
                    <pic:cNvPicPr/>
                  </pic:nvPicPr>
                  <pic:blipFill rotWithShape="1">
                    <a:blip r:embed="rId20">
                      <a:extLst>
                        <a:ext uri="{28A0092B-C50C-407E-A947-70E740481C1C}">
                          <a14:useLocalDpi xmlns:a14="http://schemas.microsoft.com/office/drawing/2010/main" val="0"/>
                        </a:ext>
                      </a:extLst>
                    </a:blip>
                    <a:srcRect l="16550" t="2323" r="2166" b="7304"/>
                    <a:stretch/>
                  </pic:blipFill>
                  <pic:spPr bwMode="auto">
                    <a:xfrm>
                      <a:off x="0" y="0"/>
                      <a:ext cx="6022747" cy="3128522"/>
                    </a:xfrm>
                    <a:prstGeom prst="rect">
                      <a:avLst/>
                    </a:prstGeom>
                    <a:ln>
                      <a:noFill/>
                    </a:ln>
                    <a:extLst>
                      <a:ext uri="{53640926-AAD7-44D8-BBD7-CCE9431645EC}">
                        <a14:shadowObscured xmlns:a14="http://schemas.microsoft.com/office/drawing/2010/main"/>
                      </a:ext>
                    </a:extLst>
                  </pic:spPr>
                </pic:pic>
              </a:graphicData>
            </a:graphic>
          </wp:inline>
        </w:drawing>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Figure 4.10 SUS Score analysi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noProof/>
          <w:sz w:val="24"/>
          <w:szCs w:val="24"/>
        </w:rPr>
        <w:drawing>
          <wp:inline distT="0" distB="0" distL="0" distR="0" wp14:anchorId="25927080" wp14:editId="7DF29A11">
            <wp:extent cx="4934039" cy="3096883"/>
            <wp:effectExtent l="0" t="0" r="0" b="889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56).png"/>
                    <pic:cNvPicPr/>
                  </pic:nvPicPr>
                  <pic:blipFill rotWithShape="1">
                    <a:blip r:embed="rId21">
                      <a:extLst>
                        <a:ext uri="{28A0092B-C50C-407E-A947-70E740481C1C}">
                          <a14:useLocalDpi xmlns:a14="http://schemas.microsoft.com/office/drawing/2010/main" val="0"/>
                        </a:ext>
                      </a:extLst>
                    </a:blip>
                    <a:srcRect l="25394" t="22365" r="23674" b="17881"/>
                    <a:stretch/>
                  </pic:blipFill>
                  <pic:spPr bwMode="auto">
                    <a:xfrm>
                      <a:off x="0" y="0"/>
                      <a:ext cx="4943054" cy="3102541"/>
                    </a:xfrm>
                    <a:prstGeom prst="rect">
                      <a:avLst/>
                    </a:prstGeom>
                    <a:ln>
                      <a:noFill/>
                    </a:ln>
                    <a:extLst>
                      <a:ext uri="{53640926-AAD7-44D8-BBD7-CCE9431645EC}">
                        <a14:shadowObscured xmlns:a14="http://schemas.microsoft.com/office/drawing/2010/main"/>
                      </a:ext>
                    </a:extLst>
                  </pic:spPr>
                </pic:pic>
              </a:graphicData>
            </a:graphic>
          </wp:inline>
        </w:drawing>
      </w:r>
      <w:r w:rsidRPr="00DE69F1">
        <w:rPr>
          <w:rFonts w:ascii="Times New Roman" w:hAnsi="Times New Roman" w:cs="Times New Roman"/>
          <w:sz w:val="24"/>
          <w:szCs w:val="24"/>
        </w:rPr>
        <w:br/>
        <w:t>Figure 4.11 SUS Score Bar Chart</w:t>
      </w:r>
      <w:r w:rsidRPr="00DE69F1">
        <w:rPr>
          <w:rFonts w:ascii="Times New Roman" w:hAnsi="Times New Roman" w:cs="Times New Roman"/>
          <w:sz w:val="24"/>
          <w:szCs w:val="24"/>
        </w:rPr>
        <w:br w:type="page"/>
      </w:r>
    </w:p>
    <w:p w:rsidR="00DE69F1" w:rsidRPr="00DE69F1" w:rsidRDefault="00DE69F1" w:rsidP="00DE69F1">
      <w:pPr>
        <w:pStyle w:val="Heading1"/>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lastRenderedPageBreak/>
        <w:t>CHAPTER FIVE</w:t>
      </w:r>
    </w:p>
    <w:p w:rsidR="00DE69F1" w:rsidRPr="00DE69F1" w:rsidRDefault="00DE69F1" w:rsidP="00DE69F1">
      <w:pPr>
        <w:spacing w:line="360" w:lineRule="auto"/>
        <w:jc w:val="both"/>
        <w:rPr>
          <w:rFonts w:ascii="Times New Roman" w:hAnsi="Times New Roman" w:cs="Times New Roman"/>
          <w:sz w:val="24"/>
          <w:szCs w:val="24"/>
        </w:rPr>
      </w:pP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SUMMARY AND CONCLUSION</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5.1 Introduction</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t>This chapter contains summary, conclusion and recommendation of this project.</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5.2 Summary</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t>The online student project management system was designed and implemented for FCSIT students and its administration to carry out the student UG project process in a more flexible and efficient manner. With this new system, project supervisors can supervise student project wherever they maybe, so also project supervisors can approve student project anywhere and anytime.</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t>The analysis and design of the system was done using appropriate modelling tools and was implemented into a single system. An unregistered student cannot access this portal. Students use the system to apply for student project, upload documents, also send and receive messages, to and from their individual project supervisor and view student project repository (if any). Project supervisor use this system to manage proposals, chapters documentation, publish completed projects for project coordinator’s approval. He/she can also send and receive message to and from students under his/her supervision, suggest project topics for all students, and finally the system enables student grading based on his/her performances. Project coordinator can use the system to manage users, post notifications to all students and all supervisors, publish suggested topics, publish completed project to the faculty repository. He/she can view student project grades computed by their respective project supervisor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hapter one emphasized the general overview of the background of the study, the problem statement, the aim of the project which was to automate the manual method of management final year student project in the Faculty of Computer Science and Information Technology,  and objectives of the project besides its scope and limitation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Chapter two is the literature review which describe comprehensible and conversant review of some relevant works completed in the student project management System and related System </w:t>
      </w:r>
      <w:r w:rsidRPr="00DE69F1">
        <w:rPr>
          <w:rFonts w:ascii="Times New Roman" w:hAnsi="Times New Roman" w:cs="Times New Roman"/>
          <w:sz w:val="24"/>
          <w:szCs w:val="24"/>
        </w:rPr>
        <w:lastRenderedPageBreak/>
        <w:t>review, eight selected literature work was reviewed in this part, to find out about the work and effort that had been put together to achieve good and quality result.</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hapter three system analysis and design gave a comprehensive justification of the SDLC model used in the development of the system which is iterative development model, requirement elicitation-where the requirement of the proposed system were collected through assessment of related works, interviews and observation. The description of the working of the existing manual system as well as the proposed automated system was also conversed. The functional and non-functional requirement of the current system were also conversed, Use case diagram was used in the analysis part, class and activity diagrams was used for the system design.</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Chapter four covers system implementations, review of developmental tools used and system testing. Which converts the design in chapter three to an executable system. Features of the system were shown in this chapter in form of screenshots.  System testing describes how the system works by undertaking three (3) different stages of testing namely; Unit Testing, Integration Testing, and System Testing. System Usability scale questionnaire was distributed to ten (10) computer science final year students, after they have tested the newly proposed, which they gave their responses in the SUS Questionnaire and the score of all participants was calculated and a bar chart was plotted. The result of this tests were stated in the chapter.</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5.3 Conclusion</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case study is Faculty of Computer Science and Information Technology, is a faculty in Bayero University kano and as a matter of fact there are close to seventeen (17) faculties in the institute, but we have chosen to focus on a particular one, Faculty of Computer Science and Information Technology. Whereas all activities related to students project are carried out either manually or through electronic mails, as desired by the project supervisor. </w:t>
      </w:r>
    </w:p>
    <w:p w:rsidR="00DE69F1" w:rsidRPr="00DE69F1" w:rsidRDefault="00DE69F1" w:rsidP="00DE69F1">
      <w:pPr>
        <w:tabs>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daily use of ICT devices has driven so deep that there cannot be an effective management without the availability of computers. The problem is that there has been number of projects mismanagement, lack of communication between students and their supervisors, loss of files which in case lead to project breakdown. Faced with the need to organize projects, Difficulty in reviewing documentations of student work, Records of project topics carried out by a student </w:t>
      </w:r>
      <w:r w:rsidRPr="00DE69F1">
        <w:rPr>
          <w:rFonts w:ascii="Times New Roman" w:hAnsi="Times New Roman" w:cs="Times New Roman"/>
          <w:sz w:val="24"/>
          <w:szCs w:val="24"/>
        </w:rPr>
        <w:lastRenderedPageBreak/>
        <w:t>are stored in the departmental library for a long time which occupies valuable office space. Backing up projects becomes a problem since more space will be employed. Projects are prone to loss due to natural disasters such as fire outbreak, flooding etc.</w:t>
      </w:r>
    </w:p>
    <w:p w:rsidR="00DE69F1" w:rsidRPr="00DE69F1" w:rsidRDefault="00DE69F1" w:rsidP="00DE69F1">
      <w:pPr>
        <w:tabs>
          <w:tab w:val="left" w:pos="0"/>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Through this system, the project coordinators and project supervisors can provide all the necessary information and resource material to their students and also be able to get the students’ feedback from the website. Also this will help to:</w:t>
      </w:r>
    </w:p>
    <w:p w:rsidR="00DE69F1" w:rsidRPr="00DE69F1" w:rsidRDefault="00DE69F1" w:rsidP="00DE69F1">
      <w:pPr>
        <w:pStyle w:val="NormalWeb"/>
        <w:numPr>
          <w:ilvl w:val="0"/>
          <w:numId w:val="4"/>
        </w:numPr>
        <w:shd w:val="clear" w:color="auto" w:fill="FFFFFF"/>
        <w:tabs>
          <w:tab w:val="left" w:pos="3510"/>
        </w:tabs>
        <w:spacing w:before="0" w:beforeAutospacing="0" w:after="0" w:afterAutospacing="0" w:line="360" w:lineRule="auto"/>
        <w:jc w:val="both"/>
      </w:pPr>
      <w:r w:rsidRPr="00DE69F1">
        <w:t>Enable a better storage since the system with be a web based system.</w:t>
      </w:r>
    </w:p>
    <w:p w:rsidR="00DE69F1" w:rsidRPr="00DE69F1" w:rsidRDefault="00DE69F1" w:rsidP="00DE69F1">
      <w:pPr>
        <w:pStyle w:val="NormalWeb"/>
        <w:numPr>
          <w:ilvl w:val="0"/>
          <w:numId w:val="4"/>
        </w:numPr>
        <w:shd w:val="clear" w:color="auto" w:fill="FFFFFF"/>
        <w:tabs>
          <w:tab w:val="left" w:pos="3510"/>
        </w:tabs>
        <w:spacing w:before="0" w:beforeAutospacing="0" w:after="0" w:afterAutospacing="0" w:line="360" w:lineRule="auto"/>
        <w:jc w:val="both"/>
      </w:pPr>
      <w:r w:rsidRPr="00DE69F1">
        <w:t>Improved, faster and more flexible search document.</w:t>
      </w:r>
    </w:p>
    <w:p w:rsidR="00DE69F1" w:rsidRPr="00DE69F1" w:rsidRDefault="00DE69F1" w:rsidP="00DE69F1">
      <w:pPr>
        <w:pStyle w:val="NormalWeb"/>
        <w:numPr>
          <w:ilvl w:val="0"/>
          <w:numId w:val="4"/>
        </w:numPr>
        <w:shd w:val="clear" w:color="auto" w:fill="FFFFFF"/>
        <w:tabs>
          <w:tab w:val="left" w:pos="3510"/>
        </w:tabs>
        <w:spacing w:before="0" w:beforeAutospacing="0" w:after="0" w:afterAutospacing="0" w:line="360" w:lineRule="auto"/>
        <w:jc w:val="both"/>
      </w:pPr>
      <w:r w:rsidRPr="00DE69F1">
        <w:t>Help Reduce project topic repetition and enhance project topic detection.</w:t>
      </w:r>
    </w:p>
    <w:p w:rsidR="00DE69F1" w:rsidRPr="00DE69F1" w:rsidRDefault="00DE69F1" w:rsidP="00DE69F1">
      <w:pPr>
        <w:pStyle w:val="NormalWeb"/>
        <w:numPr>
          <w:ilvl w:val="0"/>
          <w:numId w:val="4"/>
        </w:numPr>
        <w:shd w:val="clear" w:color="auto" w:fill="FFFFFF"/>
        <w:tabs>
          <w:tab w:val="left" w:pos="3510"/>
        </w:tabs>
        <w:spacing w:before="0" w:beforeAutospacing="0" w:after="0" w:afterAutospacing="0" w:line="360" w:lineRule="auto"/>
        <w:jc w:val="both"/>
      </w:pPr>
      <w:r w:rsidRPr="00DE69F1">
        <w:t>Improved Security on uploaded document.</w:t>
      </w:r>
    </w:p>
    <w:p w:rsidR="00DE69F1" w:rsidRPr="00DE69F1" w:rsidRDefault="00DE69F1" w:rsidP="00DE69F1">
      <w:pPr>
        <w:pStyle w:val="NormalWeb"/>
        <w:numPr>
          <w:ilvl w:val="0"/>
          <w:numId w:val="4"/>
        </w:numPr>
        <w:shd w:val="clear" w:color="auto" w:fill="FFFFFF"/>
        <w:tabs>
          <w:tab w:val="left" w:pos="3510"/>
        </w:tabs>
        <w:spacing w:before="0" w:beforeAutospacing="0" w:after="0" w:afterAutospacing="0" w:line="360" w:lineRule="auto"/>
        <w:jc w:val="both"/>
      </w:pPr>
      <w:r w:rsidRPr="00DE69F1">
        <w:t>Avoid losing files to natural disaster.</w:t>
      </w:r>
    </w:p>
    <w:p w:rsidR="00DE69F1" w:rsidRPr="00DE69F1" w:rsidRDefault="00DE69F1" w:rsidP="00DE69F1">
      <w:pPr>
        <w:tabs>
          <w:tab w:val="left" w:pos="0"/>
          <w:tab w:val="left" w:pos="3510"/>
        </w:tabs>
        <w:spacing w:line="360" w:lineRule="auto"/>
        <w:jc w:val="both"/>
        <w:rPr>
          <w:rFonts w:ascii="Times New Roman" w:hAnsi="Times New Roman" w:cs="Times New Roman"/>
          <w:sz w:val="24"/>
          <w:szCs w:val="24"/>
        </w:rPr>
      </w:pPr>
      <w:r w:rsidRPr="00DE69F1">
        <w:rPr>
          <w:rFonts w:ascii="Times New Roman" w:hAnsi="Times New Roman" w:cs="Times New Roman"/>
          <w:bCs/>
          <w:sz w:val="24"/>
          <w:szCs w:val="24"/>
        </w:rPr>
        <w:t>The future researchers could gain knowledge from the study on the benefits, advantages and disadvantages, impact of developing web Solutions for enhancing project management which they may apply to their research in the future. By improving on the platform in such a way that departmental project coordinators and supervisors can perform a plagiarism check with the current stored documents.</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he development of the online student project management system was found to be successful. The aim of the system is to automate the student project activity process in order to enhance its flexibility and the project supervisors’ ability to make decisions. The web-based system is cost effective, efficient and flexible in carrying out what is expected from it. </w:t>
      </w:r>
    </w:p>
    <w:p w:rsidR="00DE69F1" w:rsidRPr="00DE69F1" w:rsidRDefault="00DE69F1" w:rsidP="00DE69F1">
      <w:pPr>
        <w:pStyle w:val="Heading2"/>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t>5.4 Recommendation</w:t>
      </w:r>
    </w:p>
    <w:p w:rsidR="00DE69F1" w:rsidRPr="00DE69F1" w:rsidRDefault="00DE69F1" w:rsidP="00DE69F1">
      <w:p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ab/>
        <w:t>For further enhancement of the online student project management system, the following are some recommendations.</w:t>
      </w:r>
    </w:p>
    <w:p w:rsidR="00DE69F1" w:rsidRPr="00DE69F1" w:rsidRDefault="00DE69F1" w:rsidP="00DE69F1">
      <w:pPr>
        <w:pStyle w:val="ListParagraph"/>
        <w:numPr>
          <w:ilvl w:val="0"/>
          <w:numId w:val="36"/>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Integration of Grant Chart to enable students see his/her progress in a graphical form </w:t>
      </w:r>
    </w:p>
    <w:p w:rsidR="00DE69F1" w:rsidRPr="00DE69F1" w:rsidRDefault="00DE69F1" w:rsidP="00DE69F1">
      <w:pPr>
        <w:pStyle w:val="ListParagraph"/>
        <w:numPr>
          <w:ilvl w:val="0"/>
          <w:numId w:val="36"/>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Student project account could be made to be restricted after complete approval of project and graduation.</w:t>
      </w:r>
    </w:p>
    <w:p w:rsidR="00DE69F1" w:rsidRPr="00DE69F1" w:rsidRDefault="00DE69F1" w:rsidP="00DE69F1">
      <w:pPr>
        <w:pStyle w:val="ListParagraph"/>
        <w:numPr>
          <w:ilvl w:val="0"/>
          <w:numId w:val="36"/>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Validation of number of days each type of student project process can take could be included.</w:t>
      </w:r>
    </w:p>
    <w:p w:rsidR="00DE69F1" w:rsidRPr="00DE69F1" w:rsidRDefault="00DE69F1" w:rsidP="00DE69F1">
      <w:pPr>
        <w:pStyle w:val="ListParagraph"/>
        <w:numPr>
          <w:ilvl w:val="0"/>
          <w:numId w:val="36"/>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With the advent of new technologies, the system could be updated, so as to make it more efficient and prevent it from becoming outdated.</w:t>
      </w:r>
    </w:p>
    <w:p w:rsidR="00DE69F1" w:rsidRPr="00DE69F1" w:rsidRDefault="00DE69F1" w:rsidP="00DE69F1">
      <w:pPr>
        <w:pStyle w:val="ListParagraph"/>
        <w:numPr>
          <w:ilvl w:val="0"/>
          <w:numId w:val="36"/>
        </w:numPr>
        <w:spacing w:after="160" w:line="360" w:lineRule="auto"/>
        <w:jc w:val="both"/>
        <w:rPr>
          <w:rFonts w:ascii="Times New Roman" w:hAnsi="Times New Roman" w:cs="Times New Roman"/>
          <w:sz w:val="24"/>
          <w:szCs w:val="24"/>
        </w:rPr>
      </w:pPr>
      <w:r w:rsidRPr="00DE69F1">
        <w:rPr>
          <w:rFonts w:ascii="Times New Roman" w:hAnsi="Times New Roman" w:cs="Times New Roman"/>
          <w:sz w:val="24"/>
          <w:szCs w:val="24"/>
        </w:rPr>
        <w:t>Integration of in-built document editor for documentation preview and correction by the supervisor</w:t>
      </w:r>
    </w:p>
    <w:p w:rsidR="00DE69F1" w:rsidRPr="00DE69F1" w:rsidRDefault="00DE69F1" w:rsidP="00DE69F1">
      <w:pPr>
        <w:pStyle w:val="Bibliography"/>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br w:type="page"/>
      </w:r>
    </w:p>
    <w:p w:rsidR="00DE69F1" w:rsidRPr="00DE69F1" w:rsidRDefault="00DE69F1" w:rsidP="00DE69F1">
      <w:pPr>
        <w:pStyle w:val="Heading1"/>
        <w:spacing w:line="360" w:lineRule="auto"/>
        <w:jc w:val="both"/>
        <w:rPr>
          <w:rFonts w:ascii="Times New Roman" w:hAnsi="Times New Roman" w:cs="Times New Roman"/>
          <w:color w:val="auto"/>
          <w:sz w:val="24"/>
          <w:szCs w:val="24"/>
        </w:rPr>
      </w:pPr>
      <w:r w:rsidRPr="00DE69F1">
        <w:rPr>
          <w:rFonts w:ascii="Times New Roman" w:hAnsi="Times New Roman" w:cs="Times New Roman"/>
          <w:color w:val="auto"/>
          <w:sz w:val="24"/>
          <w:szCs w:val="24"/>
        </w:rPr>
        <w:lastRenderedPageBreak/>
        <w:t>References</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fldChar w:fldCharType="begin"/>
      </w:r>
      <w:r w:rsidRPr="00DE69F1">
        <w:rPr>
          <w:rFonts w:ascii="Times New Roman" w:hAnsi="Times New Roman" w:cs="Times New Roman"/>
          <w:sz w:val="24"/>
          <w:szCs w:val="24"/>
        </w:rPr>
        <w:instrText xml:space="preserve"> ADDIN ZOTERO_BIBL {"uncited":[],"omitted":[],"custom":[]} CSL_BIBLIOGRAPHY </w:instrText>
      </w:r>
      <w:r w:rsidRPr="00DE69F1">
        <w:rPr>
          <w:rFonts w:ascii="Times New Roman" w:hAnsi="Times New Roman" w:cs="Times New Roman"/>
          <w:sz w:val="24"/>
          <w:szCs w:val="24"/>
        </w:rPr>
        <w:fldChar w:fldCharType="separate"/>
      </w:r>
      <w:r w:rsidRPr="00DE69F1">
        <w:rPr>
          <w:rFonts w:ascii="Times New Roman" w:hAnsi="Times New Roman" w:cs="Times New Roman"/>
          <w:sz w:val="24"/>
          <w:szCs w:val="24"/>
        </w:rPr>
        <w:t xml:space="preserve">Aaron. A., I. (2016). A Web- Based Project Management System. </w:t>
      </w:r>
      <w:r w:rsidRPr="00DE69F1">
        <w:rPr>
          <w:rFonts w:ascii="Times New Roman" w:hAnsi="Times New Roman" w:cs="Times New Roman"/>
          <w:i/>
          <w:iCs/>
          <w:sz w:val="24"/>
          <w:szCs w:val="24"/>
        </w:rPr>
        <w:t>International Journal of Advanced Research in Computer Science and Software Engineering</w:t>
      </w:r>
      <w:r w:rsidRPr="00DE69F1">
        <w:rPr>
          <w:rFonts w:ascii="Times New Roman" w:hAnsi="Times New Roman" w:cs="Times New Roman"/>
          <w:sz w:val="24"/>
          <w:szCs w:val="24"/>
        </w:rPr>
        <w:t>.</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demola, A., Adewale, A., &amp; Ike, D. U. (2013). </w:t>
      </w:r>
      <w:r w:rsidRPr="00DE69F1">
        <w:rPr>
          <w:rFonts w:ascii="Times New Roman" w:hAnsi="Times New Roman" w:cs="Times New Roman"/>
          <w:i/>
          <w:iCs/>
          <w:sz w:val="24"/>
          <w:szCs w:val="24"/>
        </w:rPr>
        <w:t>Design and Development of a University Portal for the Management of Final Year Undergraduate Projects</w:t>
      </w:r>
      <w:r w:rsidRPr="00DE69F1">
        <w:rPr>
          <w:rFonts w:ascii="Times New Roman" w:hAnsi="Times New Roman" w:cs="Times New Roman"/>
          <w:sz w:val="24"/>
          <w:szCs w:val="24"/>
        </w:rPr>
        <w:t xml:space="preserve">. </w:t>
      </w:r>
      <w:r w:rsidRPr="00DE69F1">
        <w:rPr>
          <w:rFonts w:ascii="Times New Roman" w:hAnsi="Times New Roman" w:cs="Times New Roman"/>
          <w:i/>
          <w:iCs/>
          <w:sz w:val="24"/>
          <w:szCs w:val="24"/>
        </w:rPr>
        <w:t>2</w:t>
      </w:r>
      <w:r w:rsidRPr="00DE69F1">
        <w:rPr>
          <w:rFonts w:ascii="Times New Roman" w:hAnsi="Times New Roman" w:cs="Times New Roman"/>
          <w:sz w:val="24"/>
          <w:szCs w:val="24"/>
        </w:rPr>
        <w:t>, 10.</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Aderanti, F. A., Amosa, R. T., &amp; Oluwatobiloba, A. A. (2016). </w:t>
      </w:r>
      <w:r w:rsidRPr="00DE69F1">
        <w:rPr>
          <w:rFonts w:ascii="Times New Roman" w:hAnsi="Times New Roman" w:cs="Times New Roman"/>
          <w:i/>
          <w:iCs/>
          <w:sz w:val="24"/>
          <w:szCs w:val="24"/>
        </w:rPr>
        <w:t>Development of Student Project Allocation System Using Matching Algorithm</w:t>
      </w:r>
      <w:r w:rsidRPr="00DE69F1">
        <w:rPr>
          <w:rFonts w:ascii="Times New Roman" w:hAnsi="Times New Roman" w:cs="Times New Roman"/>
          <w:sz w:val="24"/>
          <w:szCs w:val="24"/>
        </w:rPr>
        <w:t>. 8.</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Bhatt, R., Bhorade, D., Kinare, A., &amp; Patel, D. (2018). </w:t>
      </w:r>
      <w:r w:rsidRPr="00DE69F1">
        <w:rPr>
          <w:rFonts w:ascii="Times New Roman" w:hAnsi="Times New Roman" w:cs="Times New Roman"/>
          <w:i/>
          <w:iCs/>
          <w:sz w:val="24"/>
          <w:szCs w:val="24"/>
        </w:rPr>
        <w:t>Student Project Management System ( SPMS )</w:t>
      </w:r>
      <w:r w:rsidRPr="00DE69F1">
        <w:rPr>
          <w:rFonts w:ascii="Times New Roman" w:hAnsi="Times New Roman" w:cs="Times New Roman"/>
          <w:sz w:val="24"/>
          <w:szCs w:val="24"/>
        </w:rPr>
        <w:t>. 1410–1411.</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Dennis, Alan., Wixom, B. H., &amp; Tegarden, D. Paul. (2012). </w:t>
      </w:r>
      <w:r w:rsidRPr="00DE69F1">
        <w:rPr>
          <w:rFonts w:ascii="Times New Roman" w:hAnsi="Times New Roman" w:cs="Times New Roman"/>
          <w:i/>
          <w:iCs/>
          <w:sz w:val="24"/>
          <w:szCs w:val="24"/>
        </w:rPr>
        <w:t>Systems analysis design, UML version 2.0 : an object oriented approach</w:t>
      </w:r>
      <w:r w:rsidRPr="00DE69F1">
        <w:rPr>
          <w:rFonts w:ascii="Times New Roman" w:hAnsi="Times New Roman" w:cs="Times New Roman"/>
          <w:sz w:val="24"/>
          <w:szCs w:val="24"/>
        </w:rPr>
        <w:t>.</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Kale, S., Shewale, A., Sarang, P. J., Pawar, P. S., Sadruddin, S., &amp; Scholar, U. (2017). </w:t>
      </w:r>
      <w:r w:rsidRPr="00DE69F1">
        <w:rPr>
          <w:rFonts w:ascii="Times New Roman" w:hAnsi="Times New Roman" w:cs="Times New Roman"/>
          <w:i/>
          <w:iCs/>
          <w:sz w:val="24"/>
          <w:szCs w:val="24"/>
        </w:rPr>
        <w:t>Project Management System (PMS)</w:t>
      </w:r>
      <w:r w:rsidRPr="00DE69F1">
        <w:rPr>
          <w:rFonts w:ascii="Times New Roman" w:hAnsi="Times New Roman" w:cs="Times New Roman"/>
          <w:sz w:val="24"/>
          <w:szCs w:val="24"/>
        </w:rPr>
        <w:t xml:space="preserve">. </w:t>
      </w:r>
      <w:r w:rsidRPr="00DE69F1">
        <w:rPr>
          <w:rFonts w:ascii="Times New Roman" w:hAnsi="Times New Roman" w:cs="Times New Roman"/>
          <w:i/>
          <w:iCs/>
          <w:sz w:val="24"/>
          <w:szCs w:val="24"/>
        </w:rPr>
        <w:t>5</w:t>
      </w:r>
      <w:r w:rsidRPr="00DE69F1">
        <w:rPr>
          <w:rFonts w:ascii="Times New Roman" w:hAnsi="Times New Roman" w:cs="Times New Roman"/>
          <w:sz w:val="24"/>
          <w:szCs w:val="24"/>
        </w:rPr>
        <w:t>(2), 5.</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Leung, C.-H., Lai, C.-L., Yuan, T.-K., Pang, W.-M., Tang, J. K. T., Ho, W.-S., &amp; Wong, T.-L. (2015). The Development of a Final Year Project Management System for Information Technology Programmes. In K. C. Li, T.-L. Wong, S. K. S. Cheung, J. Lam, &amp; K. K. Ng (Eds.), </w:t>
      </w:r>
      <w:r w:rsidRPr="00DE69F1">
        <w:rPr>
          <w:rFonts w:ascii="Times New Roman" w:hAnsi="Times New Roman" w:cs="Times New Roman"/>
          <w:i/>
          <w:iCs/>
          <w:sz w:val="24"/>
          <w:szCs w:val="24"/>
        </w:rPr>
        <w:t>Technology in Education. Transforming Educational Practices with Technology</w:t>
      </w:r>
      <w:r w:rsidRPr="00DE69F1">
        <w:rPr>
          <w:rFonts w:ascii="Times New Roman" w:hAnsi="Times New Roman" w:cs="Times New Roman"/>
          <w:sz w:val="24"/>
          <w:szCs w:val="24"/>
        </w:rPr>
        <w:t xml:space="preserve"> (Vol. 494, pp. 86–97). https://doi.org/10.1007/978-3-662-46158-7_9</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Soyemi, J., &amp; Isinkaye, F. O. (2017a). A WEB-BASED FINAL YEAR STUDENT PROJECT DUPLICATION DETECTION SYSTEM. </w:t>
      </w:r>
      <w:r w:rsidRPr="00DE69F1">
        <w:rPr>
          <w:rFonts w:ascii="Times New Roman" w:hAnsi="Times New Roman" w:cs="Times New Roman"/>
          <w:i/>
          <w:iCs/>
          <w:sz w:val="24"/>
          <w:szCs w:val="24"/>
        </w:rPr>
        <w:t>International Journal of Computer Application</w:t>
      </w:r>
      <w:r w:rsidRPr="00DE69F1">
        <w:rPr>
          <w:rFonts w:ascii="Times New Roman" w:hAnsi="Times New Roman" w:cs="Times New Roman"/>
          <w:sz w:val="24"/>
          <w:szCs w:val="24"/>
        </w:rPr>
        <w:t xml:space="preserve">, </w:t>
      </w:r>
      <w:r w:rsidRPr="00DE69F1">
        <w:rPr>
          <w:rFonts w:ascii="Times New Roman" w:hAnsi="Times New Roman" w:cs="Times New Roman"/>
          <w:i/>
          <w:iCs/>
          <w:sz w:val="24"/>
          <w:szCs w:val="24"/>
        </w:rPr>
        <w:t>7</w:t>
      </w:r>
      <w:r w:rsidRPr="00DE69F1">
        <w:rPr>
          <w:rFonts w:ascii="Times New Roman" w:hAnsi="Times New Roman" w:cs="Times New Roman"/>
          <w:sz w:val="24"/>
          <w:szCs w:val="24"/>
        </w:rPr>
        <w:t>, 8.</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Tayal, A., Pahire, R., Suryawanshi, S., &amp; Chawhan, S. (2017). </w:t>
      </w:r>
      <w:r w:rsidRPr="00DE69F1">
        <w:rPr>
          <w:rFonts w:ascii="Times New Roman" w:hAnsi="Times New Roman" w:cs="Times New Roman"/>
          <w:i/>
          <w:iCs/>
          <w:sz w:val="24"/>
          <w:szCs w:val="24"/>
        </w:rPr>
        <w:t>Implementation of Student Project Analysis and Management</w:t>
      </w:r>
      <w:r w:rsidRPr="00DE69F1">
        <w:rPr>
          <w:rFonts w:ascii="Times New Roman" w:hAnsi="Times New Roman" w:cs="Times New Roman"/>
          <w:sz w:val="24"/>
          <w:szCs w:val="24"/>
        </w:rPr>
        <w:t>. 5.</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Yorulmaz, M. (2012). </w:t>
      </w:r>
      <w:r w:rsidRPr="00DE69F1">
        <w:rPr>
          <w:rFonts w:ascii="Times New Roman" w:hAnsi="Times New Roman" w:cs="Times New Roman"/>
          <w:i/>
          <w:iCs/>
          <w:sz w:val="24"/>
          <w:szCs w:val="24"/>
        </w:rPr>
        <w:t>A WEB-BASED MANAGEMENT SYSTEM AND ITS APPLICATION FOR STUDENT DESIGN PROJECTS</w:t>
      </w:r>
      <w:r w:rsidRPr="00DE69F1">
        <w:rPr>
          <w:rFonts w:ascii="Times New Roman" w:hAnsi="Times New Roman" w:cs="Times New Roman"/>
          <w:sz w:val="24"/>
          <w:szCs w:val="24"/>
        </w:rPr>
        <w:t xml:space="preserve">. </w:t>
      </w:r>
      <w:r w:rsidRPr="00DE69F1">
        <w:rPr>
          <w:rFonts w:ascii="Times New Roman" w:hAnsi="Times New Roman" w:cs="Times New Roman"/>
          <w:i/>
          <w:iCs/>
          <w:sz w:val="24"/>
          <w:szCs w:val="24"/>
        </w:rPr>
        <w:t>2</w:t>
      </w:r>
      <w:r w:rsidRPr="00DE69F1">
        <w:rPr>
          <w:rFonts w:ascii="Times New Roman" w:hAnsi="Times New Roman" w:cs="Times New Roman"/>
          <w:sz w:val="24"/>
          <w:szCs w:val="24"/>
        </w:rPr>
        <w:t>(2), 13.</w:t>
      </w:r>
    </w:p>
    <w:p w:rsidR="00DE69F1" w:rsidRPr="00DE69F1" w:rsidRDefault="00DE69F1" w:rsidP="00DE69F1">
      <w:pPr>
        <w:pStyle w:val="Bibliography"/>
        <w:numPr>
          <w:ilvl w:val="0"/>
          <w:numId w:val="45"/>
        </w:numPr>
        <w:spacing w:line="360" w:lineRule="auto"/>
        <w:jc w:val="both"/>
        <w:rPr>
          <w:rFonts w:ascii="Times New Roman" w:hAnsi="Times New Roman" w:cs="Times New Roman"/>
          <w:sz w:val="24"/>
          <w:szCs w:val="24"/>
        </w:rPr>
      </w:pPr>
      <w:r w:rsidRPr="00DE69F1">
        <w:rPr>
          <w:rFonts w:ascii="Times New Roman" w:hAnsi="Times New Roman" w:cs="Times New Roman"/>
          <w:sz w:val="24"/>
          <w:szCs w:val="24"/>
        </w:rPr>
        <w:t xml:space="preserve"> Thorn M. (2015): A constraint programming approach to the student-project allocation problem, BSc Honours project report, University of York,Department of Computer Science, 2015</w:t>
      </w:r>
    </w:p>
    <w:p w:rsidR="00DE69F1" w:rsidRPr="00DE69F1" w:rsidRDefault="00DE69F1" w:rsidP="00DE69F1">
      <w:pPr>
        <w:pStyle w:val="ListParagraph"/>
        <w:numPr>
          <w:ilvl w:val="0"/>
          <w:numId w:val="45"/>
        </w:num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David J.A (2007): Two algorithms for the student- project allocation problem. Journal of Discrete Algorithms 5(1):pp. 73-90, 2007.</w:t>
      </w:r>
    </w:p>
    <w:p w:rsidR="00DE69F1" w:rsidRPr="00DE69F1" w:rsidRDefault="00DE69F1" w:rsidP="00DE69F1">
      <w:pPr>
        <w:pStyle w:val="ListParagraph"/>
        <w:numPr>
          <w:ilvl w:val="0"/>
          <w:numId w:val="45"/>
        </w:num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lastRenderedPageBreak/>
        <w:t>http://www.clockingit.com/</w:t>
      </w:r>
    </w:p>
    <w:p w:rsidR="00DE69F1" w:rsidRPr="00DE69F1" w:rsidRDefault="00DE69F1" w:rsidP="00DE69F1">
      <w:pPr>
        <w:pStyle w:val="ListParagraph"/>
        <w:numPr>
          <w:ilvl w:val="0"/>
          <w:numId w:val="45"/>
        </w:num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shd w:val="clear" w:color="auto" w:fill="FFFFFF"/>
        </w:rPr>
        <w:t>Clement, R. and Bounds, P. (2013) Making connections between final year students and potential project supervisors. Proceedings of the HEA STEM annual learning and teaching conference 2013</w:t>
      </w:r>
    </w:p>
    <w:p w:rsidR="00DE69F1" w:rsidRPr="00DE69F1" w:rsidRDefault="00DE69F1" w:rsidP="00DE69F1">
      <w:pPr>
        <w:pStyle w:val="ListParagraph"/>
        <w:numPr>
          <w:ilvl w:val="0"/>
          <w:numId w:val="45"/>
        </w:num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Bakar, M. A., Jailani, N., Shukur, Z., &amp; Mohd Yatim, N. F. (2011). ‘Final Year Supervision Management System as a Tool for Monitoring Computer Science Projects’. In Procedia - Social and Behavioral Sciences, vol (18), 273- 281.</w:t>
      </w:r>
    </w:p>
    <w:p w:rsidR="00DE69F1" w:rsidRDefault="00DE69F1" w:rsidP="00DE69F1">
      <w:pPr>
        <w:pStyle w:val="ListParagraph"/>
        <w:numPr>
          <w:ilvl w:val="0"/>
          <w:numId w:val="45"/>
        </w:numPr>
        <w:autoSpaceDE w:val="0"/>
        <w:autoSpaceDN w:val="0"/>
        <w:adjustRightInd w:val="0"/>
        <w:spacing w:after="0" w:line="360" w:lineRule="auto"/>
        <w:jc w:val="both"/>
        <w:rPr>
          <w:rFonts w:ascii="Times New Roman" w:hAnsi="Times New Roman" w:cs="Times New Roman"/>
          <w:sz w:val="24"/>
          <w:szCs w:val="24"/>
        </w:rPr>
      </w:pPr>
      <w:r w:rsidRPr="00DE69F1">
        <w:rPr>
          <w:rFonts w:ascii="Times New Roman" w:hAnsi="Times New Roman" w:cs="Times New Roman"/>
          <w:sz w:val="24"/>
          <w:szCs w:val="24"/>
        </w:rPr>
        <w:t>HKU CS: Hong Kong University Project Management System (2014), https://community.cs.hku.hk/web/cs</w:t>
      </w:r>
    </w:p>
    <w:p w:rsidR="00A11690" w:rsidRPr="00DE69F1" w:rsidRDefault="00A11690" w:rsidP="00DE69F1">
      <w:pPr>
        <w:pStyle w:val="ListParagraph"/>
        <w:numPr>
          <w:ilvl w:val="0"/>
          <w:numId w:val="45"/>
        </w:numPr>
        <w:autoSpaceDE w:val="0"/>
        <w:autoSpaceDN w:val="0"/>
        <w:adjustRightInd w:val="0"/>
        <w:spacing w:after="0" w:line="360" w:lineRule="auto"/>
        <w:jc w:val="both"/>
        <w:rPr>
          <w:rFonts w:ascii="Times New Roman" w:hAnsi="Times New Roman" w:cs="Times New Roman"/>
          <w:sz w:val="24"/>
          <w:szCs w:val="24"/>
        </w:rPr>
      </w:pPr>
    </w:p>
    <w:p w:rsidR="00DE69F1" w:rsidRPr="00DE69F1" w:rsidRDefault="00DE69F1" w:rsidP="00DE69F1">
      <w:pPr>
        <w:pStyle w:val="ListParagraph"/>
        <w:tabs>
          <w:tab w:val="left" w:pos="4228"/>
        </w:tabs>
        <w:autoSpaceDE w:val="0"/>
        <w:autoSpaceDN w:val="0"/>
        <w:adjustRightInd w:val="0"/>
        <w:spacing w:after="0" w:line="360" w:lineRule="auto"/>
        <w:jc w:val="both"/>
        <w:rPr>
          <w:rFonts w:ascii="Times New Roman" w:hAnsi="Times New Roman" w:cs="Times New Roman"/>
          <w:sz w:val="24"/>
          <w:szCs w:val="24"/>
        </w:rPr>
      </w:pPr>
    </w:p>
    <w:p w:rsidR="00DE69F1" w:rsidRPr="00DE69F1" w:rsidRDefault="00DE69F1" w:rsidP="00DE69F1">
      <w:pPr>
        <w:pStyle w:val="Bibliography"/>
        <w:spacing w:line="360" w:lineRule="auto"/>
        <w:ind w:left="0" w:firstLine="0"/>
        <w:jc w:val="both"/>
        <w:rPr>
          <w:rFonts w:ascii="Times New Roman" w:hAnsi="Times New Roman" w:cs="Times New Roman"/>
          <w:sz w:val="24"/>
          <w:szCs w:val="24"/>
        </w:rPr>
      </w:pPr>
      <w:r w:rsidRPr="00DE69F1">
        <w:rPr>
          <w:rFonts w:ascii="Times New Roman" w:hAnsi="Times New Roman" w:cs="Times New Roman"/>
          <w:sz w:val="24"/>
          <w:szCs w:val="24"/>
        </w:rPr>
        <w:fldChar w:fldCharType="end"/>
      </w:r>
    </w:p>
    <w:p w:rsidR="007A3203" w:rsidRPr="00DE69F1" w:rsidRDefault="007A3203" w:rsidP="00DE69F1">
      <w:pPr>
        <w:spacing w:line="360" w:lineRule="auto"/>
        <w:jc w:val="both"/>
        <w:rPr>
          <w:rFonts w:ascii="Times New Roman" w:hAnsi="Times New Roman" w:cs="Times New Roman"/>
          <w:sz w:val="24"/>
          <w:szCs w:val="24"/>
        </w:rPr>
      </w:pPr>
    </w:p>
    <w:sectPr w:rsidR="007A3203" w:rsidRPr="00DE69F1" w:rsidSect="00A11690">
      <w:footerReference w:type="default" r:id="rId22"/>
      <w:pgSz w:w="12240" w:h="15840" w:code="1"/>
      <w:pgMar w:top="1584" w:right="1584" w:bottom="1584" w:left="158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2E66" w:rsidRDefault="00D12E66">
      <w:pPr>
        <w:spacing w:after="0" w:line="240" w:lineRule="auto"/>
      </w:pPr>
      <w:r>
        <w:separator/>
      </w:r>
    </w:p>
  </w:endnote>
  <w:endnote w:type="continuationSeparator" w:id="0">
    <w:p w:rsidR="00D12E66" w:rsidRDefault="00D12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4680951"/>
      <w:docPartObj>
        <w:docPartGallery w:val="Page Numbers (Bottom of Page)"/>
        <w:docPartUnique/>
      </w:docPartObj>
    </w:sdtPr>
    <w:sdtEndPr>
      <w:rPr>
        <w:noProof/>
      </w:rPr>
    </w:sdtEndPr>
    <w:sdtContent>
      <w:p w:rsidR="00A11690" w:rsidRDefault="00A11690">
        <w:pPr>
          <w:pStyle w:val="Footer"/>
          <w:jc w:val="center"/>
        </w:pPr>
        <w:r>
          <w:fldChar w:fldCharType="begin"/>
        </w:r>
        <w:r>
          <w:instrText xml:space="preserve"> PAGE   \* MERGEFORMAT </w:instrText>
        </w:r>
        <w:r>
          <w:fldChar w:fldCharType="separate"/>
        </w:r>
        <w:r w:rsidR="004D322A">
          <w:rPr>
            <w:noProof/>
          </w:rPr>
          <w:t>57</w:t>
        </w:r>
        <w:r>
          <w:rPr>
            <w:noProof/>
          </w:rPr>
          <w:fldChar w:fldCharType="end"/>
        </w:r>
      </w:p>
    </w:sdtContent>
  </w:sdt>
  <w:p w:rsidR="00A11690" w:rsidRDefault="00A11690" w:rsidP="00A1169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2E66" w:rsidRDefault="00D12E66">
      <w:pPr>
        <w:spacing w:after="0" w:line="240" w:lineRule="auto"/>
      </w:pPr>
      <w:r>
        <w:separator/>
      </w:r>
    </w:p>
  </w:footnote>
  <w:footnote w:type="continuationSeparator" w:id="0">
    <w:p w:rsidR="00D12E66" w:rsidRDefault="00D12E6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515E7"/>
    <w:multiLevelType w:val="hybridMultilevel"/>
    <w:tmpl w:val="541083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48C2302"/>
    <w:multiLevelType w:val="hybridMultilevel"/>
    <w:tmpl w:val="56D0BBBC"/>
    <w:lvl w:ilvl="0" w:tplc="8F7AB1DE">
      <w:start w:val="1"/>
      <w:numFmt w:val="lowerLetter"/>
      <w:lvlText w:val="%1."/>
      <w:lvlJc w:val="left"/>
      <w:pPr>
        <w:ind w:left="1440" w:hanging="360"/>
      </w:pPr>
      <w:rPr>
        <w:rFonts w:hint="default"/>
        <w:b w:val="0"/>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5B22507"/>
    <w:multiLevelType w:val="hybridMultilevel"/>
    <w:tmpl w:val="798A2F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7C6105"/>
    <w:multiLevelType w:val="hybridMultilevel"/>
    <w:tmpl w:val="C6564536"/>
    <w:lvl w:ilvl="0" w:tplc="EB3E2F62">
      <w:start w:val="1"/>
      <w:numFmt w:val="bullet"/>
      <w:lvlText w:val="◦"/>
      <w:lvlJc w:val="left"/>
      <w:pPr>
        <w:tabs>
          <w:tab w:val="num" w:pos="720"/>
        </w:tabs>
        <w:ind w:left="720" w:hanging="360"/>
      </w:pPr>
      <w:rPr>
        <w:rFonts w:ascii="Verdana" w:hAnsi="Verdana" w:hint="default"/>
      </w:rPr>
    </w:lvl>
    <w:lvl w:ilvl="1" w:tplc="08090001">
      <w:start w:val="1"/>
      <w:numFmt w:val="bullet"/>
      <w:lvlText w:val=""/>
      <w:lvlJc w:val="left"/>
      <w:pPr>
        <w:tabs>
          <w:tab w:val="num" w:pos="1440"/>
        </w:tabs>
        <w:ind w:left="1440" w:hanging="360"/>
      </w:pPr>
      <w:rPr>
        <w:rFonts w:ascii="Symbol" w:hAnsi="Symbol" w:hint="default"/>
      </w:rPr>
    </w:lvl>
    <w:lvl w:ilvl="2" w:tplc="13A2B4F4">
      <w:start w:val="1"/>
      <w:numFmt w:val="bullet"/>
      <w:lvlText w:val="◦"/>
      <w:lvlJc w:val="left"/>
      <w:pPr>
        <w:tabs>
          <w:tab w:val="num" w:pos="2160"/>
        </w:tabs>
        <w:ind w:left="2160" w:hanging="360"/>
      </w:pPr>
      <w:rPr>
        <w:rFonts w:ascii="Verdana" w:hAnsi="Verdana" w:hint="default"/>
      </w:rPr>
    </w:lvl>
    <w:lvl w:ilvl="3" w:tplc="625E28C4" w:tentative="1">
      <w:start w:val="1"/>
      <w:numFmt w:val="bullet"/>
      <w:lvlText w:val="◦"/>
      <w:lvlJc w:val="left"/>
      <w:pPr>
        <w:tabs>
          <w:tab w:val="num" w:pos="2880"/>
        </w:tabs>
        <w:ind w:left="2880" w:hanging="360"/>
      </w:pPr>
      <w:rPr>
        <w:rFonts w:ascii="Verdana" w:hAnsi="Verdana" w:hint="default"/>
      </w:rPr>
    </w:lvl>
    <w:lvl w:ilvl="4" w:tplc="5922CB2C" w:tentative="1">
      <w:start w:val="1"/>
      <w:numFmt w:val="bullet"/>
      <w:lvlText w:val="◦"/>
      <w:lvlJc w:val="left"/>
      <w:pPr>
        <w:tabs>
          <w:tab w:val="num" w:pos="3600"/>
        </w:tabs>
        <w:ind w:left="3600" w:hanging="360"/>
      </w:pPr>
      <w:rPr>
        <w:rFonts w:ascii="Verdana" w:hAnsi="Verdana" w:hint="default"/>
      </w:rPr>
    </w:lvl>
    <w:lvl w:ilvl="5" w:tplc="03C84E02" w:tentative="1">
      <w:start w:val="1"/>
      <w:numFmt w:val="bullet"/>
      <w:lvlText w:val="◦"/>
      <w:lvlJc w:val="left"/>
      <w:pPr>
        <w:tabs>
          <w:tab w:val="num" w:pos="4320"/>
        </w:tabs>
        <w:ind w:left="4320" w:hanging="360"/>
      </w:pPr>
      <w:rPr>
        <w:rFonts w:ascii="Verdana" w:hAnsi="Verdana" w:hint="default"/>
      </w:rPr>
    </w:lvl>
    <w:lvl w:ilvl="6" w:tplc="0930E5FC" w:tentative="1">
      <w:start w:val="1"/>
      <w:numFmt w:val="bullet"/>
      <w:lvlText w:val="◦"/>
      <w:lvlJc w:val="left"/>
      <w:pPr>
        <w:tabs>
          <w:tab w:val="num" w:pos="5040"/>
        </w:tabs>
        <w:ind w:left="5040" w:hanging="360"/>
      </w:pPr>
      <w:rPr>
        <w:rFonts w:ascii="Verdana" w:hAnsi="Verdana" w:hint="default"/>
      </w:rPr>
    </w:lvl>
    <w:lvl w:ilvl="7" w:tplc="9DAC54BC" w:tentative="1">
      <w:start w:val="1"/>
      <w:numFmt w:val="bullet"/>
      <w:lvlText w:val="◦"/>
      <w:lvlJc w:val="left"/>
      <w:pPr>
        <w:tabs>
          <w:tab w:val="num" w:pos="5760"/>
        </w:tabs>
        <w:ind w:left="5760" w:hanging="360"/>
      </w:pPr>
      <w:rPr>
        <w:rFonts w:ascii="Verdana" w:hAnsi="Verdana" w:hint="default"/>
      </w:rPr>
    </w:lvl>
    <w:lvl w:ilvl="8" w:tplc="29C616B6" w:tentative="1">
      <w:start w:val="1"/>
      <w:numFmt w:val="bullet"/>
      <w:lvlText w:val="◦"/>
      <w:lvlJc w:val="left"/>
      <w:pPr>
        <w:tabs>
          <w:tab w:val="num" w:pos="6480"/>
        </w:tabs>
        <w:ind w:left="6480" w:hanging="360"/>
      </w:pPr>
      <w:rPr>
        <w:rFonts w:ascii="Verdana" w:hAnsi="Verdana" w:hint="default"/>
      </w:rPr>
    </w:lvl>
  </w:abstractNum>
  <w:abstractNum w:abstractNumId="4">
    <w:nsid w:val="08BA7571"/>
    <w:multiLevelType w:val="multilevel"/>
    <w:tmpl w:val="EC2CED9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235310"/>
    <w:multiLevelType w:val="hybridMultilevel"/>
    <w:tmpl w:val="D2DE35D4"/>
    <w:lvl w:ilvl="0" w:tplc="04090001">
      <w:start w:val="1"/>
      <w:numFmt w:val="bullet"/>
      <w:lvlText w:val=""/>
      <w:lvlJc w:val="left"/>
      <w:pPr>
        <w:ind w:left="1365" w:hanging="360"/>
      </w:pPr>
      <w:rPr>
        <w:rFonts w:ascii="Symbol" w:hAnsi="Symbol" w:hint="default"/>
      </w:rPr>
    </w:lvl>
    <w:lvl w:ilvl="1" w:tplc="04090003" w:tentative="1">
      <w:start w:val="1"/>
      <w:numFmt w:val="bullet"/>
      <w:lvlText w:val="o"/>
      <w:lvlJc w:val="left"/>
      <w:pPr>
        <w:ind w:left="2085" w:hanging="360"/>
      </w:pPr>
      <w:rPr>
        <w:rFonts w:ascii="Courier New" w:hAnsi="Courier New" w:cs="Courier New" w:hint="default"/>
      </w:rPr>
    </w:lvl>
    <w:lvl w:ilvl="2" w:tplc="04090005" w:tentative="1">
      <w:start w:val="1"/>
      <w:numFmt w:val="bullet"/>
      <w:lvlText w:val=""/>
      <w:lvlJc w:val="left"/>
      <w:pPr>
        <w:ind w:left="2805" w:hanging="360"/>
      </w:pPr>
      <w:rPr>
        <w:rFonts w:ascii="Wingdings" w:hAnsi="Wingdings" w:hint="default"/>
      </w:rPr>
    </w:lvl>
    <w:lvl w:ilvl="3" w:tplc="04090001" w:tentative="1">
      <w:start w:val="1"/>
      <w:numFmt w:val="bullet"/>
      <w:lvlText w:val=""/>
      <w:lvlJc w:val="left"/>
      <w:pPr>
        <w:ind w:left="3525" w:hanging="360"/>
      </w:pPr>
      <w:rPr>
        <w:rFonts w:ascii="Symbol" w:hAnsi="Symbol" w:hint="default"/>
      </w:rPr>
    </w:lvl>
    <w:lvl w:ilvl="4" w:tplc="04090003" w:tentative="1">
      <w:start w:val="1"/>
      <w:numFmt w:val="bullet"/>
      <w:lvlText w:val="o"/>
      <w:lvlJc w:val="left"/>
      <w:pPr>
        <w:ind w:left="4245" w:hanging="360"/>
      </w:pPr>
      <w:rPr>
        <w:rFonts w:ascii="Courier New" w:hAnsi="Courier New" w:cs="Courier New" w:hint="default"/>
      </w:rPr>
    </w:lvl>
    <w:lvl w:ilvl="5" w:tplc="04090005" w:tentative="1">
      <w:start w:val="1"/>
      <w:numFmt w:val="bullet"/>
      <w:lvlText w:val=""/>
      <w:lvlJc w:val="left"/>
      <w:pPr>
        <w:ind w:left="4965" w:hanging="360"/>
      </w:pPr>
      <w:rPr>
        <w:rFonts w:ascii="Wingdings" w:hAnsi="Wingdings" w:hint="default"/>
      </w:rPr>
    </w:lvl>
    <w:lvl w:ilvl="6" w:tplc="04090001" w:tentative="1">
      <w:start w:val="1"/>
      <w:numFmt w:val="bullet"/>
      <w:lvlText w:val=""/>
      <w:lvlJc w:val="left"/>
      <w:pPr>
        <w:ind w:left="5685" w:hanging="360"/>
      </w:pPr>
      <w:rPr>
        <w:rFonts w:ascii="Symbol" w:hAnsi="Symbol" w:hint="default"/>
      </w:rPr>
    </w:lvl>
    <w:lvl w:ilvl="7" w:tplc="04090003" w:tentative="1">
      <w:start w:val="1"/>
      <w:numFmt w:val="bullet"/>
      <w:lvlText w:val="o"/>
      <w:lvlJc w:val="left"/>
      <w:pPr>
        <w:ind w:left="6405" w:hanging="360"/>
      </w:pPr>
      <w:rPr>
        <w:rFonts w:ascii="Courier New" w:hAnsi="Courier New" w:cs="Courier New" w:hint="default"/>
      </w:rPr>
    </w:lvl>
    <w:lvl w:ilvl="8" w:tplc="04090005" w:tentative="1">
      <w:start w:val="1"/>
      <w:numFmt w:val="bullet"/>
      <w:lvlText w:val=""/>
      <w:lvlJc w:val="left"/>
      <w:pPr>
        <w:ind w:left="7125" w:hanging="360"/>
      </w:pPr>
      <w:rPr>
        <w:rFonts w:ascii="Wingdings" w:hAnsi="Wingdings" w:hint="default"/>
      </w:rPr>
    </w:lvl>
  </w:abstractNum>
  <w:abstractNum w:abstractNumId="6">
    <w:nsid w:val="10B06B33"/>
    <w:multiLevelType w:val="multilevel"/>
    <w:tmpl w:val="97807152"/>
    <w:lvl w:ilvl="0">
      <w:start w:val="1"/>
      <w:numFmt w:val="decimal"/>
      <w:lvlText w:val="%1."/>
      <w:lvlJc w:val="left"/>
      <w:pPr>
        <w:ind w:left="720" w:hanging="360"/>
      </w:pPr>
    </w:lvl>
    <w:lvl w:ilvl="1">
      <w:start w:val="4"/>
      <w:numFmt w:val="decimal"/>
      <w:isLgl/>
      <w:lvlText w:val="%1.%2"/>
      <w:lvlJc w:val="left"/>
      <w:pPr>
        <w:ind w:left="840" w:hanging="480"/>
      </w:pPr>
      <w:rPr>
        <w:rFonts w:asciiTheme="majorHAnsi" w:hAnsiTheme="majorHAnsi" w:cstheme="majorBidi" w:hint="default"/>
        <w:sz w:val="32"/>
      </w:rPr>
    </w:lvl>
    <w:lvl w:ilvl="2">
      <w:start w:val="1"/>
      <w:numFmt w:val="decimal"/>
      <w:isLgl/>
      <w:lvlText w:val="%1.%2.%3"/>
      <w:lvlJc w:val="left"/>
      <w:pPr>
        <w:ind w:left="1080" w:hanging="720"/>
      </w:pPr>
      <w:rPr>
        <w:rFonts w:asciiTheme="majorHAnsi" w:hAnsiTheme="majorHAnsi" w:cstheme="majorBidi" w:hint="default"/>
        <w:sz w:val="32"/>
      </w:rPr>
    </w:lvl>
    <w:lvl w:ilvl="3">
      <w:start w:val="1"/>
      <w:numFmt w:val="decimal"/>
      <w:isLgl/>
      <w:lvlText w:val="%1.%2.%3.%4"/>
      <w:lvlJc w:val="left"/>
      <w:pPr>
        <w:ind w:left="1080" w:hanging="720"/>
      </w:pPr>
      <w:rPr>
        <w:rFonts w:asciiTheme="majorHAnsi" w:hAnsiTheme="majorHAnsi" w:cstheme="majorBidi" w:hint="default"/>
        <w:sz w:val="32"/>
      </w:rPr>
    </w:lvl>
    <w:lvl w:ilvl="4">
      <w:start w:val="1"/>
      <w:numFmt w:val="decimal"/>
      <w:isLgl/>
      <w:lvlText w:val="%1.%2.%3.%4.%5"/>
      <w:lvlJc w:val="left"/>
      <w:pPr>
        <w:ind w:left="1440" w:hanging="1080"/>
      </w:pPr>
      <w:rPr>
        <w:rFonts w:asciiTheme="majorHAnsi" w:hAnsiTheme="majorHAnsi" w:cstheme="majorBidi" w:hint="default"/>
        <w:sz w:val="32"/>
      </w:rPr>
    </w:lvl>
    <w:lvl w:ilvl="5">
      <w:start w:val="1"/>
      <w:numFmt w:val="decimal"/>
      <w:isLgl/>
      <w:lvlText w:val="%1.%2.%3.%4.%5.%6"/>
      <w:lvlJc w:val="left"/>
      <w:pPr>
        <w:ind w:left="1440" w:hanging="1080"/>
      </w:pPr>
      <w:rPr>
        <w:rFonts w:asciiTheme="majorHAnsi" w:hAnsiTheme="majorHAnsi" w:cstheme="majorBidi" w:hint="default"/>
        <w:sz w:val="32"/>
      </w:rPr>
    </w:lvl>
    <w:lvl w:ilvl="6">
      <w:start w:val="1"/>
      <w:numFmt w:val="decimal"/>
      <w:isLgl/>
      <w:lvlText w:val="%1.%2.%3.%4.%5.%6.%7"/>
      <w:lvlJc w:val="left"/>
      <w:pPr>
        <w:ind w:left="1800" w:hanging="1440"/>
      </w:pPr>
      <w:rPr>
        <w:rFonts w:asciiTheme="majorHAnsi" w:hAnsiTheme="majorHAnsi" w:cstheme="majorBidi" w:hint="default"/>
        <w:sz w:val="32"/>
      </w:rPr>
    </w:lvl>
    <w:lvl w:ilvl="7">
      <w:start w:val="1"/>
      <w:numFmt w:val="decimal"/>
      <w:isLgl/>
      <w:lvlText w:val="%1.%2.%3.%4.%5.%6.%7.%8"/>
      <w:lvlJc w:val="left"/>
      <w:pPr>
        <w:ind w:left="1800" w:hanging="1440"/>
      </w:pPr>
      <w:rPr>
        <w:rFonts w:asciiTheme="majorHAnsi" w:hAnsiTheme="majorHAnsi" w:cstheme="majorBidi" w:hint="default"/>
        <w:sz w:val="32"/>
      </w:rPr>
    </w:lvl>
    <w:lvl w:ilvl="8">
      <w:start w:val="1"/>
      <w:numFmt w:val="decimal"/>
      <w:isLgl/>
      <w:lvlText w:val="%1.%2.%3.%4.%5.%6.%7.%8.%9"/>
      <w:lvlJc w:val="left"/>
      <w:pPr>
        <w:ind w:left="1800" w:hanging="1440"/>
      </w:pPr>
      <w:rPr>
        <w:rFonts w:asciiTheme="majorHAnsi" w:hAnsiTheme="majorHAnsi" w:cstheme="majorBidi" w:hint="default"/>
        <w:sz w:val="32"/>
      </w:rPr>
    </w:lvl>
  </w:abstractNum>
  <w:abstractNum w:abstractNumId="7">
    <w:nsid w:val="15DC3AF9"/>
    <w:multiLevelType w:val="hybridMultilevel"/>
    <w:tmpl w:val="5AD4F7D2"/>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214687"/>
    <w:multiLevelType w:val="hybridMultilevel"/>
    <w:tmpl w:val="E71A4FD8"/>
    <w:lvl w:ilvl="0" w:tplc="0409001B">
      <w:start w:val="1"/>
      <w:numFmt w:val="lowerRoman"/>
      <w:lvlText w:val="%1."/>
      <w:lvlJc w:val="right"/>
      <w:pPr>
        <w:ind w:left="879" w:hanging="465"/>
      </w:pPr>
      <w:rPr>
        <w:rFonts w:hint="default"/>
      </w:rPr>
    </w:lvl>
    <w:lvl w:ilvl="1" w:tplc="04090019">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9">
    <w:nsid w:val="1B2C2575"/>
    <w:multiLevelType w:val="hybridMultilevel"/>
    <w:tmpl w:val="482889C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EF43382"/>
    <w:multiLevelType w:val="hybridMultilevel"/>
    <w:tmpl w:val="218A0D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D20D0E"/>
    <w:multiLevelType w:val="hybridMultilevel"/>
    <w:tmpl w:val="0422C99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D53825"/>
    <w:multiLevelType w:val="hybridMultilevel"/>
    <w:tmpl w:val="3F02BCD2"/>
    <w:lvl w:ilvl="0" w:tplc="0409001B">
      <w:start w:val="1"/>
      <w:numFmt w:val="lowerRoman"/>
      <w:lvlText w:val="%1."/>
      <w:lvlJc w:val="right"/>
      <w:pPr>
        <w:ind w:left="879" w:hanging="465"/>
      </w:pPr>
      <w:rPr>
        <w:rFonts w:hint="default"/>
      </w:rPr>
    </w:lvl>
    <w:lvl w:ilvl="1" w:tplc="04090019">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3">
    <w:nsid w:val="2FB1541D"/>
    <w:multiLevelType w:val="hybridMultilevel"/>
    <w:tmpl w:val="2DC2E5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2FC254C3"/>
    <w:multiLevelType w:val="hybridMultilevel"/>
    <w:tmpl w:val="A350B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0C4630"/>
    <w:multiLevelType w:val="hybridMultilevel"/>
    <w:tmpl w:val="DC24D62C"/>
    <w:lvl w:ilvl="0" w:tplc="04090019">
      <w:start w:val="1"/>
      <w:numFmt w:val="lowerLetter"/>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51101FA"/>
    <w:multiLevelType w:val="hybridMultilevel"/>
    <w:tmpl w:val="1CD0B3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5BF156B"/>
    <w:multiLevelType w:val="hybridMultilevel"/>
    <w:tmpl w:val="C1DCA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D1037B"/>
    <w:multiLevelType w:val="hybridMultilevel"/>
    <w:tmpl w:val="89F278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85859C1"/>
    <w:multiLevelType w:val="hybridMultilevel"/>
    <w:tmpl w:val="118A2150"/>
    <w:lvl w:ilvl="0" w:tplc="04090019">
      <w:start w:val="1"/>
      <w:numFmt w:val="lowerLetter"/>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20">
    <w:nsid w:val="38AA1EBE"/>
    <w:multiLevelType w:val="hybridMultilevel"/>
    <w:tmpl w:val="96BE7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D12144D"/>
    <w:multiLevelType w:val="hybridMultilevel"/>
    <w:tmpl w:val="96BE7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ECA17E7"/>
    <w:multiLevelType w:val="hybridMultilevel"/>
    <w:tmpl w:val="FDF2C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B35C51"/>
    <w:multiLevelType w:val="hybridMultilevel"/>
    <w:tmpl w:val="907443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84122BF"/>
    <w:multiLevelType w:val="hybridMultilevel"/>
    <w:tmpl w:val="17603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B040EA3"/>
    <w:multiLevelType w:val="hybridMultilevel"/>
    <w:tmpl w:val="5A6EA190"/>
    <w:lvl w:ilvl="0" w:tplc="0409000F">
      <w:start w:val="1"/>
      <w:numFmt w:val="decimal"/>
      <w:lvlText w:val="%1."/>
      <w:lvlJc w:val="left"/>
      <w:pPr>
        <w:ind w:left="1545" w:hanging="360"/>
      </w:pPr>
      <w:rPr>
        <w:rFonts w:hint="default"/>
      </w:rPr>
    </w:lvl>
    <w:lvl w:ilvl="1" w:tplc="04090003" w:tentative="1">
      <w:start w:val="1"/>
      <w:numFmt w:val="bullet"/>
      <w:lvlText w:val="o"/>
      <w:lvlJc w:val="left"/>
      <w:pPr>
        <w:ind w:left="2265" w:hanging="360"/>
      </w:pPr>
      <w:rPr>
        <w:rFonts w:ascii="Courier New" w:hAnsi="Courier New" w:cs="Courier New" w:hint="default"/>
      </w:rPr>
    </w:lvl>
    <w:lvl w:ilvl="2" w:tplc="04090005" w:tentative="1">
      <w:start w:val="1"/>
      <w:numFmt w:val="bullet"/>
      <w:lvlText w:val=""/>
      <w:lvlJc w:val="left"/>
      <w:pPr>
        <w:ind w:left="2985" w:hanging="360"/>
      </w:pPr>
      <w:rPr>
        <w:rFonts w:ascii="Wingdings" w:hAnsi="Wingdings" w:hint="default"/>
      </w:rPr>
    </w:lvl>
    <w:lvl w:ilvl="3" w:tplc="04090001" w:tentative="1">
      <w:start w:val="1"/>
      <w:numFmt w:val="bullet"/>
      <w:lvlText w:val=""/>
      <w:lvlJc w:val="left"/>
      <w:pPr>
        <w:ind w:left="3705" w:hanging="360"/>
      </w:pPr>
      <w:rPr>
        <w:rFonts w:ascii="Symbol" w:hAnsi="Symbol" w:hint="default"/>
      </w:rPr>
    </w:lvl>
    <w:lvl w:ilvl="4" w:tplc="04090003" w:tentative="1">
      <w:start w:val="1"/>
      <w:numFmt w:val="bullet"/>
      <w:lvlText w:val="o"/>
      <w:lvlJc w:val="left"/>
      <w:pPr>
        <w:ind w:left="4425" w:hanging="360"/>
      </w:pPr>
      <w:rPr>
        <w:rFonts w:ascii="Courier New" w:hAnsi="Courier New" w:cs="Courier New" w:hint="default"/>
      </w:rPr>
    </w:lvl>
    <w:lvl w:ilvl="5" w:tplc="04090005" w:tentative="1">
      <w:start w:val="1"/>
      <w:numFmt w:val="bullet"/>
      <w:lvlText w:val=""/>
      <w:lvlJc w:val="left"/>
      <w:pPr>
        <w:ind w:left="5145" w:hanging="360"/>
      </w:pPr>
      <w:rPr>
        <w:rFonts w:ascii="Wingdings" w:hAnsi="Wingdings" w:hint="default"/>
      </w:rPr>
    </w:lvl>
    <w:lvl w:ilvl="6" w:tplc="04090001" w:tentative="1">
      <w:start w:val="1"/>
      <w:numFmt w:val="bullet"/>
      <w:lvlText w:val=""/>
      <w:lvlJc w:val="left"/>
      <w:pPr>
        <w:ind w:left="5865" w:hanging="360"/>
      </w:pPr>
      <w:rPr>
        <w:rFonts w:ascii="Symbol" w:hAnsi="Symbol" w:hint="default"/>
      </w:rPr>
    </w:lvl>
    <w:lvl w:ilvl="7" w:tplc="04090003" w:tentative="1">
      <w:start w:val="1"/>
      <w:numFmt w:val="bullet"/>
      <w:lvlText w:val="o"/>
      <w:lvlJc w:val="left"/>
      <w:pPr>
        <w:ind w:left="6585" w:hanging="360"/>
      </w:pPr>
      <w:rPr>
        <w:rFonts w:ascii="Courier New" w:hAnsi="Courier New" w:cs="Courier New" w:hint="default"/>
      </w:rPr>
    </w:lvl>
    <w:lvl w:ilvl="8" w:tplc="04090005" w:tentative="1">
      <w:start w:val="1"/>
      <w:numFmt w:val="bullet"/>
      <w:lvlText w:val=""/>
      <w:lvlJc w:val="left"/>
      <w:pPr>
        <w:ind w:left="7305" w:hanging="360"/>
      </w:pPr>
      <w:rPr>
        <w:rFonts w:ascii="Wingdings" w:hAnsi="Wingdings" w:hint="default"/>
      </w:rPr>
    </w:lvl>
  </w:abstractNum>
  <w:abstractNum w:abstractNumId="26">
    <w:nsid w:val="4D945E6F"/>
    <w:multiLevelType w:val="hybridMultilevel"/>
    <w:tmpl w:val="BF302DA4"/>
    <w:lvl w:ilvl="0" w:tplc="8070E744">
      <w:start w:val="1"/>
      <w:numFmt w:val="decimal"/>
      <w:lvlText w:val="%1."/>
      <w:lvlJc w:val="left"/>
      <w:pPr>
        <w:ind w:left="1365" w:hanging="360"/>
      </w:pPr>
      <w:rPr>
        <w:rFonts w:hint="default"/>
      </w:rPr>
    </w:lvl>
    <w:lvl w:ilvl="1" w:tplc="04090019">
      <w:start w:val="1"/>
      <w:numFmt w:val="lowerLetter"/>
      <w:lvlText w:val="%2."/>
      <w:lvlJc w:val="left"/>
      <w:pPr>
        <w:ind w:left="2085" w:hanging="360"/>
      </w:pPr>
    </w:lvl>
    <w:lvl w:ilvl="2" w:tplc="0409001B">
      <w:start w:val="1"/>
      <w:numFmt w:val="lowerRoman"/>
      <w:lvlText w:val="%3."/>
      <w:lvlJc w:val="right"/>
      <w:pPr>
        <w:ind w:left="2805" w:hanging="180"/>
      </w:pPr>
    </w:lvl>
    <w:lvl w:ilvl="3" w:tplc="0409000F" w:tentative="1">
      <w:start w:val="1"/>
      <w:numFmt w:val="decimal"/>
      <w:lvlText w:val="%4."/>
      <w:lvlJc w:val="left"/>
      <w:pPr>
        <w:ind w:left="3525" w:hanging="360"/>
      </w:pPr>
    </w:lvl>
    <w:lvl w:ilvl="4" w:tplc="04090019" w:tentative="1">
      <w:start w:val="1"/>
      <w:numFmt w:val="lowerLetter"/>
      <w:lvlText w:val="%5."/>
      <w:lvlJc w:val="left"/>
      <w:pPr>
        <w:ind w:left="4245" w:hanging="360"/>
      </w:pPr>
    </w:lvl>
    <w:lvl w:ilvl="5" w:tplc="0409001B" w:tentative="1">
      <w:start w:val="1"/>
      <w:numFmt w:val="lowerRoman"/>
      <w:lvlText w:val="%6."/>
      <w:lvlJc w:val="right"/>
      <w:pPr>
        <w:ind w:left="4965" w:hanging="180"/>
      </w:pPr>
    </w:lvl>
    <w:lvl w:ilvl="6" w:tplc="0409000F" w:tentative="1">
      <w:start w:val="1"/>
      <w:numFmt w:val="decimal"/>
      <w:lvlText w:val="%7."/>
      <w:lvlJc w:val="left"/>
      <w:pPr>
        <w:ind w:left="5685" w:hanging="360"/>
      </w:pPr>
    </w:lvl>
    <w:lvl w:ilvl="7" w:tplc="04090019" w:tentative="1">
      <w:start w:val="1"/>
      <w:numFmt w:val="lowerLetter"/>
      <w:lvlText w:val="%8."/>
      <w:lvlJc w:val="left"/>
      <w:pPr>
        <w:ind w:left="6405" w:hanging="360"/>
      </w:pPr>
    </w:lvl>
    <w:lvl w:ilvl="8" w:tplc="0409001B" w:tentative="1">
      <w:start w:val="1"/>
      <w:numFmt w:val="lowerRoman"/>
      <w:lvlText w:val="%9."/>
      <w:lvlJc w:val="right"/>
      <w:pPr>
        <w:ind w:left="7125" w:hanging="180"/>
      </w:pPr>
    </w:lvl>
  </w:abstractNum>
  <w:abstractNum w:abstractNumId="27">
    <w:nsid w:val="4DB03113"/>
    <w:multiLevelType w:val="hybridMultilevel"/>
    <w:tmpl w:val="B1A0F418"/>
    <w:lvl w:ilvl="0" w:tplc="0409001B">
      <w:start w:val="1"/>
      <w:numFmt w:val="lowerRoman"/>
      <w:lvlText w:val="%1."/>
      <w:lvlJc w:val="right"/>
      <w:pPr>
        <w:ind w:left="825" w:hanging="465"/>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324D45"/>
    <w:multiLevelType w:val="hybridMultilevel"/>
    <w:tmpl w:val="AC54975A"/>
    <w:lvl w:ilvl="0" w:tplc="ECCA963A">
      <w:start w:val="1"/>
      <w:numFmt w:val="decimal"/>
      <w:lvlText w:val="%1."/>
      <w:lvlJc w:val="left"/>
      <w:pPr>
        <w:ind w:left="720" w:hanging="360"/>
      </w:pPr>
      <w:rPr>
        <w:rFonts w:asciiTheme="minorHAnsi" w:eastAsiaTheme="minorHAnsi" w:hAnsiTheme="minorHAnsi" w:cstheme="minorBidi"/>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9985A37"/>
    <w:multiLevelType w:val="hybridMultilevel"/>
    <w:tmpl w:val="71FEA3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603AF9"/>
    <w:multiLevelType w:val="multilevel"/>
    <w:tmpl w:val="EB82921E"/>
    <w:lvl w:ilvl="0">
      <w:start w:val="1"/>
      <w:numFmt w:val="upperRoman"/>
      <w:lvlText w:val="%1."/>
      <w:lvlJc w:val="right"/>
      <w:pPr>
        <w:ind w:left="720" w:hanging="360"/>
      </w:pPr>
    </w:lvl>
    <w:lvl w:ilvl="1">
      <w:start w:val="4"/>
      <w:numFmt w:val="decimal"/>
      <w:isLgl/>
      <w:lvlText w:val="%1.%2"/>
      <w:lvlJc w:val="left"/>
      <w:pPr>
        <w:ind w:left="840" w:hanging="480"/>
      </w:pPr>
      <w:rPr>
        <w:rFonts w:asciiTheme="majorHAnsi" w:hAnsiTheme="majorHAnsi" w:cstheme="majorBidi" w:hint="default"/>
        <w:sz w:val="32"/>
      </w:rPr>
    </w:lvl>
    <w:lvl w:ilvl="2">
      <w:start w:val="1"/>
      <w:numFmt w:val="decimal"/>
      <w:isLgl/>
      <w:lvlText w:val="%1.%2.%3"/>
      <w:lvlJc w:val="left"/>
      <w:pPr>
        <w:ind w:left="1080" w:hanging="720"/>
      </w:pPr>
      <w:rPr>
        <w:rFonts w:asciiTheme="majorHAnsi" w:hAnsiTheme="majorHAnsi" w:cstheme="majorBidi" w:hint="default"/>
        <w:sz w:val="32"/>
      </w:rPr>
    </w:lvl>
    <w:lvl w:ilvl="3">
      <w:start w:val="1"/>
      <w:numFmt w:val="decimal"/>
      <w:isLgl/>
      <w:lvlText w:val="%1.%2.%3.%4"/>
      <w:lvlJc w:val="left"/>
      <w:pPr>
        <w:ind w:left="1080" w:hanging="720"/>
      </w:pPr>
      <w:rPr>
        <w:rFonts w:asciiTheme="majorHAnsi" w:hAnsiTheme="majorHAnsi" w:cstheme="majorBidi" w:hint="default"/>
        <w:sz w:val="32"/>
      </w:rPr>
    </w:lvl>
    <w:lvl w:ilvl="4">
      <w:start w:val="1"/>
      <w:numFmt w:val="decimal"/>
      <w:isLgl/>
      <w:lvlText w:val="%1.%2.%3.%4.%5"/>
      <w:lvlJc w:val="left"/>
      <w:pPr>
        <w:ind w:left="1440" w:hanging="1080"/>
      </w:pPr>
      <w:rPr>
        <w:rFonts w:asciiTheme="majorHAnsi" w:hAnsiTheme="majorHAnsi" w:cstheme="majorBidi" w:hint="default"/>
        <w:sz w:val="32"/>
      </w:rPr>
    </w:lvl>
    <w:lvl w:ilvl="5">
      <w:start w:val="1"/>
      <w:numFmt w:val="decimal"/>
      <w:isLgl/>
      <w:lvlText w:val="%1.%2.%3.%4.%5.%6"/>
      <w:lvlJc w:val="left"/>
      <w:pPr>
        <w:ind w:left="1440" w:hanging="1080"/>
      </w:pPr>
      <w:rPr>
        <w:rFonts w:asciiTheme="majorHAnsi" w:hAnsiTheme="majorHAnsi" w:cstheme="majorBidi" w:hint="default"/>
        <w:sz w:val="32"/>
      </w:rPr>
    </w:lvl>
    <w:lvl w:ilvl="6">
      <w:start w:val="1"/>
      <w:numFmt w:val="decimal"/>
      <w:isLgl/>
      <w:lvlText w:val="%1.%2.%3.%4.%5.%6.%7"/>
      <w:lvlJc w:val="left"/>
      <w:pPr>
        <w:ind w:left="1800" w:hanging="1440"/>
      </w:pPr>
      <w:rPr>
        <w:rFonts w:asciiTheme="majorHAnsi" w:hAnsiTheme="majorHAnsi" w:cstheme="majorBidi" w:hint="default"/>
        <w:sz w:val="32"/>
      </w:rPr>
    </w:lvl>
    <w:lvl w:ilvl="7">
      <w:start w:val="1"/>
      <w:numFmt w:val="decimal"/>
      <w:isLgl/>
      <w:lvlText w:val="%1.%2.%3.%4.%5.%6.%7.%8"/>
      <w:lvlJc w:val="left"/>
      <w:pPr>
        <w:ind w:left="1800" w:hanging="1440"/>
      </w:pPr>
      <w:rPr>
        <w:rFonts w:asciiTheme="majorHAnsi" w:hAnsiTheme="majorHAnsi" w:cstheme="majorBidi" w:hint="default"/>
        <w:sz w:val="32"/>
      </w:rPr>
    </w:lvl>
    <w:lvl w:ilvl="8">
      <w:start w:val="1"/>
      <w:numFmt w:val="decimal"/>
      <w:isLgl/>
      <w:lvlText w:val="%1.%2.%3.%4.%5.%6.%7.%8.%9"/>
      <w:lvlJc w:val="left"/>
      <w:pPr>
        <w:ind w:left="1800" w:hanging="1440"/>
      </w:pPr>
      <w:rPr>
        <w:rFonts w:asciiTheme="majorHAnsi" w:hAnsiTheme="majorHAnsi" w:cstheme="majorBidi" w:hint="default"/>
        <w:sz w:val="32"/>
      </w:rPr>
    </w:lvl>
  </w:abstractNum>
  <w:abstractNum w:abstractNumId="31">
    <w:nsid w:val="5DB77D68"/>
    <w:multiLevelType w:val="hybridMultilevel"/>
    <w:tmpl w:val="96BE7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B5145E"/>
    <w:multiLevelType w:val="hybridMultilevel"/>
    <w:tmpl w:val="2C762C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02C4423"/>
    <w:multiLevelType w:val="hybridMultilevel"/>
    <w:tmpl w:val="44CA4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0B26016"/>
    <w:multiLevelType w:val="hybridMultilevel"/>
    <w:tmpl w:val="CE5AD1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618451E8"/>
    <w:multiLevelType w:val="hybridMultilevel"/>
    <w:tmpl w:val="CAACB6A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1D57ABB"/>
    <w:multiLevelType w:val="hybridMultilevel"/>
    <w:tmpl w:val="45E49B4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nsid w:val="659C65BF"/>
    <w:multiLevelType w:val="hybridMultilevel"/>
    <w:tmpl w:val="96BE7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7242DD5"/>
    <w:multiLevelType w:val="hybridMultilevel"/>
    <w:tmpl w:val="96BE7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C9B5322"/>
    <w:multiLevelType w:val="hybridMultilevel"/>
    <w:tmpl w:val="DF90390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0">
    <w:nsid w:val="6E5E6B6D"/>
    <w:multiLevelType w:val="hybridMultilevel"/>
    <w:tmpl w:val="2A4AAF8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6F3101E4"/>
    <w:multiLevelType w:val="hybridMultilevel"/>
    <w:tmpl w:val="96BE76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2C3740C"/>
    <w:multiLevelType w:val="hybridMultilevel"/>
    <w:tmpl w:val="69DEF9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766A1009"/>
    <w:multiLevelType w:val="hybridMultilevel"/>
    <w:tmpl w:val="AC466AAE"/>
    <w:lvl w:ilvl="0" w:tplc="ADECED7E">
      <w:start w:val="1"/>
      <w:numFmt w:val="decimal"/>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4A2D0B"/>
    <w:multiLevelType w:val="hybridMultilevel"/>
    <w:tmpl w:val="9B8E086C"/>
    <w:lvl w:ilvl="0" w:tplc="ADECED7E">
      <w:start w:val="1"/>
      <w:numFmt w:val="decimal"/>
      <w:lvlText w:val="%1."/>
      <w:lvlJc w:val="left"/>
      <w:pPr>
        <w:ind w:left="720" w:hanging="360"/>
      </w:pPr>
      <w:rPr>
        <w:rFonts w:asciiTheme="minorHAnsi" w:hAnsiTheme="minorHAns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7"/>
  </w:num>
  <w:num w:numId="3">
    <w:abstractNumId w:val="8"/>
  </w:num>
  <w:num w:numId="4">
    <w:abstractNumId w:val="12"/>
  </w:num>
  <w:num w:numId="5">
    <w:abstractNumId w:val="27"/>
  </w:num>
  <w:num w:numId="6">
    <w:abstractNumId w:val="2"/>
  </w:num>
  <w:num w:numId="7">
    <w:abstractNumId w:val="9"/>
  </w:num>
  <w:num w:numId="8">
    <w:abstractNumId w:val="35"/>
  </w:num>
  <w:num w:numId="9">
    <w:abstractNumId w:val="13"/>
  </w:num>
  <w:num w:numId="10">
    <w:abstractNumId w:val="14"/>
  </w:num>
  <w:num w:numId="11">
    <w:abstractNumId w:val="7"/>
  </w:num>
  <w:num w:numId="12">
    <w:abstractNumId w:val="11"/>
  </w:num>
  <w:num w:numId="13">
    <w:abstractNumId w:val="31"/>
  </w:num>
  <w:num w:numId="14">
    <w:abstractNumId w:val="4"/>
  </w:num>
  <w:num w:numId="15">
    <w:abstractNumId w:val="30"/>
  </w:num>
  <w:num w:numId="16">
    <w:abstractNumId w:val="10"/>
  </w:num>
  <w:num w:numId="17">
    <w:abstractNumId w:val="29"/>
  </w:num>
  <w:num w:numId="18">
    <w:abstractNumId w:val="24"/>
  </w:num>
  <w:num w:numId="19">
    <w:abstractNumId w:val="6"/>
  </w:num>
  <w:num w:numId="20">
    <w:abstractNumId w:val="32"/>
  </w:num>
  <w:num w:numId="21">
    <w:abstractNumId w:val="23"/>
  </w:num>
  <w:num w:numId="22">
    <w:abstractNumId w:val="19"/>
  </w:num>
  <w:num w:numId="23">
    <w:abstractNumId w:val="18"/>
  </w:num>
  <w:num w:numId="24">
    <w:abstractNumId w:val="26"/>
  </w:num>
  <w:num w:numId="25">
    <w:abstractNumId w:val="3"/>
  </w:num>
  <w:num w:numId="26">
    <w:abstractNumId w:val="40"/>
  </w:num>
  <w:num w:numId="27">
    <w:abstractNumId w:val="34"/>
  </w:num>
  <w:num w:numId="28">
    <w:abstractNumId w:val="16"/>
  </w:num>
  <w:num w:numId="29">
    <w:abstractNumId w:val="42"/>
  </w:num>
  <w:num w:numId="30">
    <w:abstractNumId w:val="0"/>
  </w:num>
  <w:num w:numId="31">
    <w:abstractNumId w:val="39"/>
  </w:num>
  <w:num w:numId="32">
    <w:abstractNumId w:val="5"/>
  </w:num>
  <w:num w:numId="33">
    <w:abstractNumId w:val="15"/>
  </w:num>
  <w:num w:numId="34">
    <w:abstractNumId w:val="1"/>
  </w:num>
  <w:num w:numId="35">
    <w:abstractNumId w:val="36"/>
  </w:num>
  <w:num w:numId="36">
    <w:abstractNumId w:val="33"/>
  </w:num>
  <w:num w:numId="37">
    <w:abstractNumId w:val="22"/>
  </w:num>
  <w:num w:numId="38">
    <w:abstractNumId w:val="21"/>
  </w:num>
  <w:num w:numId="39">
    <w:abstractNumId w:val="20"/>
  </w:num>
  <w:num w:numId="40">
    <w:abstractNumId w:val="37"/>
  </w:num>
  <w:num w:numId="41">
    <w:abstractNumId w:val="41"/>
  </w:num>
  <w:num w:numId="42">
    <w:abstractNumId w:val="38"/>
  </w:num>
  <w:num w:numId="43">
    <w:abstractNumId w:val="43"/>
  </w:num>
  <w:num w:numId="44">
    <w:abstractNumId w:val="44"/>
  </w:num>
  <w:num w:numId="4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9F1"/>
    <w:rsid w:val="004A6A76"/>
    <w:rsid w:val="004D322A"/>
    <w:rsid w:val="007A3203"/>
    <w:rsid w:val="00A11690"/>
    <w:rsid w:val="00CD6CA5"/>
    <w:rsid w:val="00D12E66"/>
    <w:rsid w:val="00DE6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868A6A-03B3-4691-913A-10BAB71EE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9F1"/>
  </w:style>
  <w:style w:type="paragraph" w:styleId="Heading1">
    <w:name w:val="heading 1"/>
    <w:basedOn w:val="Normal"/>
    <w:next w:val="Normal"/>
    <w:link w:val="Heading1Char"/>
    <w:uiPriority w:val="9"/>
    <w:qFormat/>
    <w:rsid w:val="00DE69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E69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E69F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E69F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9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E69F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E69F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E69F1"/>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E69F1"/>
    <w:pPr>
      <w:spacing w:after="200" w:line="276" w:lineRule="auto"/>
      <w:ind w:left="720"/>
      <w:contextualSpacing/>
    </w:pPr>
  </w:style>
  <w:style w:type="paragraph" w:styleId="NormalWeb">
    <w:name w:val="Normal (Web)"/>
    <w:basedOn w:val="Normal"/>
    <w:uiPriority w:val="99"/>
    <w:unhideWhenUsed/>
    <w:rsid w:val="00DE69F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E6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69F1"/>
  </w:style>
  <w:style w:type="paragraph" w:styleId="Footer">
    <w:name w:val="footer"/>
    <w:basedOn w:val="Normal"/>
    <w:link w:val="FooterChar"/>
    <w:uiPriority w:val="99"/>
    <w:unhideWhenUsed/>
    <w:rsid w:val="00DE6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69F1"/>
  </w:style>
  <w:style w:type="character" w:styleId="Hyperlink">
    <w:name w:val="Hyperlink"/>
    <w:basedOn w:val="DefaultParagraphFont"/>
    <w:uiPriority w:val="99"/>
    <w:semiHidden/>
    <w:unhideWhenUsed/>
    <w:rsid w:val="00DE69F1"/>
    <w:rPr>
      <w:color w:val="0000FF"/>
      <w:u w:val="single"/>
    </w:rPr>
  </w:style>
  <w:style w:type="character" w:styleId="Strong">
    <w:name w:val="Strong"/>
    <w:basedOn w:val="DefaultParagraphFont"/>
    <w:uiPriority w:val="22"/>
    <w:qFormat/>
    <w:rsid w:val="00DE69F1"/>
    <w:rPr>
      <w:b/>
      <w:bCs/>
    </w:rPr>
  </w:style>
  <w:style w:type="character" w:customStyle="1" w:styleId="mntl-sc-block-headingtext">
    <w:name w:val="mntl-sc-block-heading__text"/>
    <w:basedOn w:val="DefaultParagraphFont"/>
    <w:rsid w:val="00DE69F1"/>
  </w:style>
  <w:style w:type="table" w:styleId="TableGrid">
    <w:name w:val="Table Grid"/>
    <w:basedOn w:val="TableNormal"/>
    <w:uiPriority w:val="59"/>
    <w:rsid w:val="00DE6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DE69F1"/>
    <w:pPr>
      <w:autoSpaceDE w:val="0"/>
      <w:autoSpaceDN w:val="0"/>
      <w:adjustRightInd w:val="0"/>
      <w:spacing w:after="0" w:line="240" w:lineRule="auto"/>
    </w:pPr>
    <w:rPr>
      <w:rFonts w:ascii="Cambria" w:hAnsi="Cambria" w:cs="Cambria"/>
      <w:color w:val="000000"/>
      <w:sz w:val="24"/>
      <w:szCs w:val="24"/>
    </w:rPr>
  </w:style>
  <w:style w:type="paragraph" w:styleId="NoSpacing">
    <w:name w:val="No Spacing"/>
    <w:uiPriority w:val="1"/>
    <w:qFormat/>
    <w:rsid w:val="00DE69F1"/>
    <w:pPr>
      <w:spacing w:after="0" w:line="240" w:lineRule="auto"/>
    </w:pPr>
  </w:style>
  <w:style w:type="paragraph" w:styleId="FootnoteText">
    <w:name w:val="footnote text"/>
    <w:basedOn w:val="Normal"/>
    <w:link w:val="FootnoteTextChar"/>
    <w:uiPriority w:val="99"/>
    <w:semiHidden/>
    <w:unhideWhenUsed/>
    <w:rsid w:val="00DE69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69F1"/>
    <w:rPr>
      <w:sz w:val="20"/>
      <w:szCs w:val="20"/>
    </w:rPr>
  </w:style>
  <w:style w:type="character" w:styleId="FootnoteReference">
    <w:name w:val="footnote reference"/>
    <w:basedOn w:val="DefaultParagraphFont"/>
    <w:uiPriority w:val="99"/>
    <w:semiHidden/>
    <w:unhideWhenUsed/>
    <w:rsid w:val="00DE69F1"/>
    <w:rPr>
      <w:vertAlign w:val="superscript"/>
    </w:rPr>
  </w:style>
  <w:style w:type="table" w:styleId="GridTable1Light">
    <w:name w:val="Grid Table 1 Light"/>
    <w:basedOn w:val="TableNormal"/>
    <w:uiPriority w:val="46"/>
    <w:rsid w:val="00DE69F1"/>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DE69F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69F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E6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69F1"/>
    <w:rPr>
      <w:rFonts w:ascii="Segoe UI" w:hAnsi="Segoe UI" w:cs="Segoe UI"/>
      <w:sz w:val="18"/>
      <w:szCs w:val="18"/>
    </w:rPr>
  </w:style>
  <w:style w:type="paragraph" w:styleId="Bibliography">
    <w:name w:val="Bibliography"/>
    <w:basedOn w:val="Normal"/>
    <w:next w:val="Normal"/>
    <w:uiPriority w:val="37"/>
    <w:unhideWhenUsed/>
    <w:rsid w:val="00DE69F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vestopedia.com/slide-show/top-ten-green-industries/waste-reduction.aspx&amp;showad=1"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http://agilemanifesto.org/"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63</Pages>
  <Words>14820</Words>
  <Characters>84478</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okpisa</dc:creator>
  <cp:keywords/>
  <dc:description/>
  <cp:lastModifiedBy>michael okpisa</cp:lastModifiedBy>
  <cp:revision>2</cp:revision>
  <dcterms:created xsi:type="dcterms:W3CDTF">2019-11-22T18:09:00Z</dcterms:created>
  <dcterms:modified xsi:type="dcterms:W3CDTF">2019-11-24T05:46:00Z</dcterms:modified>
</cp:coreProperties>
</file>